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3058FD7D" w:rsidR="008970F9" w:rsidRPr="006423F7" w:rsidRDefault="008970F9" w:rsidP="003561D2">
      <w:pPr>
        <w:pStyle w:val="Body"/>
        <w:rPr>
          <w:b/>
          <w:bCs/>
        </w:rPr>
      </w:pPr>
      <w:r w:rsidRPr="006423F7">
        <w:rPr>
          <w:b/>
          <w:bCs/>
        </w:rPr>
        <w:t>Quantifying</w:t>
      </w:r>
      <w:del w:id="0" w:author="Brian Bohman" w:date="2021-08-25T10:46:00Z">
        <w:r w:rsidRPr="006423F7" w:rsidDel="00F0040A">
          <w:rPr>
            <w:b/>
            <w:bCs/>
          </w:rPr>
          <w:delText xml:space="preserve"> the uncertainty in</w:delText>
        </w:r>
      </w:del>
      <w:r w:rsidRPr="006423F7">
        <w:rPr>
          <w:b/>
          <w:bCs/>
        </w:rPr>
        <w:t xml:space="preserve"> critical N </w:t>
      </w:r>
      <w:ins w:id="1" w:author="Brian Bohman" w:date="2021-08-25T10:46:00Z">
        <w:r w:rsidR="00F0040A">
          <w:rPr>
            <w:b/>
            <w:bCs/>
          </w:rPr>
          <w:t>dilution curves</w:t>
        </w:r>
      </w:ins>
      <w:del w:id="2" w:author="Brian Bohman" w:date="2021-08-25T10:46:00Z">
        <w:r w:rsidRPr="006423F7" w:rsidDel="00F0040A">
          <w:rPr>
            <w:b/>
            <w:bCs/>
          </w:rPr>
          <w:delText>concentration</w:delText>
        </w:r>
      </w:del>
      <w:r w:rsidRPr="006423F7">
        <w:rPr>
          <w:b/>
          <w:bCs/>
        </w:rPr>
        <w:t xml:space="preserve"> </w:t>
      </w:r>
      <w:ins w:id="3" w:author="Brian Bohman" w:date="2021-08-25T16:52:00Z">
        <w:r w:rsidR="00FF518D">
          <w:rPr>
            <w:b/>
            <w:bCs/>
          </w:rPr>
          <w:t xml:space="preserve">across G </w:t>
        </w:r>
        <w:r w:rsidR="00FF518D">
          <w:t>×</w:t>
        </w:r>
        <w:r w:rsidR="00FF518D">
          <w:rPr>
            <w:b/>
            <w:bCs/>
          </w:rPr>
          <w:t xml:space="preserve"> E effects </w:t>
        </w:r>
      </w:ins>
      <w:r w:rsidRPr="006423F7">
        <w:rPr>
          <w:b/>
          <w:bCs/>
        </w:rPr>
        <w:t>for potato using Bayesian methods.</w:t>
      </w:r>
    </w:p>
    <w:p w14:paraId="19735057" w14:textId="77777777" w:rsidR="008970F9" w:rsidRDefault="008970F9" w:rsidP="003561D2">
      <w:pPr>
        <w:pStyle w:val="Body"/>
      </w:pPr>
    </w:p>
    <w:p w14:paraId="77DDE20F" w14:textId="60417E6B" w:rsidR="008970F9" w:rsidRDefault="008970F9" w:rsidP="003561D2">
      <w:pPr>
        <w:pStyle w:val="Body"/>
        <w:rPr>
          <w:ins w:id="4" w:author="Brian Bohman" w:date="2021-08-25T11:22:00Z"/>
        </w:rPr>
      </w:pPr>
      <w:r w:rsidRPr="00E2096D">
        <w:t>Brian J. Bohman</w:t>
      </w:r>
      <w:ins w:id="5" w:author="Brian Bohman" w:date="2021-08-25T11:32:00Z">
        <w:r w:rsidR="00F138CF" w:rsidRPr="00D76AB3">
          <w:rPr>
            <w:vertAlign w:val="superscript"/>
          </w:rPr>
          <w:t>1</w:t>
        </w:r>
      </w:ins>
      <w:r w:rsidRPr="00E2096D">
        <w:t>, Michael J. Culshaw-Maurer</w:t>
      </w:r>
      <w:ins w:id="6"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7" w:author="Brian Bohman" w:date="2021-08-25T11:32:00Z">
        <w:r w:rsidR="00F138CF">
          <w:rPr>
            <w:vertAlign w:val="superscript"/>
          </w:rPr>
          <w:t>3</w:t>
        </w:r>
      </w:ins>
      <w:r w:rsidRPr="00E2096D">
        <w:t xml:space="preserve">, </w:t>
      </w:r>
      <w:r>
        <w:t>Claudia Giletto</w:t>
      </w:r>
      <w:ins w:id="8" w:author="Brian Bohman" w:date="2021-08-25T11:32:00Z">
        <w:r w:rsidR="00F138CF">
          <w:rPr>
            <w:vertAlign w:val="superscript"/>
          </w:rPr>
          <w:t>4</w:t>
        </w:r>
      </w:ins>
      <w:r>
        <w:t>, Gilles Bélanger</w:t>
      </w:r>
      <w:ins w:id="9"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10"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11" w:author="Brian Bohman" w:date="2021-08-25T11:31:00Z">
        <w:r w:rsidR="00F138CF" w:rsidRPr="00D76AB3">
          <w:rPr>
            <w:vertAlign w:val="superscript"/>
          </w:rPr>
          <w:t>1</w:t>
        </w:r>
      </w:ins>
      <w:r w:rsidRPr="00E2096D">
        <w:t>, David J. Mulla</w:t>
      </w:r>
      <w:ins w:id="12" w:author="Brian Bohman" w:date="2021-08-25T11:31:00Z">
        <w:r w:rsidR="00F138CF" w:rsidRPr="00D76AB3">
          <w:rPr>
            <w:vertAlign w:val="superscript"/>
          </w:rPr>
          <w:t>1</w:t>
        </w:r>
      </w:ins>
      <w:r w:rsidRPr="00E2096D">
        <w:t>, and Carl J. Rosen</w:t>
      </w:r>
      <w:ins w:id="13" w:author="Brian Bohman" w:date="2021-08-25T11:31:00Z">
        <w:r w:rsidR="00F138CF" w:rsidRPr="00D76AB3">
          <w:rPr>
            <w:vertAlign w:val="superscript"/>
          </w:rPr>
          <w:t>1</w:t>
        </w:r>
      </w:ins>
      <w:ins w:id="14"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15" w:author="Brian Bohman" w:date="2021-08-25T11:33:00Z"/>
        </w:rPr>
      </w:pPr>
      <w:ins w:id="16"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17" w:author="Brian Bohman" w:date="2021-08-25T11:34:00Z"/>
        </w:rPr>
      </w:pPr>
      <w:proofErr w:type="spellStart"/>
      <w:ins w:id="18"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19" w:author="Brian Bohman" w:date="2021-08-25T11:34:00Z"/>
        </w:rPr>
      </w:pPr>
      <w:ins w:id="20"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21" w:author="Brian Bohman" w:date="2021-08-25T11:35:00Z"/>
        </w:rPr>
      </w:pPr>
      <w:ins w:id="22"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23" w:author="Brian Bohman" w:date="2021-08-25T11:32:00Z"/>
        </w:rPr>
        <w:pPrChange w:id="24" w:author="Brian Bohman" w:date="2021-08-25T11:33:00Z">
          <w:pPr>
            <w:pStyle w:val="Body"/>
          </w:pPr>
        </w:pPrChange>
      </w:pPr>
      <w:ins w:id="25"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26" w:author="Brian Bohman" w:date="2021-08-25T11:32:00Z">
        <w:r>
          <w:t>* Corresponding Author: rosen006@umn.edu</w:t>
        </w:r>
      </w:ins>
    </w:p>
    <w:p w14:paraId="16364C18" w14:textId="77777777" w:rsidR="008970F9" w:rsidRDefault="008970F9" w:rsidP="008970F9">
      <w:r>
        <w:br w:type="page"/>
      </w:r>
    </w:p>
    <w:p w14:paraId="39C58EC8" w14:textId="08C5F92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8970F9">
        <w:rPr>
          <w:vertAlign w:val="subscript"/>
        </w:rPr>
        <w:t>c</w:t>
      </w:r>
      <w:r w:rsidRPr="008970F9">
        <w:t>]. This study implements a hierarchical Bayesian framework to develop CNDCs for previously published and newly reported experimental data, systematically evaluates the difference in %N</w:t>
      </w:r>
      <w:r w:rsidRPr="008970F9">
        <w:rPr>
          <w:vertAlign w:val="subscript"/>
        </w:rPr>
        <w:t>c</w:t>
      </w:r>
      <w:r w:rsidRPr="008970F9">
        <w:t xml:space="preserve"> across G </w:t>
      </w:r>
      <w:ins w:id="27" w:author="Brian Bohman" w:date="2021-08-25T10:47:00Z">
        <w:r w:rsidR="00F0040A">
          <w:t>×</w:t>
        </w:r>
      </w:ins>
      <w:del w:id="28" w:author="Brian Bohman" w:date="2021-08-25T10:47:00Z">
        <w:r w:rsidRPr="008970F9" w:rsidDel="00F0040A">
          <w:delText>x</w:delText>
        </w:r>
      </w:del>
      <w:r w:rsidRPr="008970F9">
        <w:t xml:space="preserve"> E effects, and directly compares CNDCs from the Bayesian framework to CNDCs from conventional statistical methods. Differences in %N</w:t>
      </w:r>
      <w:r w:rsidRPr="008970F9">
        <w:rPr>
          <w:vertAlign w:val="subscript"/>
        </w:rPr>
        <w:t>c</w:t>
      </w:r>
      <w:r w:rsidRPr="008970F9">
        <w:t xml:space="preserve"> were primarily the result of differences in </w:t>
      </w:r>
      <w:commentRangeStart w:id="29"/>
      <w:r w:rsidRPr="008970F9">
        <w:t>E</w:t>
      </w:r>
      <w:commentRangeEnd w:id="29"/>
      <w:r w:rsidR="00B068FD">
        <w:rPr>
          <w:rStyle w:val="CommentReference"/>
          <w:rFonts w:ascii="Palatino Linotype" w:eastAsia="SimSun" w:hAnsi="Palatino Linotype"/>
          <w:noProof/>
          <w:color w:val="000000"/>
          <w:lang w:eastAsia="zh-CN"/>
        </w:rPr>
        <w:commentReference w:id="29"/>
      </w:r>
      <w:r w:rsidRPr="008970F9">
        <w:t>, while G, within a given E, had a lesser effec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should be used in calculation of N nutrition index (and other calculations) to account for and propagate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w:t>
      </w:r>
      <w:commentRangeStart w:id="30"/>
      <w:r w:rsidRPr="008970F9">
        <w:t>method</w:t>
      </w:r>
      <w:commentRangeEnd w:id="30"/>
      <w:r w:rsidR="00B068FD">
        <w:rPr>
          <w:rStyle w:val="CommentReference"/>
          <w:rFonts w:ascii="Palatino Linotype" w:eastAsia="SimSun" w:hAnsi="Palatino Linotype"/>
          <w:noProof/>
          <w:color w:val="000000"/>
          <w:lang w:eastAsia="zh-CN"/>
        </w:rPr>
        <w:commentReference w:id="30"/>
      </w:r>
      <w:r w:rsidRPr="008970F9">
        <w:t>. Overall, this study provides additional evidence that %N</w:t>
      </w:r>
      <w:r w:rsidRPr="008970F9">
        <w:rPr>
          <w:vertAlign w:val="subscript"/>
        </w:rPr>
        <w:t>c</w:t>
      </w:r>
      <w:r w:rsidRPr="008970F9">
        <w:t xml:space="preserve"> is dependent upon G </w:t>
      </w:r>
      <w:ins w:id="31" w:author="Brian Bohman" w:date="2021-08-25T10:47:00Z">
        <w:r w:rsidR="00F0040A">
          <w:t>×</w:t>
        </w:r>
      </w:ins>
      <w:del w:id="32" w:author="Brian Bohman" w:date="2021-08-25T10:47:00Z">
        <w:r w:rsidRPr="008970F9" w:rsidDel="00F0040A">
          <w:delText>x</w:delText>
        </w:r>
      </w:del>
      <w:r w:rsidRPr="008970F9">
        <w:t xml:space="preserve"> E interactions; therefore, evaluation of crop N status or N use efficiency must account for variation in %N</w:t>
      </w:r>
      <w:r w:rsidRPr="008970F9">
        <w:rPr>
          <w:vertAlign w:val="subscript"/>
        </w:rPr>
        <w:t>c</w:t>
      </w:r>
      <w:r w:rsidRPr="008970F9">
        <w:t xml:space="preserve"> across G </w:t>
      </w:r>
      <w:ins w:id="33" w:author="Brian Bohman" w:date="2021-08-25T10:47:00Z">
        <w:r w:rsidR="00F0040A">
          <w:t>×</w:t>
        </w:r>
      </w:ins>
      <w:del w:id="34" w:author="Brian Bohman" w:date="2021-08-25T10:47:00Z">
        <w:r w:rsidRPr="008970F9" w:rsidDel="00F0040A">
          <w:delText>x</w:delText>
        </w:r>
      </w:del>
      <w:r w:rsidRPr="008970F9">
        <w:t xml:space="preserve"> E 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17EF3F45"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35" w:author="Brian Bohman" w:date="2021-08-25T10:48:00Z">
        <w:r w:rsidDel="000B3B17">
          <w:delText>x</w:delText>
        </w:r>
      </w:del>
      <w:ins w:id="36" w:author="Brian Bohman" w:date="2021-08-25T10:48:00Z">
        <w:r w:rsidR="000B3B17">
          <w:t>×</w:t>
        </w:r>
      </w:ins>
      <w:r>
        <w:t xml:space="preserve"> M effects (e.g., year-to-year or geographic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i.e.,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37"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37"/>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777777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38"/>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 </w:instrTex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DATA </w:instrText>
      </w:r>
      <w:r>
        <w:fldChar w:fldCharType="end"/>
      </w:r>
      <w:r>
        <w:fldChar w:fldCharType="separate"/>
      </w:r>
      <w:r>
        <w:rPr>
          <w:noProof/>
        </w:rPr>
        <w:t>(Gastal et al., 2015; Lemaire &amp; Gastal, 1997)</w:t>
      </w:r>
      <w:r>
        <w:fldChar w:fldCharType="end"/>
      </w:r>
      <w:commentRangeEnd w:id="38"/>
      <w:r w:rsidR="00B068FD">
        <w:rPr>
          <w:rStyle w:val="CommentReference"/>
          <w:rFonts w:ascii="Palatino Linotype" w:eastAsia="SimSun" w:hAnsi="Palatino Linotype"/>
          <w:noProof/>
          <w:color w:val="000000"/>
          <w:lang w:eastAsia="zh-CN"/>
        </w:rPr>
        <w:commentReference w:id="38"/>
      </w:r>
      <w:r>
        <w:t>.</w:t>
      </w:r>
    </w:p>
    <w:p w14:paraId="0DEBFD05" w14:textId="77777777"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39"/>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 </w:instrTex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DATA </w:instrText>
      </w:r>
      <w:r>
        <w:fldChar w:fldCharType="end"/>
      </w:r>
      <w:r>
        <w:fldChar w:fldCharType="separate"/>
      </w:r>
      <w:r>
        <w:rPr>
          <w:noProof/>
        </w:rPr>
        <w:t>(Duchenne et al., 1997; Greenwood et al., 1986; Herrmann &amp; Taube, 2004; Plénet &amp; Lemaire, 2000)</w:t>
      </w:r>
      <w:r>
        <w:fldChar w:fldCharType="end"/>
      </w:r>
      <w:commentRangeEnd w:id="39"/>
      <w:r w:rsidR="00B068FD">
        <w:rPr>
          <w:rStyle w:val="CommentReference"/>
          <w:rFonts w:ascii="Palatino Linotype" w:eastAsia="SimSun" w:hAnsi="Palatino Linotype"/>
          <w:noProof/>
          <w:color w:val="000000"/>
          <w:lang w:eastAsia="zh-CN"/>
        </w:rPr>
        <w:commentReference w:id="39"/>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0CA349E2"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across E and G would occur due to known variation in total biomass and harvest index (i.e., relative partitioning of biomass to tubers) across these G </w:t>
      </w:r>
      <w:del w:id="40" w:author="Brian Bohman" w:date="2021-08-25T10:48:00Z">
        <w:r w:rsidDel="000B3B17">
          <w:delText>x</w:delText>
        </w:r>
      </w:del>
      <w:ins w:id="41" w:author="Brian Bohman" w:date="2021-08-25T10:48:00Z">
        <w:r w:rsidR="000B3B17">
          <w:t>×</w:t>
        </w:r>
      </w:ins>
      <w:r>
        <w:t xml:space="preserve"> E gradients. Understanding the effects of G </w:t>
      </w:r>
      <w:del w:id="42" w:author="Brian Bohman" w:date="2021-08-25T10:48:00Z">
        <w:r w:rsidDel="000B3B17">
          <w:delText>x</w:delText>
        </w:r>
      </w:del>
      <w:ins w:id="43" w:author="Brian Bohman" w:date="2021-08-25T10:48:00Z">
        <w:r w:rsidR="000B3B17">
          <w:t>×</w:t>
        </w:r>
      </w:ins>
      <w:r>
        <w:t xml:space="preserve"> 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7A728254"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has been conducted using a non-uniform set 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w:t>
      </w:r>
      <w:r>
        <w:lastRenderedPageBreak/>
        <w:t xml:space="preserve">observed differences in CNDCs result from underlying G </w:t>
      </w:r>
      <w:del w:id="44" w:author="Brian Bohman" w:date="2021-08-25T10:48:00Z">
        <w:r w:rsidDel="000B3B17">
          <w:delText>x</w:delText>
        </w:r>
      </w:del>
      <w:ins w:id="45" w:author="Brian Bohman" w:date="2021-08-25T10:48:00Z">
        <w:r w:rsidR="000B3B17">
          <w:t>×</w:t>
        </w:r>
      </w:ins>
      <w:r>
        <w:t xml:space="preserve"> E effects or are confounded by the limitations of the statistical approach.</w:t>
      </w:r>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7208F44A" w14:textId="77777777" w:rsidR="00E072BF" w:rsidRDefault="00E072BF" w:rsidP="00E072BF">
      <w:pPr>
        <w:pStyle w:val="Body"/>
        <w:spacing w:after="240"/>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cannot resolve deficiencies in the underlying empirical data (i.e., insufficient level of N treatments, interactions with environmental conditions) that the linear-plateau method was designed to </w:t>
      </w:r>
      <w:r>
        <w:lastRenderedPageBreak/>
        <w:t xml:space="preserve">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5C90B10B" w14:textId="7FE56851" w:rsidR="00E072BF" w:rsidRDefault="00E072BF" w:rsidP="00E072BF">
      <w:pPr>
        <w:pStyle w:val="Body"/>
        <w:spacing w:after="240"/>
      </w:pPr>
      <w:r>
        <w:t xml:space="preserve">New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 quantification of uncertainty, and a means to directly evaluate differences in CNDCs for various G </w:t>
      </w:r>
      <w:del w:id="46" w:author="Brian Bohman" w:date="2021-08-25T10:48:00Z">
        <w:r w:rsidDel="000B3B17">
          <w:delText>x</w:delText>
        </w:r>
      </w:del>
      <w:ins w:id="47" w:author="Brian Bohman" w:date="2021-08-25T10:48:00Z">
        <w:r w:rsidR="000B3B17">
          <w:t>×</w:t>
        </w:r>
      </w:ins>
      <w:r>
        <w:t xml:space="preserve"> E interactions. In short, this novel 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r>
        <w:t xml:space="preserve"> and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r>
        <w:t xml:space="preserve"> to evaluate differences in CNDCs across G </w:t>
      </w:r>
      <w:del w:id="48" w:author="Brian Bohman" w:date="2021-08-25T10:48:00Z">
        <w:r w:rsidDel="000B3B17">
          <w:delText>x</w:delText>
        </w:r>
      </w:del>
      <w:ins w:id="49" w:author="Brian Bohman" w:date="2021-08-25T10:48:00Z">
        <w:r w:rsidR="000B3B17">
          <w:t>×</w:t>
        </w:r>
      </w:ins>
      <w:r>
        <w:t xml:space="preserve">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35E4DE12" w14:textId="73690AB6"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to compare CNDCs across G </w:t>
      </w:r>
      <w:del w:id="50" w:author="Brian Bohman" w:date="2021-08-25T10:48:00Z">
        <w:r w:rsidDel="000B3B17">
          <w:delText>x</w:delText>
        </w:r>
      </w:del>
      <w:ins w:id="51" w:author="Brian Bohman" w:date="2021-08-25T10:48:00Z">
        <w:r w:rsidR="000B3B17">
          <w:t>×</w:t>
        </w:r>
      </w:ins>
      <w:r>
        <w:t xml:space="preserve"> E interactions (i.e., variety, location) 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w:t>
      </w:r>
      <w:r>
        <w:lastRenderedPageBreak/>
        <w:t>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52"/>
      <w:r>
        <w:t>Methods</w:t>
      </w:r>
      <w:commentRangeEnd w:id="52"/>
      <w:r w:rsidR="00556066">
        <w:rPr>
          <w:rStyle w:val="CommentReference"/>
          <w:rFonts w:ascii="Palatino Linotype" w:eastAsia="SimSun" w:hAnsi="Palatino Linotype" w:cs="Times New Roman"/>
          <w:b w:val="0"/>
          <w:noProof/>
          <w:color w:val="000000"/>
          <w:lang w:eastAsia="zh-CN" w:bidi="ar-SA"/>
        </w:rPr>
        <w:commentReference w:id="52"/>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094AF5D7" w:rsidR="003220EC" w:rsidRPr="008B730B" w:rsidRDefault="00E072BF" w:rsidP="00E072BF">
      <w:pPr>
        <w:pStyle w:val="Body"/>
        <w:rPr>
          <w:ins w:id="53"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w:t>
      </w:r>
      <w:del w:id="54" w:author="Brian Bohman" w:date="2021-08-30T09:44:00Z">
        <w:r w:rsidRPr="003F07FD" w:rsidDel="00664218">
          <w:delText xml:space="preserve">Mean temperature at this </w:delText>
        </w:r>
      </w:del>
      <w:del w:id="55" w:author="Brian Bohman" w:date="2021-08-25T10:54:00Z">
        <w:r w:rsidRPr="003F07FD" w:rsidDel="00D70EE0">
          <w:delText>station</w:delText>
        </w:r>
      </w:del>
      <w:del w:id="56"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57" w:author="Brian Bohman" w:date="2021-08-25T10:54:00Z">
        <w:r w:rsidRPr="003F07FD" w:rsidDel="00D70EE0">
          <w:delText xml:space="preserve"> at this station</w:delText>
        </w:r>
      </w:del>
      <w:r w:rsidRPr="003F07FD">
        <w:t xml:space="preserve"> is characterized as a Hubbard loamy sand (Sandy, mixed, frigid </w:t>
      </w:r>
      <w:proofErr w:type="spellStart"/>
      <w:r w:rsidRPr="003F07FD">
        <w:t>Entic</w:t>
      </w:r>
      <w:proofErr w:type="spellEnd"/>
      <w:r w:rsidRPr="003F07FD">
        <w:t xml:space="preserve"> Hapludolls) </w:t>
      </w:r>
      <w:ins w:id="58" w:author="Brian Bohman" w:date="2021-08-30T09:55:00Z">
        <w:r w:rsidR="00771DEE">
          <w:t xml:space="preserve">with organic matter content ranging from 1.3 to 2.5% </w:t>
        </w:r>
      </w:ins>
      <w:r w:rsidRPr="003F07FD">
        <w:t xml:space="preserve">and </w:t>
      </w:r>
      <w:ins w:id="59"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60" w:author="Brian Bohman" w:date="2021-08-30T09:56:00Z">
        <w:r w:rsidR="003220EC">
          <w:t xml:space="preserve"> </w:t>
        </w:r>
      </w:ins>
      <w:ins w:id="61" w:author="Brian Bohman" w:date="2021-08-30T11:59:00Z">
        <w:r w:rsidR="00965A52">
          <w:t>F</w:t>
        </w:r>
      </w:ins>
      <w:ins w:id="62" w:author="Brian Bohman" w:date="2021-08-30T11:58:00Z">
        <w:r w:rsidR="00965A52">
          <w:t>or</w:t>
        </w:r>
      </w:ins>
      <w:ins w:id="63" w:author="Brian Bohman" w:date="2021-08-30T09:57:00Z">
        <w:r w:rsidR="003220EC">
          <w:t xml:space="preserve"> a typical growing season</w:t>
        </w:r>
      </w:ins>
      <w:ins w:id="64" w:author="Brian Bohman" w:date="2021-08-30T09:58:00Z">
        <w:r w:rsidR="003220EC">
          <w:t xml:space="preserve"> </w:t>
        </w:r>
      </w:ins>
      <w:ins w:id="65" w:author="Brian Bohman" w:date="2021-08-30T10:08:00Z">
        <w:r w:rsidR="00971CD4">
          <w:t>beginning on 1 May and ending on 15 September</w:t>
        </w:r>
      </w:ins>
      <w:ins w:id="66" w:author="Brian Bohman" w:date="2021-08-30T09:57:00Z">
        <w:r w:rsidR="003220EC">
          <w:t>, m</w:t>
        </w:r>
      </w:ins>
      <w:ins w:id="67" w:author="Brian Bohman" w:date="2021-08-30T09:56:00Z">
        <w:r w:rsidR="003220EC">
          <w:t>ea</w:t>
        </w:r>
      </w:ins>
      <w:ins w:id="68" w:author="Brian Bohman" w:date="2021-08-30T09:57:00Z">
        <w:r w:rsidR="003220EC">
          <w:t>n</w:t>
        </w:r>
      </w:ins>
      <w:ins w:id="69" w:author="Brian Bohman" w:date="2021-08-30T09:56:00Z">
        <w:r w:rsidR="003220EC">
          <w:t xml:space="preserve"> temperature is 18.9ºC</w:t>
        </w:r>
      </w:ins>
      <w:ins w:id="70" w:author="Brian Bohman" w:date="2021-08-30T09:57:00Z">
        <w:r w:rsidR="003220EC">
          <w:t>,</w:t>
        </w:r>
      </w:ins>
      <w:ins w:id="71" w:author="Brian Bohman" w:date="2021-08-30T09:56:00Z">
        <w:r w:rsidR="003220EC">
          <w:t xml:space="preserve"> cumulative </w:t>
        </w:r>
      </w:ins>
      <w:ins w:id="72" w:author="Brian Bohman" w:date="2021-08-30T09:57:00Z">
        <w:r w:rsidR="003220EC">
          <w:t xml:space="preserve">precipitation is 383 mm, cumulative growing degree days are 1638 </w:t>
        </w:r>
      </w:ins>
      <w:ins w:id="73" w:author="Brian Bohman" w:date="2021-08-30T09:58:00Z">
        <w:r w:rsidR="003220EC">
          <w:t>ºC days, mean daily solar radiation is 22.7 MJ</w:t>
        </w:r>
      </w:ins>
      <w:ins w:id="74" w:author="Brian Bohman" w:date="2021-08-30T09:59:00Z">
        <w:r w:rsidR="003220EC">
          <w:t xml:space="preserve"> m</w:t>
        </w:r>
        <w:r w:rsidR="003220EC">
          <w:rPr>
            <w:vertAlign w:val="superscript"/>
          </w:rPr>
          <w:t>-2</w:t>
        </w:r>
        <w:r w:rsidR="003220EC">
          <w:t>, and mean diurnal temperature d</w:t>
        </w:r>
      </w:ins>
      <w:ins w:id="75" w:author="Brian Bohman" w:date="2021-08-30T10:00:00Z">
        <w:r w:rsidR="003220EC">
          <w:t xml:space="preserve">ifference is 11.6 ºC </w:t>
        </w:r>
      </w:ins>
      <w:ins w:id="76" w:author="Brian Bohman" w:date="2021-08-30T11:59:00Z">
        <w:r w:rsidR="00965A52">
          <w:t xml:space="preserve">based on </w:t>
        </w:r>
      </w:ins>
      <w:ins w:id="77" w:author="Brian Bohman" w:date="2021-08-30T12:00:00Z">
        <w:r w:rsidR="00965A52">
          <w:t xml:space="preserve">a </w:t>
        </w:r>
      </w:ins>
      <w:ins w:id="78" w:author="Brian Bohman" w:date="2021-08-30T11:59:00Z">
        <w:r w:rsidR="00965A52">
          <w:t xml:space="preserve">historical climate reconstruction for the period of 1980-2016 </w:t>
        </w:r>
      </w:ins>
      <w:ins w:id="79"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80" w:author="Brian Bohman" w:date="2021-08-30T12:05:00Z">
        <w:r w:rsidR="00AF1899" w:rsidRPr="008B730B">
          <w:fldChar w:fldCharType="separate"/>
        </w:r>
      </w:ins>
      <w:r w:rsidR="00967932" w:rsidRPr="008B730B">
        <w:rPr>
          <w:noProof/>
        </w:rPr>
        <w:t>(Gelaro et al., 2017; Weather Spark, 2021)</w:t>
      </w:r>
      <w:ins w:id="81" w:author="Brian Bohman" w:date="2021-08-30T12:05:00Z">
        <w:r w:rsidR="00AF1899" w:rsidRPr="008B730B">
          <w:fldChar w:fldCharType="end"/>
        </w:r>
      </w:ins>
      <w:r w:rsidR="00965A52" w:rsidRPr="008B730B">
        <w:t>.</w:t>
      </w:r>
    </w:p>
    <w:p w14:paraId="4B04141D" w14:textId="7D4A4FEB"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82" w:author="Brian Bohman" w:date="2021-08-25T10:54:00Z">
        <w:r w:rsidR="00D70EE0">
          <w:t>.</w:t>
        </w:r>
      </w:ins>
      <w:del w:id="83" w:author="Brian Bohman" w:date="2021-08-25T10:54:00Z">
        <w:r w:rsidRPr="003F07FD" w:rsidDel="00D70EE0">
          <w:delText>,</w:delText>
        </w:r>
      </w:del>
      <w:r w:rsidRPr="003F07FD">
        <w:t xml:space="preserve"> </w:t>
      </w:r>
      <w:ins w:id="84" w:author="Brian Bohman" w:date="2021-08-25T10:54:00Z">
        <w:r w:rsidR="00D70EE0">
          <w:t>N</w:t>
        </w:r>
      </w:ins>
      <w:del w:id="85"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86"/>
      <w:r w:rsidRPr="003F07FD">
        <w:t>method</w:t>
      </w:r>
      <w:commentRangeEnd w:id="86"/>
      <w:r w:rsidR="00D70EE0">
        <w:rPr>
          <w:rStyle w:val="CommentReference"/>
          <w:rFonts w:ascii="Palatino Linotype" w:eastAsia="SimSun" w:hAnsi="Palatino Linotype"/>
          <w:noProof/>
          <w:color w:val="000000"/>
          <w:lang w:eastAsia="zh-CN"/>
        </w:rPr>
        <w:commentReference w:id="86"/>
      </w:r>
      <w:r w:rsidRPr="003F07FD">
        <w:t xml:space="preserve"> </w:t>
      </w:r>
      <w:r w:rsidRPr="003F07FD">
        <w:fldChar w:fldCharType="begin"/>
      </w:r>
      <w:r>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Pr>
          <w:noProof/>
        </w:rPr>
        <w:t>(Steele et al., 2010; Wright, 2002)</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8292585" w14:textId="77777777" w:rsidR="00494122" w:rsidRDefault="00E072BF" w:rsidP="00E072BF">
      <w:pPr>
        <w:pStyle w:val="Body"/>
        <w:rPr>
          <w:ins w:id="87"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ins w:id="88" w:author="Brian Bohman" w:date="2021-08-30T10:17:00Z">
        <w:r w:rsidR="00303938">
          <w:t xml:space="preserve">Nitrogen fertilizer was applied </w:t>
        </w:r>
        <w:r w:rsidR="009E134C">
          <w:t xml:space="preserve">using various source and timing regimes including </w:t>
        </w:r>
      </w:ins>
      <w:ins w:id="89" w:author="Brian Bohman" w:date="2021-08-30T10:18:00Z">
        <w:r w:rsidR="009E134C">
          <w:t xml:space="preserve">polymer coated urea applied at </w:t>
        </w:r>
      </w:ins>
      <w:ins w:id="90" w:author="Brian Bohman" w:date="2021-08-30T10:19:00Z">
        <w:r w:rsidR="009E134C">
          <w:t xml:space="preserve">planting and/or </w:t>
        </w:r>
      </w:ins>
      <w:ins w:id="91" w:author="Brian Bohman" w:date="2021-08-30T10:18:00Z">
        <w:r w:rsidR="009E134C">
          <w:t>emergence, split-applied urea and UAN at emergence</w:t>
        </w:r>
      </w:ins>
      <w:ins w:id="92" w:author="Brian Bohman" w:date="2021-08-30T10:19:00Z">
        <w:r w:rsidR="009E134C">
          <w:t xml:space="preserve"> and/or post-emergence, ammonium nitrate at planting, emergence, and/or</w:t>
        </w:r>
      </w:ins>
      <w:ins w:id="93" w:author="Brian Bohman" w:date="2021-08-30T10:18:00Z">
        <w:r w:rsidR="009E134C">
          <w:t xml:space="preserve"> </w:t>
        </w:r>
      </w:ins>
      <w:ins w:id="94" w:author="Brian Bohman" w:date="2021-08-30T10:19:00Z">
        <w:r w:rsidR="009E134C">
          <w:t xml:space="preserve">post-emergence. </w:t>
        </w:r>
      </w:ins>
      <w:ins w:id="95" w:author="Brian Bohman" w:date="2021-08-26T08:16:00Z">
        <w:r w:rsidR="00EC33F8">
          <w:t xml:space="preserve">The maturity class of varieties evaluated </w:t>
        </w:r>
      </w:ins>
      <w:ins w:id="96" w:author="Brian Bohman" w:date="2021-08-26T08:17:00Z">
        <w:r w:rsidR="00EC33F8">
          <w:t xml:space="preserve">in these experiments </w:t>
        </w:r>
      </w:ins>
      <w:ins w:id="97" w:author="Brian Bohman" w:date="2021-08-30T12:47:00Z">
        <w:r w:rsidR="00776DA7">
          <w:t xml:space="preserve">included: </w:t>
        </w:r>
      </w:ins>
      <w:ins w:id="98" w:author="Brian Bohman" w:date="2021-08-26T08:17:00Z">
        <w:r w:rsidR="00EC33F8">
          <w:t>medium-late</w:t>
        </w:r>
      </w:ins>
      <w:ins w:id="99" w:author="Brian Bohman" w:date="2021-08-30T12:47:00Z">
        <w:r w:rsidR="00776DA7">
          <w:t xml:space="preserve"> – Clearwater and Dakota Russet; medium-</w:t>
        </w:r>
      </w:ins>
      <w:ins w:id="100" w:author="Brian Bohman" w:date="2021-08-30T12:48:00Z">
        <w:r w:rsidR="00776DA7">
          <w:t xml:space="preserve">late to late – Umatilla Russet; </w:t>
        </w:r>
        <w:r w:rsidR="00472ED5">
          <w:t>late – Easton; late</w:t>
        </w:r>
      </w:ins>
      <w:ins w:id="101" w:author="Brian Bohman" w:date="2021-08-26T08:17:00Z">
        <w:r w:rsidR="00EC33F8">
          <w:t xml:space="preserve"> to very late</w:t>
        </w:r>
      </w:ins>
      <w:ins w:id="102" w:author="Brian Bohman" w:date="2021-08-30T12:48:00Z">
        <w:r w:rsidR="00472ED5">
          <w:t xml:space="preserve"> – Russet Burbank </w:t>
        </w:r>
      </w:ins>
      <w:ins w:id="103" w:author="Brian Bohman" w:date="2021-08-30T12:49:00Z">
        <w:r w:rsidR="00E51D80">
          <w:fldChar w:fldCharType="begin">
            <w:fldData xml:space="preserve">PEVuZE5vdGU+PENpdGU+PEF1dGhvcj5TdGFyazwvQXV0aG9yPjxZZWFyPjIwMjA8L1llYXI+PFJl
Y051bT4yNzQzPC9SZWNOdW0+PERpc3BsYXlUZXh0PihPU1UsIDIwMjE7IFBvcnRlciwgMjAxNDsg
U3RhcmsgZXQgYWwuLCAyMDIwOyBUaG9tcHNvbiwgMjAxMy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E51D80">
        <w:instrText xml:space="preserve"> ADDIN EN.CITE </w:instrText>
      </w:r>
      <w:r w:rsidR="00E51D80">
        <w:fldChar w:fldCharType="begin">
          <w:fldData xml:space="preserve">PEVuZE5vdGU+PENpdGU+PEF1dGhvcj5TdGFyazwvQXV0aG9yPjxZZWFyPjIwMjA8L1llYXI+PFJl
Y051bT4yNzQzPC9SZWNOdW0+PERpc3BsYXlUZXh0PihPU1UsIDIwMjE7IFBvcnRlciwgMjAxNDsg
U3RhcmsgZXQgYWwuLCAyMDIwOyBUaG9tcHNvbiwgMjAxMy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E51D80">
        <w:instrText xml:space="preserve"> ADDIN EN.CITE.DATA </w:instrText>
      </w:r>
      <w:r w:rsidR="00E51D80">
        <w:fldChar w:fldCharType="end"/>
      </w:r>
      <w:ins w:id="104" w:author="Brian Bohman" w:date="2021-08-30T12:49:00Z">
        <w:r w:rsidR="00E51D80">
          <w:fldChar w:fldCharType="separate"/>
        </w:r>
      </w:ins>
      <w:r w:rsidR="00E51D80">
        <w:rPr>
          <w:noProof/>
        </w:rPr>
        <w:t>(OSU, 2021; Porter, 2014; Stark et al., 2020; Thompson, 2013)</w:t>
      </w:r>
      <w:ins w:id="105" w:author="Brian Bohman" w:date="2021-08-30T12:49:00Z">
        <w:r w:rsidR="00E51D80">
          <w:fldChar w:fldCharType="end"/>
        </w:r>
      </w:ins>
      <w:ins w:id="106" w:author="Brian Bohman" w:date="2021-08-26T08:19:00Z">
        <w:r w:rsidR="00EC33F8">
          <w:t>.</w:t>
        </w:r>
      </w:ins>
      <w:r w:rsidR="00EC33F8">
        <w:t xml:space="preserve"> </w:t>
      </w:r>
      <w:ins w:id="107"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108" w:author="Brian Bohman" w:date="2021-08-30T12:54:00Z">
        <w:r w:rsidR="00494122">
          <w:t xml:space="preserve">iments </w:t>
        </w:r>
      </w:ins>
      <w:ins w:id="109" w:author="Brian Bohman" w:date="2021-08-30T12:53:00Z">
        <w:r w:rsidR="00494122">
          <w:t xml:space="preserve">except for MN-1 which </w:t>
        </w:r>
      </w:ins>
      <w:ins w:id="110" w:author="Brian Bohman" w:date="2021-08-30T12:54:00Z">
        <w:r w:rsidR="00494122">
          <w:t>was planted at a density of 48,000 plants ha</w:t>
        </w:r>
        <w:r w:rsidR="00494122">
          <w:rPr>
            <w:vertAlign w:val="superscript"/>
          </w:rPr>
          <w:t>-1</w:t>
        </w:r>
      </w:ins>
      <w:ins w:id="111" w:author="Brian Bohman" w:date="2021-08-30T12:53:00Z">
        <w:r w:rsidR="00494122" w:rsidRPr="00EC0E19">
          <w:t>.</w:t>
        </w:r>
        <w:r w:rsidR="00494122">
          <w:t xml:space="preserve"> </w:t>
        </w:r>
      </w:ins>
    </w:p>
    <w:p w14:paraId="7684874E" w14:textId="1174DD67" w:rsidR="00E072BF" w:rsidRDefault="00E072BF" w:rsidP="00E072BF">
      <w:pPr>
        <w:pStyle w:val="Body"/>
      </w:pPr>
      <w:del w:id="112" w:author="Brian Bohman" w:date="2021-08-30T12:55:00Z">
        <w:r w:rsidRPr="00EC0E19" w:rsidDel="00494122">
          <w:delText xml:space="preserve">Those studies </w:delText>
        </w:r>
      </w:del>
      <w:ins w:id="113" w:author="Brian Bohman" w:date="2021-08-30T12:55:00Z">
        <w:r w:rsidR="00494122">
          <w:t xml:space="preserve">The experiments </w:t>
        </w:r>
      </w:ins>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w:t>
      </w:r>
      <w:del w:id="114" w:author="Brian Bohman" w:date="2021-08-30T12:53:00Z">
        <w:r w:rsidRPr="00EC0E19" w:rsidDel="00494122">
          <w:delText>Planting density ranged between 36,000 – 4</w:delText>
        </w:r>
      </w:del>
      <w:del w:id="115" w:author="Brian Bohman" w:date="2021-08-30T10:11:00Z">
        <w:r w:rsidRPr="00EC0E19" w:rsidDel="00DF49B5">
          <w:delText>8</w:delText>
        </w:r>
      </w:del>
      <w:del w:id="116"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77777777"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Total N concentration of vines and tubers was determined from subsamples of plant tissues with either combustion analysis (</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117"/>
      <w:r w:rsidRPr="00336092">
        <w:rPr>
          <w:vertAlign w:val="superscript"/>
        </w:rPr>
        <w:t>1</w:t>
      </w:r>
      <w:commentRangeEnd w:id="117"/>
      <w:proofErr w:type="gramEnd"/>
      <w:r w:rsidR="00C00F51">
        <w:rPr>
          <w:rStyle w:val="CommentReference"/>
          <w:rFonts w:ascii="Palatino Linotype" w:eastAsia="SimSun" w:hAnsi="Palatino Linotype"/>
          <w:noProof/>
          <w:color w:val="000000"/>
          <w:lang w:eastAsia="zh-CN"/>
        </w:rPr>
        <w:commentReference w:id="117"/>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118"/>
      <w:r>
        <w:t>g N 100 g</w:t>
      </w:r>
      <w:r>
        <w:rPr>
          <w:vertAlign w:val="superscript"/>
        </w:rPr>
        <w:t>-1</w:t>
      </w:r>
      <w:commentRangeEnd w:id="118"/>
      <w:r w:rsidR="00E73759">
        <w:rPr>
          <w:rStyle w:val="CommentReference"/>
          <w:rFonts w:ascii="Palatino Linotype" w:eastAsia="SimSun" w:hAnsi="Palatino Linotype"/>
          <w:noProof/>
          <w:color w:val="000000"/>
          <w:lang w:eastAsia="zh-CN"/>
        </w:rPr>
        <w:commentReference w:id="118"/>
      </w:r>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proofErr w:type="spellStart"/>
      <w:r w:rsidRPr="0001152D">
        <w:t>Giletto</w:t>
      </w:r>
      <w:proofErr w:type="spellEnd"/>
      <w:r w:rsidRPr="0001152D">
        <w:t xml:space="preserve"> et al. (2020)</w:t>
      </w:r>
      <w:r w:rsidRPr="0001152D">
        <w:fldChar w:fldCharType="end"/>
      </w:r>
      <w:r w:rsidRPr="0001152D">
        <w:t xml:space="preserve"> study used in the present analysis was included in this previous publication.</w:t>
      </w:r>
    </w:p>
    <w:p w14:paraId="75354975" w14:textId="60E83CEA"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10 sampling dates per site</w:t>
      </w:r>
      <w:ins w:id="119" w:author="Brian Bohman" w:date="2021-08-25T10:57:00Z">
        <w:r w:rsidR="00BB7AC2">
          <w:t>-</w:t>
        </w:r>
      </w:ins>
      <w:del w:id="120" w:author="Brian Bohman" w:date="2021-08-25T10:57:00Z">
        <w:r w:rsidRPr="0001152D" w:rsidDel="00BB7AC2">
          <w:delText xml:space="preserve"> </w:delText>
        </w:r>
      </w:del>
      <w:r w:rsidRPr="0001152D">
        <w:t xml:space="preserve">year </w:t>
      </w:r>
      <w:r w:rsidRPr="00DA5F05">
        <w:t>(</w:t>
      </w:r>
      <w:commentRangeStart w:id="121"/>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121"/>
      <w:r w:rsidR="00BB7AC2">
        <w:rPr>
          <w:rStyle w:val="CommentReference"/>
          <w:rFonts w:ascii="Palatino Linotype" w:eastAsia="SimSun" w:hAnsi="Palatino Linotype"/>
          <w:noProof/>
          <w:color w:val="000000"/>
          <w:lang w:eastAsia="zh-CN"/>
        </w:rPr>
        <w:commentReference w:id="121"/>
      </w:r>
      <w:r w:rsidRPr="00DA5F05">
        <w:t>).</w:t>
      </w:r>
      <w:r w:rsidRPr="0001152D">
        <w:t xml:space="preserve"> </w:t>
      </w:r>
      <w:r>
        <w:t xml:space="preserve">These </w:t>
      </w:r>
      <w:ins w:id="122" w:author="Brian Bohman" w:date="2021-08-30T10:23:00Z">
        <w:r w:rsidR="003A4376">
          <w:t xml:space="preserve">small-plot </w:t>
        </w:r>
      </w:ins>
      <w:r>
        <w:t>experiments were conducted in the upper St. John River Valley of New Brunswick</w:t>
      </w:r>
      <w:ins w:id="123" w:author="Brian Bohman" w:date="2021-08-30T12:36:00Z">
        <w:r w:rsidR="007D1044">
          <w:t>, Canada (47º 03’ N; 67º 45’ W)</w:t>
        </w:r>
      </w:ins>
      <w:r>
        <w:t xml:space="preserve">. </w:t>
      </w:r>
      <w:ins w:id="124" w:author="Brian Bohman" w:date="2021-08-30T10:23:00Z">
        <w:r w:rsidR="003A4376">
          <w:t xml:space="preserve">Nitrogen fertilizer for all </w:t>
        </w:r>
      </w:ins>
      <w:ins w:id="125" w:author="Brian Bohman" w:date="2021-08-30T12:07:00Z">
        <w:r w:rsidR="00B578CD">
          <w:t>treatments was ammonium nitrate applied at planting. The maturity class of varieties evaluated in these experiments</w:t>
        </w:r>
      </w:ins>
      <w:ins w:id="126" w:author="Brian Bohman" w:date="2021-08-30T12:10:00Z">
        <w:r w:rsidR="00967932">
          <w:t xml:space="preserve"> included: </w:t>
        </w:r>
      </w:ins>
      <w:ins w:id="127" w:author="Brian Bohman" w:date="2021-08-30T12:07:00Z">
        <w:r w:rsidR="00B578CD">
          <w:t>early</w:t>
        </w:r>
      </w:ins>
      <w:ins w:id="128" w:author="Brian Bohman" w:date="2021-08-30T12:10:00Z">
        <w:r w:rsidR="00967932">
          <w:t xml:space="preserve"> to medium-early –</w:t>
        </w:r>
      </w:ins>
      <w:ins w:id="129" w:author="Brian Bohman" w:date="2021-08-30T12:07:00Z">
        <w:r w:rsidR="00B578CD">
          <w:t xml:space="preserve"> </w:t>
        </w:r>
        <w:proofErr w:type="spellStart"/>
        <w:r w:rsidR="00B578CD">
          <w:t>Shepody</w:t>
        </w:r>
      </w:ins>
      <w:proofErr w:type="spellEnd"/>
      <w:ins w:id="130" w:author="Brian Bohman" w:date="2021-08-30T12:10:00Z">
        <w:r w:rsidR="00967932">
          <w:t>;</w:t>
        </w:r>
      </w:ins>
      <w:ins w:id="131" w:author="Brian Bohman" w:date="2021-08-30T12:07:00Z">
        <w:r w:rsidR="00B578CD">
          <w:t xml:space="preserve"> </w:t>
        </w:r>
      </w:ins>
      <w:ins w:id="132" w:author="Brian Bohman" w:date="2021-08-30T12:10:00Z">
        <w:r w:rsidR="00967932">
          <w:t xml:space="preserve">late to </w:t>
        </w:r>
      </w:ins>
      <w:ins w:id="133" w:author="Brian Bohman" w:date="2021-08-30T12:07:00Z">
        <w:r w:rsidR="00B578CD">
          <w:t>very late</w:t>
        </w:r>
      </w:ins>
      <w:ins w:id="134" w:author="Brian Bohman" w:date="2021-08-30T12:08:00Z">
        <w:r w:rsidR="00B578CD">
          <w:t xml:space="preserve"> </w:t>
        </w:r>
      </w:ins>
      <w:ins w:id="135" w:author="Brian Bohman" w:date="2021-08-30T12:10:00Z">
        <w:r w:rsidR="00967932">
          <w:t xml:space="preserve">– </w:t>
        </w:r>
      </w:ins>
      <w:ins w:id="136" w:author="Brian Bohman" w:date="2021-08-30T12:08:00Z">
        <w:r w:rsidR="00B578CD">
          <w:t>Russet Burbank</w:t>
        </w:r>
      </w:ins>
      <w:ins w:id="137" w:author="Brian Bohman" w:date="2021-08-30T12:22:00Z">
        <w:r w:rsidR="008526D2">
          <w:t xml:space="preserve"> </w:t>
        </w:r>
      </w:ins>
      <w:ins w:id="138" w:author="Brian Bohman" w:date="2021-08-30T12:11:00Z">
        <w:r w:rsidR="00314EA9">
          <w:fldChar w:fldCharType="begin"/>
        </w:r>
      </w:ins>
      <w:r w:rsidR="00314EA9">
        <w:instrText xml:space="preserve"> ADDIN EN.CITE &lt;EndNote&gt;&lt;Cite&gt;&lt;Author&gt;Stark&lt;/Author&gt;&lt;Year&gt;2020&lt;/Year&gt;&lt;RecNum&gt;2743&lt;/RecNum&gt;&lt;DisplayText&gt;(OSU, 2021; Stark et al., 2020)&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139" w:author="Brian Bohman" w:date="2021-08-30T12:11:00Z">
        <w:r w:rsidR="00314EA9">
          <w:fldChar w:fldCharType="separate"/>
        </w:r>
      </w:ins>
      <w:r w:rsidR="00314EA9">
        <w:rPr>
          <w:noProof/>
        </w:rPr>
        <w:t>(OSU, 2021; Stark et al., 2020)</w:t>
      </w:r>
      <w:ins w:id="140" w:author="Brian Bohman" w:date="2021-08-30T12:11:00Z">
        <w:r w:rsidR="00314EA9">
          <w:fldChar w:fldCharType="end"/>
        </w:r>
      </w:ins>
      <w:ins w:id="141" w:author="Brian Bohman" w:date="2021-08-30T12:08:00Z">
        <w:r w:rsidR="00B578CD">
          <w:t>. P</w:t>
        </w:r>
      </w:ins>
      <w:ins w:id="142" w:author="Brian Bohman" w:date="2021-08-30T12:07:00Z">
        <w:r w:rsidR="00B578CD">
          <w:t>lanting density</w:t>
        </w:r>
      </w:ins>
      <w:ins w:id="143" w:author="Brian Bohman" w:date="2021-08-30T12:08:00Z">
        <w:r w:rsidR="00B578CD">
          <w:t xml:space="preserve"> was</w:t>
        </w:r>
      </w:ins>
      <w:ins w:id="144" w:author="Brian Bohman" w:date="2021-08-30T12:07:00Z">
        <w:r w:rsidR="00B578CD">
          <w:t xml:space="preserve"> 29,000 </w:t>
        </w:r>
      </w:ins>
      <w:ins w:id="145" w:author="Brian Bohman" w:date="2021-08-30T12:08:00Z">
        <w:r w:rsidR="00B578CD">
          <w:t>and 44,000 plants ha</w:t>
        </w:r>
        <w:r w:rsidR="00B578CD">
          <w:rPr>
            <w:vertAlign w:val="superscript"/>
          </w:rPr>
          <w:t>-1</w:t>
        </w:r>
        <w:r w:rsidR="00B578CD">
          <w:t xml:space="preserve"> for Russet Burbank and </w:t>
        </w:r>
        <w:proofErr w:type="spellStart"/>
        <w:r w:rsidR="00B578CD">
          <w:t>Shepody</w:t>
        </w:r>
        <w:proofErr w:type="spellEnd"/>
        <w:r w:rsidR="00B578CD">
          <w:t>, respectively</w:t>
        </w:r>
      </w:ins>
      <w:ins w:id="146" w:author="Brian Bohman" w:date="2021-08-30T12:07:00Z">
        <w:r w:rsidR="00B578CD">
          <w:t>.</w:t>
        </w:r>
      </w:ins>
      <w:ins w:id="147" w:author="Brian Bohman" w:date="2021-08-30T12:09:00Z">
        <w:r w:rsidR="00B578CD">
          <w:t xml:space="preserve"> </w:t>
        </w:r>
      </w:ins>
      <w:r>
        <w:t xml:space="preserve">The soil texture for these experiments was classified as either loam or clay loam with organic matter content ranging from 2.6 to 3.0%. </w:t>
      </w:r>
      <w:ins w:id="148" w:author="Brian Bohman" w:date="2021-08-30T10:01:00Z">
        <w:r w:rsidR="003220EC">
          <w:t>For a typical growing season</w:t>
        </w:r>
      </w:ins>
      <w:ins w:id="149" w:author="Brian Bohman" w:date="2021-08-30T10:09:00Z">
        <w:r w:rsidR="00971CD4">
          <w:t xml:space="preserve"> beginning on 1 June and ending on 10 October</w:t>
        </w:r>
      </w:ins>
      <w:ins w:id="150" w:author="Brian Bohman" w:date="2021-08-30T10:01:00Z">
        <w:r w:rsidR="003220EC">
          <w:t xml:space="preserve">, mean temperature is </w:t>
        </w:r>
      </w:ins>
      <w:ins w:id="151" w:author="Brian Bohman" w:date="2021-08-30T10:02:00Z">
        <w:r w:rsidR="003220EC">
          <w:t>15.7</w:t>
        </w:r>
      </w:ins>
      <w:ins w:id="152" w:author="Brian Bohman" w:date="2021-08-30T10:01:00Z">
        <w:r w:rsidR="003220EC">
          <w:t>ºC, cumulative precipitation is 3</w:t>
        </w:r>
      </w:ins>
      <w:ins w:id="153" w:author="Brian Bohman" w:date="2021-08-30T10:02:00Z">
        <w:r w:rsidR="003220EC">
          <w:t>7</w:t>
        </w:r>
      </w:ins>
      <w:ins w:id="154" w:author="Brian Bohman" w:date="2021-08-30T10:04:00Z">
        <w:r w:rsidR="003220EC">
          <w:t>1</w:t>
        </w:r>
      </w:ins>
      <w:ins w:id="155" w:author="Brian Bohman" w:date="2021-08-30T10:01:00Z">
        <w:r w:rsidR="003220EC">
          <w:t xml:space="preserve"> mm, cumulative growing degree days are 1</w:t>
        </w:r>
      </w:ins>
      <w:ins w:id="156" w:author="Brian Bohman" w:date="2021-08-30T10:03:00Z">
        <w:r w:rsidR="003220EC">
          <w:t>150</w:t>
        </w:r>
      </w:ins>
      <w:ins w:id="157" w:author="Brian Bohman" w:date="2021-08-30T10:01:00Z">
        <w:r w:rsidR="003220EC">
          <w:t xml:space="preserve"> ºC days, mean daily solar radiation is </w:t>
        </w:r>
      </w:ins>
      <w:ins w:id="158" w:author="Brian Bohman" w:date="2021-08-30T10:03:00Z">
        <w:r w:rsidR="003220EC">
          <w:t>19.1</w:t>
        </w:r>
      </w:ins>
      <w:ins w:id="159" w:author="Brian Bohman" w:date="2021-08-30T10:01:00Z">
        <w:r w:rsidR="003220EC">
          <w:t xml:space="preserve"> MJ m</w:t>
        </w:r>
        <w:r w:rsidR="003220EC">
          <w:rPr>
            <w:vertAlign w:val="superscript"/>
          </w:rPr>
          <w:t>-2</w:t>
        </w:r>
        <w:r w:rsidR="003220EC">
          <w:t>, and mean diurnal temperature difference is 1</w:t>
        </w:r>
      </w:ins>
      <w:ins w:id="160" w:author="Brian Bohman" w:date="2021-08-30T10:03:00Z">
        <w:r w:rsidR="003220EC">
          <w:t>0.0</w:t>
        </w:r>
      </w:ins>
      <w:ins w:id="161" w:author="Brian Bohman" w:date="2021-08-30T10:01:00Z">
        <w:r w:rsidR="003220EC">
          <w:t xml:space="preserve"> ºC</w:t>
        </w:r>
      </w:ins>
      <w:ins w:id="162"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163" w:author="Brian Bohman" w:date="2021-08-30T12:00:00Z">
        <w:r w:rsidR="00965A52" w:rsidRPr="00314EA9">
          <w:fldChar w:fldCharType="separate"/>
        </w:r>
      </w:ins>
      <w:r w:rsidR="00967932" w:rsidRPr="00314EA9">
        <w:rPr>
          <w:noProof/>
        </w:rPr>
        <w:t>(Gelaro et al., 2017; Weather Spark, 2021)</w:t>
      </w:r>
      <w:ins w:id="164" w:author="Brian Bohman" w:date="2021-08-30T12:00:00Z">
        <w:r w:rsidR="00965A52" w:rsidRPr="00314EA9">
          <w:fldChar w:fldCharType="end"/>
        </w:r>
        <w:r w:rsidR="00965A52" w:rsidRPr="00AA7041">
          <w:t>.</w:t>
        </w:r>
      </w:ins>
      <w:del w:id="165"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34B2041C"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166"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167" w:author="Brian Bohman" w:date="2021-08-30T10:23:00Z">
        <w:r w:rsidR="003A4376">
          <w:t xml:space="preserve">small-plot </w:t>
        </w:r>
      </w:ins>
      <w:r>
        <w:t xml:space="preserve">experiments </w:t>
      </w:r>
      <w:r>
        <w:lastRenderedPageBreak/>
        <w:t xml:space="preserve">were conducted in </w:t>
      </w:r>
      <w:proofErr w:type="spellStart"/>
      <w:r w:rsidRPr="00233868">
        <w:t>Balcarce</w:t>
      </w:r>
      <w:proofErr w:type="spellEnd"/>
      <w:r w:rsidRPr="00233868">
        <w:t xml:space="preserve"> in the province of Buenos Aires</w:t>
      </w:r>
      <w:ins w:id="168" w:author="Brian Bohman" w:date="2021-08-30T12:36:00Z">
        <w:r w:rsidR="007D1044">
          <w:t xml:space="preserve">, Argentina </w:t>
        </w:r>
      </w:ins>
      <w:ins w:id="169" w:author="Brian Bohman" w:date="2021-08-30T12:31:00Z">
        <w:r w:rsidR="007D1044">
          <w:t>(37º 45’ S; 58º 18’ W)</w:t>
        </w:r>
      </w:ins>
      <w:r>
        <w:t xml:space="preserve">. </w:t>
      </w:r>
      <w:ins w:id="170" w:author="Brian Bohman" w:date="2021-08-30T10:23:00Z">
        <w:r w:rsidR="003A4376">
          <w:t xml:space="preserve">Nitrogen fertilizer </w:t>
        </w:r>
      </w:ins>
      <w:ins w:id="171" w:author="Brian Bohman" w:date="2021-08-30T10:25:00Z">
        <w:r w:rsidR="003A4376">
          <w:t xml:space="preserve">for all treatments was urea </w:t>
        </w:r>
      </w:ins>
      <w:ins w:id="172" w:author="Brian Bohman" w:date="2021-08-30T10:26:00Z">
        <w:r w:rsidR="003A4376">
          <w:t xml:space="preserve">applied </w:t>
        </w:r>
      </w:ins>
      <w:ins w:id="173" w:author="Brian Bohman" w:date="2021-08-30T10:25:00Z">
        <w:r w:rsidR="003A4376">
          <w:t xml:space="preserve">at planting. </w:t>
        </w:r>
      </w:ins>
      <w:ins w:id="174" w:author="Brian Bohman" w:date="2021-08-30T12:06:00Z">
        <w:r w:rsidR="00B578CD">
          <w:t xml:space="preserve">The maturity class of varieties evaluated in these experiments </w:t>
        </w:r>
      </w:ins>
      <w:ins w:id="175" w:author="Brian Bohman" w:date="2021-08-30T12:24:00Z">
        <w:r w:rsidR="00186576">
          <w:t xml:space="preserve">included: early to medium – Innovator; medium to late – Gem Russet; </w:t>
        </w:r>
      </w:ins>
      <w:ins w:id="176" w:author="Brian Bohman" w:date="2021-08-30T12:25:00Z">
        <w:r w:rsidR="00186576">
          <w:t xml:space="preserve">medium-late to late – </w:t>
        </w:r>
      </w:ins>
      <w:ins w:id="177" w:author="Brian Bohman" w:date="2021-08-30T12:24:00Z">
        <w:r w:rsidR="00186576">
          <w:t>Umatilla Russet</w:t>
        </w:r>
      </w:ins>
      <w:ins w:id="178" w:author="Brian Bohman" w:date="2021-08-30T12:25:00Z">
        <w:r w:rsidR="00186576">
          <w:t>;</w:t>
        </w:r>
      </w:ins>
      <w:ins w:id="179" w:author="Brian Bohman" w:date="2021-08-30T12:27:00Z">
        <w:r w:rsidR="007D1044">
          <w:t xml:space="preserve"> </w:t>
        </w:r>
      </w:ins>
      <w:ins w:id="180" w:author="Brian Bohman" w:date="2021-08-30T12:25:00Z">
        <w:r w:rsidR="00186576">
          <w:t xml:space="preserve">late to very late – Bannock Russet and </w:t>
        </w:r>
        <w:proofErr w:type="spellStart"/>
        <w:r w:rsidR="00186576">
          <w:t>Markies</w:t>
        </w:r>
        <w:proofErr w:type="spellEnd"/>
        <w:r w:rsidR="00186576">
          <w:t xml:space="preserve"> Russet</w:t>
        </w:r>
      </w:ins>
      <w:ins w:id="181"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PU1UsIDIwMjE7IFN0YXJrIGV0IGFsLiwgMjAyMC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7D1044">
        <w:instrText xml:space="preserve"> ADDIN EN.CITE </w:instrText>
      </w:r>
      <w:r w:rsidR="007D1044">
        <w:fldChar w:fldCharType="begin">
          <w:fldData xml:space="preserve">PEVuZE5vdGU+PENpdGU+PEF1dGhvcj5TdGFyazwvQXV0aG9yPjxZZWFyPjIwMjA8L1llYXI+PFJl
Y051bT4yNzQzPC9SZWNOdW0+PERpc3BsYXlUZXh0PihHaWxldHRvICZhbXA7IEVjaGV2ZXJyw61h
LCAyMDE1OyBPU1UsIDIwMjE7IFN0YXJrIGV0IGFsLiwgMjAyMC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7D1044">
        <w:instrText xml:space="preserve"> ADDIN EN.CITE.DATA </w:instrText>
      </w:r>
      <w:r w:rsidR="007D1044">
        <w:fldChar w:fldCharType="end"/>
      </w:r>
      <w:ins w:id="182" w:author="Brian Bohman" w:date="2021-08-30T12:27:00Z">
        <w:r w:rsidR="007D1044">
          <w:fldChar w:fldCharType="separate"/>
        </w:r>
      </w:ins>
      <w:r w:rsidR="007D1044">
        <w:rPr>
          <w:noProof/>
        </w:rPr>
        <w:t>(Giletto &amp; Echeverría, 2015; OSU, 2021; Stark et al., 2020)</w:t>
      </w:r>
      <w:ins w:id="183" w:author="Brian Bohman" w:date="2021-08-30T12:27:00Z">
        <w:r w:rsidR="007D1044">
          <w:fldChar w:fldCharType="end"/>
        </w:r>
      </w:ins>
      <w:ins w:id="184" w:author="Brian Bohman" w:date="2021-08-30T12:25:00Z">
        <w:r w:rsidR="00186576">
          <w:t xml:space="preserve">. The </w:t>
        </w:r>
      </w:ins>
      <w:ins w:id="185" w:author="Brian Bohman" w:date="2021-08-30T12:06:00Z">
        <w:r w:rsidR="00B578CD">
          <w:t xml:space="preserve">planting density was 59,000 </w:t>
        </w:r>
      </w:ins>
      <w:ins w:id="186" w:author="Brian Bohman" w:date="2021-08-30T12:25:00Z">
        <w:r w:rsidR="00186576">
          <w:t>plants ha</w:t>
        </w:r>
        <w:r w:rsidR="00186576">
          <w:rPr>
            <w:vertAlign w:val="superscript"/>
          </w:rPr>
          <w:t>-1</w:t>
        </w:r>
        <w:r w:rsidR="00186576">
          <w:t xml:space="preserve"> </w:t>
        </w:r>
      </w:ins>
      <w:ins w:id="187" w:author="Brian Bohman" w:date="2021-08-30T12:06:00Z">
        <w:r w:rsidR="00B578CD">
          <w:t>for all varieties</w:t>
        </w:r>
      </w:ins>
      <w:ins w:id="188" w:author="Brian Bohman" w:date="2021-08-30T12:26:00Z">
        <w:r w:rsidR="00186576">
          <w:t>.</w:t>
        </w:r>
      </w:ins>
      <w:ins w:id="189" w:author="Brian Bohman" w:date="2021-08-30T12:31:00Z">
        <w:r w:rsidR="007D1044">
          <w:t xml:space="preserve"> </w:t>
        </w:r>
      </w:ins>
      <w:r>
        <w:t xml:space="preserve">The soil texture for these experiments was classified as loam with organic matter content ranging from 4.2 to 5.2%. </w:t>
      </w:r>
      <w:ins w:id="190" w:author="Brian Bohman" w:date="2021-08-30T10:04:00Z">
        <w:r w:rsidR="003220EC">
          <w:t xml:space="preserve">For a typical growing season </w:t>
        </w:r>
      </w:ins>
      <w:ins w:id="191" w:author="Brian Bohman" w:date="2021-08-30T10:09:00Z">
        <w:r w:rsidR="00971CD4">
          <w:t>beginning on 10 October and ending on 10 March</w:t>
        </w:r>
      </w:ins>
      <w:ins w:id="192" w:author="Brian Bohman" w:date="2021-08-30T10:04:00Z">
        <w:r w:rsidR="003220EC">
          <w:t>, mean temperature is 1</w:t>
        </w:r>
      </w:ins>
      <w:ins w:id="193" w:author="Brian Bohman" w:date="2021-08-30T10:05:00Z">
        <w:r w:rsidR="007359C0">
          <w:t>8.4</w:t>
        </w:r>
      </w:ins>
      <w:ins w:id="194" w:author="Brian Bohman" w:date="2021-08-30T10:04:00Z">
        <w:r w:rsidR="003220EC">
          <w:t xml:space="preserve">ºC, cumulative precipitation is </w:t>
        </w:r>
      </w:ins>
      <w:ins w:id="195" w:author="Brian Bohman" w:date="2021-08-30T10:05:00Z">
        <w:r w:rsidR="007359C0">
          <w:t>428</w:t>
        </w:r>
      </w:ins>
      <w:ins w:id="196" w:author="Brian Bohman" w:date="2021-08-30T10:04:00Z">
        <w:r w:rsidR="003220EC">
          <w:t xml:space="preserve"> mm, cumulative growing degree days are 1</w:t>
        </w:r>
      </w:ins>
      <w:ins w:id="197" w:author="Brian Bohman" w:date="2021-08-30T10:05:00Z">
        <w:r w:rsidR="007359C0">
          <w:t>739</w:t>
        </w:r>
      </w:ins>
      <w:ins w:id="198" w:author="Brian Bohman" w:date="2021-08-30T10:04:00Z">
        <w:r w:rsidR="003220EC">
          <w:t xml:space="preserve"> ºC days, mean daily solar radiation is </w:t>
        </w:r>
      </w:ins>
      <w:ins w:id="199" w:author="Brian Bohman" w:date="2021-08-30T10:05:00Z">
        <w:r w:rsidR="007359C0">
          <w:t>25.5</w:t>
        </w:r>
      </w:ins>
      <w:ins w:id="200" w:author="Brian Bohman" w:date="2021-08-30T10:04:00Z">
        <w:r w:rsidR="003220EC">
          <w:t xml:space="preserve"> MJ m</w:t>
        </w:r>
        <w:r w:rsidR="003220EC">
          <w:rPr>
            <w:vertAlign w:val="superscript"/>
          </w:rPr>
          <w:t>-2</w:t>
        </w:r>
        <w:r w:rsidR="003220EC">
          <w:t>, and mean diurnal temperature difference is 1</w:t>
        </w:r>
      </w:ins>
      <w:ins w:id="201" w:author="Brian Bohman" w:date="2021-08-30T10:05:00Z">
        <w:r w:rsidR="007359C0">
          <w:t>3</w:t>
        </w:r>
      </w:ins>
      <w:ins w:id="202" w:author="Brian Bohman" w:date="2021-08-30T10:04:00Z">
        <w:r w:rsidR="003220EC">
          <w:t>.</w:t>
        </w:r>
      </w:ins>
      <w:ins w:id="203" w:author="Brian Bohman" w:date="2021-08-30T10:05:00Z">
        <w:r w:rsidR="007359C0">
          <w:t>6</w:t>
        </w:r>
      </w:ins>
      <w:ins w:id="204" w:author="Brian Bohman" w:date="2021-08-30T10:04:00Z">
        <w:r w:rsidR="003220EC">
          <w:t xml:space="preserve"> ºC </w:t>
        </w:r>
      </w:ins>
      <w:ins w:id="205"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206" w:author="Brian Bohman" w:date="2021-08-30T12:06:00Z">
        <w:r w:rsidR="00AF1899" w:rsidRPr="00314EA9">
          <w:fldChar w:fldCharType="separate"/>
        </w:r>
      </w:ins>
      <w:r w:rsidR="00967932" w:rsidRPr="00314EA9">
        <w:rPr>
          <w:noProof/>
        </w:rPr>
        <w:t>(Gelaro et al., 2017; Weather Spark, 2021)</w:t>
      </w:r>
      <w:ins w:id="207" w:author="Brian Bohman" w:date="2021-08-30T12:06:00Z">
        <w:r w:rsidR="00AF1899" w:rsidRPr="00314EA9">
          <w:fldChar w:fldCharType="end"/>
        </w:r>
      </w:ins>
      <w:ins w:id="208" w:author="Brian Bohman" w:date="2021-08-30T10:04:00Z">
        <w:r w:rsidR="003220EC">
          <w:t>.</w:t>
        </w:r>
      </w:ins>
      <w:del w:id="209"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210" w:author="Brian Bohman" w:date="2021-08-25T10:57:00Z">
        <w:r w:rsidR="003472C7">
          <w:t>N</w:t>
        </w:r>
      </w:ins>
      <w:del w:id="211"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7173C747" w:rsidR="00E072BF" w:rsidRPr="0001152D" w:rsidRDefault="00E072BF" w:rsidP="00E072BF">
      <w:pPr>
        <w:pStyle w:val="Body"/>
      </w:pPr>
      <w:r w:rsidRPr="0001152D">
        <w:t>In the Belgium studies, three to six N rates (ranging from 0 to 250 kg N ha-1) were evaluated for two varieties (</w:t>
      </w:r>
      <w:proofErr w:type="spellStart"/>
      <w:r w:rsidRPr="0001152D">
        <w:t>Bintje</w:t>
      </w:r>
      <w:proofErr w:type="spellEnd"/>
      <w:r w:rsidRPr="0001152D">
        <w:t xml:space="preserv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212" w:author="Brian Bohman" w:date="2021-08-30T10:27:00Z">
        <w:r w:rsidR="000E1244">
          <w:t xml:space="preserve">small-plot </w:t>
        </w:r>
      </w:ins>
      <w:r>
        <w:t xml:space="preserve">experiments were conducted in </w:t>
      </w:r>
      <w:ins w:id="213" w:author="Brian Bohman" w:date="2021-08-30T12:39:00Z">
        <w:r w:rsidR="008B730B">
          <w:t xml:space="preserve">Gembloux, </w:t>
        </w:r>
      </w:ins>
      <w:del w:id="214" w:author="Brian Bohman" w:date="2021-08-30T12:39:00Z">
        <w:r w:rsidDel="008B730B">
          <w:delText xml:space="preserve">various </w:delText>
        </w:r>
      </w:del>
      <w:del w:id="215" w:author="Brian Bohman" w:date="2021-08-30T12:37:00Z">
        <w:r w:rsidDel="008B730B">
          <w:delText>regions</w:delText>
        </w:r>
      </w:del>
      <w:del w:id="216" w:author="Brian Bohman" w:date="2021-08-30T12:39:00Z">
        <w:r w:rsidDel="008B730B">
          <w:delText xml:space="preserve"> across </w:delText>
        </w:r>
      </w:del>
      <w:r>
        <w:t>Belgium</w:t>
      </w:r>
      <w:ins w:id="217" w:author="Brian Bohman" w:date="2021-08-30T12:39:00Z">
        <w:r w:rsidR="008B730B">
          <w:t xml:space="preserve"> (50</w:t>
        </w:r>
      </w:ins>
      <w:ins w:id="218" w:author="Brian Bohman" w:date="2021-08-30T12:40:00Z">
        <w:r w:rsidR="008B730B">
          <w:t>º 33’ N; 4º 43’ E)</w:t>
        </w:r>
      </w:ins>
      <w:r>
        <w:t xml:space="preserve">. </w:t>
      </w:r>
      <w:ins w:id="219" w:author="Brian Bohman" w:date="2021-08-30T10:27:00Z">
        <w:r w:rsidR="000E1244">
          <w:t xml:space="preserve">Nitrogen fertilizer for all treatments was ammonium nitrate applied at planting. </w:t>
        </w:r>
      </w:ins>
      <w:ins w:id="220" w:author="Brian Bohman" w:date="2021-08-30T12:41:00Z">
        <w:r w:rsidR="00A26F09">
          <w:t>The maturity class of varieties evaluated in these experiments included: medium – Charlotte; late</w:t>
        </w:r>
      </w:ins>
      <w:ins w:id="221" w:author="Brian Bohman" w:date="2021-08-30T12:42:00Z">
        <w:r w:rsidR="00A26F09">
          <w:t xml:space="preserve"> – </w:t>
        </w:r>
        <w:proofErr w:type="spellStart"/>
        <w:r w:rsidR="00A26F09">
          <w:t>Bintje</w:t>
        </w:r>
      </w:ins>
      <w:proofErr w:type="spellEnd"/>
      <w:ins w:id="222" w:author="Brian Bohman" w:date="2021-08-30T12:43:00Z">
        <w:r w:rsidR="00776DA7">
          <w:t xml:space="preserve"> </w:t>
        </w:r>
        <w:r w:rsidR="00776DA7">
          <w:fldChar w:fldCharType="begin"/>
        </w:r>
      </w:ins>
      <w:r w:rsidR="00E51D80">
        <w:instrText xml:space="preserve"> ADDIN EN.CITE &lt;EndNote&gt;&lt;Cite&gt;&lt;Author&gt;OSU&lt;/Author&gt;&lt;Year&gt;2021&lt;/Year&gt;&lt;RecNum&gt;2750&lt;/RecNum&gt;&lt;DisplayText&gt;(AHDB, 2015; CFIA, 2013;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223" w:author="Brian Bohman" w:date="2021-08-30T12:43:00Z">
        <w:r w:rsidR="00776DA7">
          <w:fldChar w:fldCharType="separate"/>
        </w:r>
      </w:ins>
      <w:r w:rsidR="00E51D80">
        <w:rPr>
          <w:noProof/>
        </w:rPr>
        <w:t>(AHDB, 2015; CFIA, 2013; OSU, 2021)</w:t>
      </w:r>
      <w:ins w:id="224" w:author="Brian Bohman" w:date="2021-08-30T12:43:00Z">
        <w:r w:rsidR="00776DA7">
          <w:fldChar w:fldCharType="end"/>
        </w:r>
      </w:ins>
      <w:ins w:id="225" w:author="Brian Bohman" w:date="2021-08-30T12:42:00Z">
        <w:r w:rsidR="00A26F09">
          <w:t>.</w:t>
        </w:r>
      </w:ins>
      <w:ins w:id="226" w:author="Brian Bohman" w:date="2021-08-30T12:41:00Z">
        <w:r w:rsidR="00A26F09">
          <w:t xml:space="preserve"> </w:t>
        </w:r>
      </w:ins>
      <w:ins w:id="227" w:author="Brian Bohman" w:date="2021-08-30T12:42:00Z">
        <w:r w:rsidR="00A26F09">
          <w:t>T</w:t>
        </w:r>
      </w:ins>
      <w:ins w:id="228" w:author="Brian Bohman" w:date="2021-08-30T12:41:00Z">
        <w:r w:rsidR="00A26F09">
          <w:t>he planting density ranged from _____</w:t>
        </w:r>
      </w:ins>
      <w:ins w:id="229" w:author="Brian Bohman" w:date="2021-08-31T06:54:00Z">
        <w:r w:rsidR="00D37C8A">
          <w:t>_</w:t>
        </w:r>
      </w:ins>
      <w:ins w:id="230" w:author="Brian Bohman" w:date="2021-08-30T12:41:00Z">
        <w:r w:rsidR="00A26F09">
          <w:t xml:space="preserve"> – ______ depending on year and variety.</w:t>
        </w:r>
      </w:ins>
      <w:ins w:id="231" w:author="Brian Bohman" w:date="2021-08-30T12:47:00Z">
        <w:r w:rsidR="00776DA7">
          <w:t xml:space="preserve"> </w:t>
        </w:r>
      </w:ins>
      <w:r>
        <w:t xml:space="preserve">The soil texture for these </w:t>
      </w:r>
      <w:r>
        <w:lastRenderedPageBreak/>
        <w:t>experiments was classified as loam, sandy loam, silt loam, or silty clay loam with organic matter content ranging from 1.3 to 2.6%.</w:t>
      </w:r>
      <w:ins w:id="232" w:author="Brian Bohman" w:date="2021-08-30T10:06:00Z">
        <w:r w:rsidR="000A22D0">
          <w:t xml:space="preserve"> For a typical growing </w:t>
        </w:r>
      </w:ins>
      <w:ins w:id="233" w:author="Brian Bohman" w:date="2021-08-30T10:09:00Z">
        <w:r w:rsidR="00971CD4">
          <w:t>season</w:t>
        </w:r>
      </w:ins>
      <w:ins w:id="234" w:author="Brian Bohman" w:date="2021-08-30T10:10:00Z">
        <w:r w:rsidR="00971CD4">
          <w:t xml:space="preserve"> b</w:t>
        </w:r>
      </w:ins>
      <w:ins w:id="235" w:author="Brian Bohman" w:date="2021-08-30T10:09:00Z">
        <w:r w:rsidR="00971CD4">
          <w:t>eginning on 20 April and ending on 20 September</w:t>
        </w:r>
      </w:ins>
      <w:ins w:id="236" w:author="Brian Bohman" w:date="2021-08-30T10:06:00Z">
        <w:r w:rsidR="000A22D0">
          <w:t>, mean temperature is 1</w:t>
        </w:r>
      </w:ins>
      <w:ins w:id="237" w:author="Brian Bohman" w:date="2021-08-30T10:07:00Z">
        <w:r w:rsidR="000A22D0">
          <w:t>5.5</w:t>
        </w:r>
      </w:ins>
      <w:ins w:id="238" w:author="Brian Bohman" w:date="2021-08-30T10:06:00Z">
        <w:r w:rsidR="000A22D0">
          <w:t xml:space="preserve">ºC, cumulative precipitation is </w:t>
        </w:r>
      </w:ins>
      <w:ins w:id="239" w:author="Brian Bohman" w:date="2021-08-30T10:07:00Z">
        <w:r w:rsidR="000A22D0">
          <w:t>244</w:t>
        </w:r>
      </w:ins>
      <w:ins w:id="240" w:author="Brian Bohman" w:date="2021-08-30T10:06:00Z">
        <w:r w:rsidR="000A22D0">
          <w:t xml:space="preserve"> mm, cumulative growing degree days are 1</w:t>
        </w:r>
      </w:ins>
      <w:ins w:id="241" w:author="Brian Bohman" w:date="2021-08-30T10:07:00Z">
        <w:r w:rsidR="000A22D0">
          <w:t>313</w:t>
        </w:r>
      </w:ins>
      <w:ins w:id="242" w:author="Brian Bohman" w:date="2021-08-30T10:06:00Z">
        <w:r w:rsidR="000A22D0">
          <w:t xml:space="preserve"> ºC days, mean daily solar radiation is 2</w:t>
        </w:r>
      </w:ins>
      <w:ins w:id="243" w:author="Brian Bohman" w:date="2021-08-30T10:07:00Z">
        <w:r w:rsidR="000A22D0">
          <w:t>0</w:t>
        </w:r>
      </w:ins>
      <w:ins w:id="244" w:author="Brian Bohman" w:date="2021-08-30T10:06:00Z">
        <w:r w:rsidR="000A22D0">
          <w:t>.</w:t>
        </w:r>
      </w:ins>
      <w:ins w:id="245" w:author="Brian Bohman" w:date="2021-08-30T10:07:00Z">
        <w:r w:rsidR="000A22D0">
          <w:t>0</w:t>
        </w:r>
      </w:ins>
      <w:ins w:id="246" w:author="Brian Bohman" w:date="2021-08-30T10:06:00Z">
        <w:r w:rsidR="000A22D0">
          <w:t xml:space="preserve"> MJ m</w:t>
        </w:r>
        <w:r w:rsidR="000A22D0">
          <w:rPr>
            <w:vertAlign w:val="superscript"/>
          </w:rPr>
          <w:t>-2</w:t>
        </w:r>
        <w:r w:rsidR="000A22D0">
          <w:t xml:space="preserve">, and mean diurnal temperature difference is </w:t>
        </w:r>
      </w:ins>
      <w:ins w:id="247" w:author="Brian Bohman" w:date="2021-08-30T10:07:00Z">
        <w:r w:rsidR="000A22D0">
          <w:t>8</w:t>
        </w:r>
      </w:ins>
      <w:ins w:id="248" w:author="Brian Bohman" w:date="2021-08-30T10:06:00Z">
        <w:r w:rsidR="000A22D0">
          <w:t>.</w:t>
        </w:r>
      </w:ins>
      <w:ins w:id="249" w:author="Brian Bohman" w:date="2021-08-30T10:07:00Z">
        <w:r w:rsidR="000A22D0">
          <w:t>3</w:t>
        </w:r>
      </w:ins>
      <w:ins w:id="250" w:author="Brian Bohman" w:date="2021-08-30T10:06:00Z">
        <w:r w:rsidR="000A22D0">
          <w:t xml:space="preserve"> ºC </w:t>
        </w:r>
      </w:ins>
      <w:ins w:id="251"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252" w:author="Brian Bohman" w:date="2021-08-30T12:06:00Z">
        <w:r w:rsidR="00314EA9" w:rsidRPr="00314EA9">
          <w:fldChar w:fldCharType="separate"/>
        </w:r>
      </w:ins>
      <w:r w:rsidR="00314EA9" w:rsidRPr="00314EA9">
        <w:rPr>
          <w:noProof/>
        </w:rPr>
        <w:t>(Gelaro et al., 2017; Weather Spark, 2021)</w:t>
      </w:r>
      <w:ins w:id="253" w:author="Brian Bohman" w:date="2021-08-30T12:06:00Z">
        <w:r w:rsidR="00314EA9" w:rsidRPr="00314EA9">
          <w:fldChar w:fldCharType="end"/>
        </w:r>
      </w:ins>
      <w:ins w:id="254" w:author="Brian Bohman" w:date="2021-08-30T10:06:00Z">
        <w:r w:rsidR="000A22D0">
          <w:t>.</w:t>
        </w:r>
      </w:ins>
      <w:commentRangeStart w:id="255"/>
      <w:del w:id="256" w:author="Brian Bohman" w:date="2021-08-30T10:06:00Z">
        <w:r w:rsidDel="000A22D0">
          <w:delText xml:space="preserve"> During the period from April to August, the cumulative rainfall ranged from 289 to 458mm</w:delText>
        </w:r>
        <w:r w:rsidRPr="0001152D" w:rsidDel="000A22D0">
          <w:delText>.</w:delText>
        </w:r>
      </w:del>
      <w:commentRangeEnd w:id="255"/>
      <w:r w:rsidR="00165D5D">
        <w:rPr>
          <w:rStyle w:val="CommentReference"/>
          <w:rFonts w:ascii="Palatino Linotype" w:eastAsia="SimSun" w:hAnsi="Palatino Linotype"/>
          <w:noProof/>
          <w:color w:val="000000"/>
          <w:lang w:eastAsia="zh-CN"/>
        </w:rPr>
        <w:commentReference w:id="255"/>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257"/>
      <w:r>
        <w:t>a linear-plateau curve is fit for biomass as a function of N concentration</w:t>
      </w:r>
      <w:commentRangeEnd w:id="257"/>
      <w:r w:rsidR="005B5781">
        <w:rPr>
          <w:rStyle w:val="CommentReference"/>
          <w:rFonts w:ascii="Palatino Linotype" w:eastAsia="SimSun" w:hAnsi="Palatino Linotype"/>
          <w:noProof/>
          <w:color w:val="000000"/>
          <w:lang w:eastAsia="zh-CN"/>
        </w:rPr>
        <w:commentReference w:id="257"/>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 xml:space="preserve">points </w:t>
      </w:r>
      <w:r w:rsidRPr="00DA5F05">
        <w:lastRenderedPageBreak/>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476E0C6A" w14:textId="4BA2C64D" w:rsidR="00E072BF" w:rsidRPr="00DA5F05" w:rsidRDefault="00E072BF" w:rsidP="00E072BF">
      <w:pPr>
        <w:pStyle w:val="Body"/>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E and G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p>
    <w:p w14:paraId="63DF1C8A" w14:textId="77777777"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lastRenderedPageBreak/>
        <w:t>Critical N Concentration Uncertainty</w:t>
      </w:r>
    </w:p>
    <w:p w14:paraId="774E6865" w14:textId="77777777" w:rsidR="00E072BF" w:rsidRDefault="00E072BF" w:rsidP="00E072BF">
      <w:pPr>
        <w:pStyle w:val="Body"/>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lastRenderedPageBreak/>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4DE9BC3E" w:rsidR="00E072BF" w:rsidRDefault="00E072BF" w:rsidP="00E072BF">
      <w:pPr>
        <w:pStyle w:val="Heading3"/>
      </w:pPr>
      <w:r>
        <w:t xml:space="preserve">Comparing Critical N Concentration across G </w:t>
      </w:r>
      <w:del w:id="258" w:author="Brian Bohman" w:date="2021-08-25T10:49:00Z">
        <w:r w:rsidDel="000B3B17">
          <w:delText>x</w:delText>
        </w:r>
      </w:del>
      <w:ins w:id="259" w:author="Brian Bohman" w:date="2021-08-25T10:49:00Z">
        <w:r w:rsidR="000B3B17">
          <w:t>×</w:t>
        </w:r>
      </w:ins>
      <w:r>
        <w:t xml:space="preserve"> E Effects</w:t>
      </w:r>
    </w:p>
    <w:p w14:paraId="56C70FDD" w14:textId="6A024124"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260" w:author="Brian Bohman" w:date="2021-08-25T10:49:00Z">
        <w:r w:rsidDel="000B3B17">
          <w:delText>x</w:delText>
        </w:r>
      </w:del>
      <w:ins w:id="261" w:author="Brian Bohman" w:date="2021-08-25T10:49:00Z">
        <w:r w:rsidR="000B3B17">
          <w:t>×</w:t>
        </w:r>
      </w:ins>
      <w:r>
        <w:t xml:space="preserve"> E effects.</w:t>
      </w:r>
    </w:p>
    <w:p w14:paraId="16684633" w14:textId="77777777" w:rsidR="00E072BF" w:rsidRDefault="00E072BF" w:rsidP="00E072BF">
      <w:pPr>
        <w:pStyle w:val="Heading3"/>
      </w:pPr>
      <w:r>
        <w:lastRenderedPageBreak/>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lastRenderedPageBreak/>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262"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263"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t>There was a positive correlation found between parameter</w:t>
      </w:r>
      <w:ins w:id="264"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lastRenderedPageBreak/>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265" w:author="Brian Bohman" w:date="2021-08-25T10:49:00Z">
        <w:r w:rsidRPr="00DA5F05" w:rsidDel="000B3B17">
          <w:delText>x</w:delText>
        </w:r>
      </w:del>
      <w:ins w:id="266" w:author="Brian Bohman" w:date="2021-08-25T10:49:00Z">
        <w:r w:rsidR="000B3B17">
          <w:t>×</w:t>
        </w:r>
      </w:ins>
      <w:r w:rsidRPr="00DA5F05">
        <w:t xml:space="preserve"> Gem Russet, hav</w:t>
      </w:r>
      <w:r>
        <w:t>e</w:t>
      </w:r>
      <w:r w:rsidRPr="00DA5F05">
        <w:t xml:space="preserve"> a skewed distribution, while other levels, such as Canada </w:t>
      </w:r>
      <w:del w:id="267" w:author="Brian Bohman" w:date="2021-08-25T10:49:00Z">
        <w:r w:rsidRPr="00DA5F05" w:rsidDel="000B3B17">
          <w:delText>x</w:delText>
        </w:r>
      </w:del>
      <w:ins w:id="268"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269" w:author="Brian Bohman" w:date="2021-08-25T10:49:00Z">
        <w:r w:rsidRPr="002354AA" w:rsidDel="000B3B17">
          <w:delText>x</w:delText>
        </w:r>
      </w:del>
      <w:ins w:id="270"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271" w:author="Brian Bohman" w:date="2021-08-25T10:49:00Z">
        <w:r w:rsidRPr="002354AA" w:rsidDel="000B3B17">
          <w:delText>x</w:delText>
        </w:r>
      </w:del>
      <w:ins w:id="272"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273" w:author="Brian Bohman" w:date="2021-08-25T10:49:00Z">
        <w:r w:rsidRPr="002354AA" w:rsidDel="000B3B17">
          <w:delText>x</w:delText>
        </w:r>
      </w:del>
      <w:ins w:id="274" w:author="Brian Bohman" w:date="2021-08-25T10:49:00Z">
        <w:r w:rsidR="000B3B17">
          <w:t>×</w:t>
        </w:r>
      </w:ins>
      <w:r w:rsidRPr="002354AA">
        <w:t xml:space="preserve"> Umatilla Russet has </w:t>
      </w:r>
      <w:r>
        <w:t xml:space="preserve">an </w:t>
      </w:r>
      <w:r w:rsidRPr="002354AA">
        <w:t xml:space="preserve">increasing credible region range, Minnesota </w:t>
      </w:r>
      <w:del w:id="275" w:author="Brian Bohman" w:date="2021-08-25T10:49:00Z">
        <w:r w:rsidRPr="002354AA" w:rsidDel="000B3B17">
          <w:delText>x</w:delText>
        </w:r>
      </w:del>
      <w:ins w:id="276" w:author="Brian Bohman" w:date="2021-08-25T10:49:00Z">
        <w:r w:rsidR="000B3B17">
          <w:t>×</w:t>
        </w:r>
      </w:ins>
      <w:r w:rsidRPr="002354AA">
        <w:t xml:space="preserve"> Russet Burbank has </w:t>
      </w:r>
      <w:r>
        <w:t xml:space="preserve">a </w:t>
      </w:r>
      <w:r w:rsidRPr="002354AA">
        <w:t xml:space="preserve">decreasing credible region range, and Argentina </w:t>
      </w:r>
      <w:del w:id="277" w:author="Brian Bohman" w:date="2021-08-25T10:49:00Z">
        <w:r w:rsidRPr="002354AA" w:rsidDel="000B3B17">
          <w:delText>x</w:delText>
        </w:r>
      </w:del>
      <w:ins w:id="278"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w:t>
      </w:r>
      <w:r w:rsidRPr="002354AA">
        <w:lastRenderedPageBreak/>
        <w:t xml:space="preserve">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279" w:author="Brian Bohman" w:date="2021-08-25T10:49:00Z">
        <w:r w:rsidRPr="002354AA" w:rsidDel="000B3B17">
          <w:delText>x</w:delText>
        </w:r>
      </w:del>
      <w:ins w:id="280" w:author="Brian Bohman" w:date="2021-08-25T10:49:00Z">
        <w:r w:rsidR="000B3B17">
          <w:t>×</w:t>
        </w:r>
      </w:ins>
      <w:r w:rsidRPr="002354AA">
        <w:t xml:space="preserve"> Innovator) have portions of the curve fit approximation that are poorer performing, the credible regions with monotonic boundaries (e.g., Minnesota </w:t>
      </w:r>
      <w:del w:id="281" w:author="Brian Bohman" w:date="2021-08-25T10:49:00Z">
        <w:r w:rsidRPr="002354AA" w:rsidDel="000B3B17">
          <w:delText>x</w:delText>
        </w:r>
      </w:del>
      <w:ins w:id="282"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3424A824" w:rsidR="00E072BF" w:rsidRPr="002354AA" w:rsidRDefault="00E072BF" w:rsidP="00E072BF">
      <w:pPr>
        <w:pStyle w:val="Heading3"/>
      </w:pPr>
      <w:r w:rsidRPr="002354AA">
        <w:t xml:space="preserve">Differences Related to Genotype </w:t>
      </w:r>
      <w:del w:id="283" w:author="Brian Bohman" w:date="2021-08-25T10:49:00Z">
        <w:r w:rsidRPr="002354AA" w:rsidDel="000B3B17">
          <w:delText>x</w:delText>
        </w:r>
      </w:del>
      <w:ins w:id="284" w:author="Brian Bohman" w:date="2021-08-25T10:49:00Z">
        <w:r w:rsidR="000B3B17">
          <w:t>×</w:t>
        </w:r>
      </w:ins>
      <w:r w:rsidRPr="002354AA">
        <w:t xml:space="preserve"> Environment Effects</w:t>
      </w:r>
    </w:p>
    <w:p w14:paraId="6259AD36" w14:textId="5F1192B7"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285" w:author="Brian Bohman" w:date="2021-08-25T10:49:00Z">
        <w:r w:rsidRPr="002354AA" w:rsidDel="000B3B17">
          <w:delText>x</w:delText>
        </w:r>
      </w:del>
      <w:ins w:id="286" w:author="Brian Bohman" w:date="2021-08-25T10:49:00Z">
        <w:r w:rsidR="000B3B17">
          <w:t>×</w:t>
        </w:r>
      </w:ins>
      <w:r w:rsidRPr="002354AA">
        <w:t xml:space="preserve"> Russet Burbank to all other varieties within location</w:t>
      </w:r>
      <w:ins w:id="287" w:author="Brian Bohman" w:date="2021-08-27T08:41:00Z">
        <w:r w:rsidR="00032EB8">
          <w:t xml:space="preserve">, Argentina </w:t>
        </w:r>
      </w:ins>
      <w:ins w:id="288" w:author="Brian Bohman" w:date="2021-08-27T08:42:00Z">
        <w:r w:rsidR="00032EB8">
          <w:t xml:space="preserve">× Innovator to all other varieties within Argentina, Canada × Russet Burbank to all other varieties </w:t>
        </w:r>
        <w:r w:rsidR="00032EB8">
          <w:lastRenderedPageBreak/>
          <w:t xml:space="preserve">within Canada, and Belgium × </w:t>
        </w:r>
        <w:proofErr w:type="spellStart"/>
        <w:r w:rsidR="00032EB8">
          <w:t>Bi</w:t>
        </w:r>
      </w:ins>
      <w:ins w:id="289" w:author="Brian Bohman" w:date="2021-08-27T08:43:00Z">
        <w:r w:rsidR="00032EB8">
          <w:t>ntje</w:t>
        </w:r>
        <w:proofErr w:type="spellEnd"/>
        <w:r w:rsidR="00032EB8">
          <w:t xml:space="preserve"> to all other varieties within Belgium are</w:t>
        </w:r>
      </w:ins>
      <w:r w:rsidRPr="002354AA">
        <w:t xml:space="preserve"> presented in detail here</w:t>
      </w:r>
      <w:ins w:id="290" w:author="Brian Bohman" w:date="2021-08-27T08:49:00Z">
        <w:r w:rsidR="00794D81">
          <w:t xml:space="preserve"> (</w:t>
        </w:r>
        <w:r w:rsidR="00794D81" w:rsidRPr="00DA5F05">
          <w:fldChar w:fldCharType="begin"/>
        </w:r>
        <w:r w:rsidR="00794D81" w:rsidRPr="00DA5F05">
          <w:instrText xml:space="preserve"> REF _Ref78281627 \h  \* MERGEFORMAT </w:instrText>
        </w:r>
      </w:ins>
      <w:ins w:id="291"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w:t>
        </w:r>
      </w:ins>
      <w:del w:id="292"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3E9950D6" w:rsidR="00E072BF" w:rsidRDefault="00E072BF" w:rsidP="00E072BF">
      <w:pPr>
        <w:pStyle w:val="Body"/>
        <w:rPr>
          <w:ins w:id="293" w:author="Brian Bohman" w:date="2021-08-27T08:46:00Z"/>
        </w:rPr>
      </w:pPr>
      <w:r w:rsidRPr="002354AA">
        <w:t xml:space="preserve">For Minnesota </w:t>
      </w:r>
      <w:del w:id="294" w:author="Brian Bohman" w:date="2021-08-25T10:49:00Z">
        <w:r w:rsidRPr="002354AA" w:rsidDel="000B3B17">
          <w:delText>x</w:delText>
        </w:r>
      </w:del>
      <w:ins w:id="295"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w:t>
      </w:r>
      <w:ins w:id="296"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297"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w:t>
      </w:r>
      <w:del w:id="298" w:author="Brian Bohman" w:date="2021-08-25T10:49:00Z">
        <w:r w:rsidRPr="002354AA" w:rsidDel="000B3B17">
          <w:delText>x</w:delText>
        </w:r>
      </w:del>
      <w:ins w:id="299" w:author="Brian Bohman" w:date="2021-08-25T10:49:00Z">
        <w:r w:rsidR="000B3B17">
          <w:t>×</w:t>
        </w:r>
      </w:ins>
      <w:r w:rsidRPr="002354AA">
        <w:t xml:space="preserve">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w:t>
      </w:r>
      <w:del w:id="300" w:author="Brian Bohman" w:date="2021-08-25T10:49:00Z">
        <w:r w:rsidRPr="002354AA" w:rsidDel="000B3B17">
          <w:delText>x</w:delText>
        </w:r>
      </w:del>
      <w:ins w:id="301" w:author="Brian Bohman" w:date="2021-08-25T10:49:00Z">
        <w:r w:rsidR="000B3B17">
          <w:t>×</w:t>
        </w:r>
      </w:ins>
      <w:r w:rsidRPr="002354AA">
        <w:t xml:space="preserve"> Russet Burbank and Canada </w:t>
      </w:r>
      <w:del w:id="302" w:author="Brian Bohman" w:date="2021-08-25T10:49:00Z">
        <w:r w:rsidRPr="002354AA" w:rsidDel="000B3B17">
          <w:delText>x</w:delText>
        </w:r>
      </w:del>
      <w:ins w:id="303" w:author="Brian Bohman" w:date="2021-08-25T10:49:00Z">
        <w:r w:rsidR="000B3B17">
          <w:t>×</w:t>
        </w:r>
      </w:ins>
      <w:r w:rsidRPr="002354AA">
        <w:t xml:space="preserve">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w:t>
      </w:r>
      <w:del w:id="304" w:author="Brian Bohman" w:date="2021-08-25T10:49:00Z">
        <w:r w:rsidRPr="002354AA" w:rsidDel="000B3B17">
          <w:delText>x</w:delText>
        </w:r>
      </w:del>
      <w:ins w:id="305"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306" w:author="Brian Bohman" w:date="2021-08-25T10:49:00Z">
        <w:r w:rsidRPr="002354AA" w:rsidDel="000B3B17">
          <w:delText>x</w:delText>
        </w:r>
      </w:del>
      <w:ins w:id="307" w:author="Brian Bohman" w:date="2021-08-25T10:49:00Z">
        <w:r w:rsidR="000B3B17">
          <w:t>×</w:t>
        </w:r>
      </w:ins>
      <w:r w:rsidRPr="002354AA">
        <w:t xml:space="preserve">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42C1F4D6" w14:textId="71881B72" w:rsidR="00BA43A5" w:rsidRPr="00794D81" w:rsidRDefault="00794D81" w:rsidP="00E072BF">
      <w:pPr>
        <w:pStyle w:val="Body"/>
      </w:pPr>
      <w:ins w:id="308" w:author="Brian Bohman" w:date="2021-08-27T08:46:00Z">
        <w:r>
          <w:t>Fo</w:t>
        </w:r>
      </w:ins>
      <w:ins w:id="309" w:author="Brian Bohman" w:date="2021-08-27T08:47:00Z">
        <w:r>
          <w:t>r Argentina × Innovator, %N</w:t>
        </w:r>
        <w:r>
          <w:rPr>
            <w:vertAlign w:val="subscript"/>
          </w:rPr>
          <w:t>c</w:t>
        </w:r>
        <w:r>
          <w:t xml:space="preserve"> </w:t>
        </w:r>
      </w:ins>
      <w:ins w:id="310" w:author="Brian Bohman" w:date="2021-08-27T08:50:00Z">
        <w:r>
          <w:t>was significantly lower than</w:t>
        </w:r>
      </w:ins>
      <w:ins w:id="311" w:author="Brian Bohman" w:date="2021-08-27T08:48:00Z">
        <w:r>
          <w:t xml:space="preserve"> </w:t>
        </w:r>
      </w:ins>
      <w:ins w:id="312" w:author="Brian Bohman" w:date="2021-08-27T08:53:00Z">
        <w:r w:rsidR="00BA43A5">
          <w:t xml:space="preserve">for </w:t>
        </w:r>
      </w:ins>
      <w:ins w:id="313" w:author="Brian Bohman" w:date="2021-08-27T08:49:00Z">
        <w:r>
          <w:t xml:space="preserve">Argentina × </w:t>
        </w:r>
      </w:ins>
      <w:ins w:id="314" w:author="Brian Bohman" w:date="2021-08-27T08:48:00Z">
        <w:r>
          <w:t xml:space="preserve">Bannock Russet, </w:t>
        </w:r>
      </w:ins>
      <w:ins w:id="315" w:author="Brian Bohman" w:date="2021-08-27T08:49:00Z">
        <w:r>
          <w:t xml:space="preserve">Argentina × </w:t>
        </w:r>
      </w:ins>
      <w:proofErr w:type="spellStart"/>
      <w:ins w:id="316" w:author="Brian Bohman" w:date="2021-08-27T08:48:00Z">
        <w:r>
          <w:t>Markies</w:t>
        </w:r>
        <w:proofErr w:type="spellEnd"/>
        <w:r>
          <w:t xml:space="preserve"> Russet, and </w:t>
        </w:r>
      </w:ins>
      <w:ins w:id="317" w:author="Brian Bohman" w:date="2021-08-27T08:49:00Z">
        <w:r>
          <w:t xml:space="preserve">Argentina × </w:t>
        </w:r>
      </w:ins>
      <w:ins w:id="318" w:author="Brian Bohman" w:date="2021-08-27T08:48:00Z">
        <w:r>
          <w:t>Umatilla Russet</w:t>
        </w:r>
      </w:ins>
      <w:ins w:id="319" w:author="Brian Bohman" w:date="2021-08-27T08:50:00Z">
        <w:r>
          <w:t xml:space="preserve"> but</w:t>
        </w:r>
      </w:ins>
      <w:ins w:id="320" w:author="Brian Bohman" w:date="2021-08-27T08:51:00Z">
        <w:r>
          <w:t xml:space="preserve"> was</w:t>
        </w:r>
      </w:ins>
      <w:ins w:id="321" w:author="Brian Bohman" w:date="2021-08-27T08:50:00Z">
        <w:r>
          <w:t xml:space="preserve"> no</w:t>
        </w:r>
      </w:ins>
      <w:ins w:id="322" w:author="Brian Bohman" w:date="2021-08-27T08:51:00Z">
        <w:r>
          <w:t>t</w:t>
        </w:r>
      </w:ins>
      <w:ins w:id="323" w:author="Brian Bohman" w:date="2021-08-27T08:50:00Z">
        <w:r>
          <w:t xml:space="preserve"> significant</w:t>
        </w:r>
      </w:ins>
      <w:ins w:id="324" w:author="Brian Bohman" w:date="2021-08-27T08:51:00Z">
        <w:r>
          <w:t>ly different from Argentina × Gem Russet</w:t>
        </w:r>
      </w:ins>
      <w:ins w:id="325" w:author="Brian Bohman" w:date="2021-08-27T08:49:00Z">
        <w:r>
          <w:t xml:space="preserve"> </w:t>
        </w:r>
      </w:ins>
      <w:ins w:id="326" w:author="Brian Bohman" w:date="2021-08-27T08:50:00Z">
        <w:r w:rsidRPr="00DA5F05">
          <w:t>(</w:t>
        </w:r>
        <w:r w:rsidRPr="00DA5F05">
          <w:fldChar w:fldCharType="begin"/>
        </w:r>
        <w:r w:rsidRPr="00DA5F05">
          <w:instrText xml:space="preserve"> REF _Ref78281627 \h  \* MERGEFORMAT </w:instrText>
        </w:r>
      </w:ins>
      <w:ins w:id="327" w:author="Brian Bohman" w:date="2021-08-27T08:50:00Z">
        <w:r w:rsidRPr="00DA5F05">
          <w:fldChar w:fldCharType="separate"/>
        </w:r>
        <w:r>
          <w:t xml:space="preserve">Figure </w:t>
        </w:r>
        <w:r>
          <w:rPr>
            <w:noProof/>
          </w:rPr>
          <w:t>7</w:t>
        </w:r>
        <w:r w:rsidRPr="00DA5F05">
          <w:fldChar w:fldCharType="end"/>
        </w:r>
        <w:r>
          <w:t>b</w:t>
        </w:r>
        <w:r w:rsidRPr="00DA5F05">
          <w:t>)</w:t>
        </w:r>
      </w:ins>
      <w:ins w:id="328" w:author="Brian Bohman" w:date="2021-08-27T08:51:00Z">
        <w:r w:rsidR="00BA43A5">
          <w:t>.</w:t>
        </w:r>
      </w:ins>
      <w:ins w:id="329" w:author="Brian Bohman" w:date="2021-08-27T08:56:00Z">
        <w:r w:rsidR="00BA43A5">
          <w:t xml:space="preserve"> The %N</w:t>
        </w:r>
        <w:r w:rsidR="00BA43A5">
          <w:rPr>
            <w:vertAlign w:val="subscript"/>
          </w:rPr>
          <w:t>c</w:t>
        </w:r>
        <w:r w:rsidR="00BA43A5">
          <w:t xml:space="preserve"> for Argentina × Bannock Russet, Argentina × </w:t>
        </w:r>
        <w:proofErr w:type="spellStart"/>
        <w:r w:rsidR="00BA43A5">
          <w:t>Markies</w:t>
        </w:r>
        <w:proofErr w:type="spellEnd"/>
        <w:r w:rsidR="00BA43A5">
          <w:t xml:space="preserve"> Russet, and Argentina × Umatilla Russet were up to 0.5 </w:t>
        </w:r>
        <w:r w:rsidR="00BA43A5" w:rsidRPr="002354AA">
          <w:t>g N 100g</w:t>
        </w:r>
        <w:r w:rsidR="00BA43A5" w:rsidRPr="002354AA">
          <w:rPr>
            <w:vertAlign w:val="superscript"/>
          </w:rPr>
          <w:t>-1</w:t>
        </w:r>
        <w:r w:rsidR="00BA43A5" w:rsidRPr="002354AA">
          <w:t xml:space="preserve"> greater than that for </w:t>
        </w:r>
      </w:ins>
      <w:ins w:id="330" w:author="Brian Bohman" w:date="2021-08-27T08:57:00Z">
        <w:r w:rsidR="000E1D53">
          <w:t>Argentina</w:t>
        </w:r>
      </w:ins>
      <w:ins w:id="331" w:author="Brian Bohman" w:date="2021-08-27T08:56:00Z">
        <w:r w:rsidR="00BA43A5" w:rsidRPr="002354AA">
          <w:t xml:space="preserve"> </w:t>
        </w:r>
        <w:r w:rsidR="00BA43A5">
          <w:t>×</w:t>
        </w:r>
        <w:r w:rsidR="00BA43A5" w:rsidRPr="002354AA">
          <w:t xml:space="preserve"> </w:t>
        </w:r>
      </w:ins>
      <w:ins w:id="332" w:author="Brian Bohman" w:date="2021-08-27T08:57:00Z">
        <w:r w:rsidR="000E1D53">
          <w:t>Innovator.</w:t>
        </w:r>
      </w:ins>
      <w:ins w:id="333" w:author="Brian Bohman" w:date="2021-08-27T08:58:00Z">
        <w:r w:rsidR="000E1D53">
          <w:t xml:space="preserve"> </w:t>
        </w:r>
      </w:ins>
      <w:ins w:id="334" w:author="Brian Bohman" w:date="2021-08-27T08:53:00Z">
        <w:r w:rsidR="00BA43A5">
          <w:t>For Canada × Russet Burbank, %N</w:t>
        </w:r>
        <w:r w:rsidR="00BA43A5">
          <w:rPr>
            <w:vertAlign w:val="subscript"/>
          </w:rPr>
          <w:t>c</w:t>
        </w:r>
        <w:r w:rsidR="00BA43A5">
          <w:t xml:space="preserve"> was significantly lower than for</w:t>
        </w:r>
      </w:ins>
      <w:ins w:id="335"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336" w:author="Brian Bohman" w:date="2021-08-27T08:54:00Z">
        <w:r w:rsidR="00BA43A5" w:rsidRPr="00DA5F05">
          <w:fldChar w:fldCharType="separate"/>
        </w:r>
        <w:r w:rsidR="00BA43A5">
          <w:t xml:space="preserve">Figure </w:t>
        </w:r>
        <w:r w:rsidR="00BA43A5">
          <w:rPr>
            <w:noProof/>
          </w:rPr>
          <w:t>7</w:t>
        </w:r>
        <w:r w:rsidR="00BA43A5" w:rsidRPr="00DA5F05">
          <w:fldChar w:fldCharType="end"/>
        </w:r>
        <w:r w:rsidR="00BA43A5">
          <w:t>c</w:t>
        </w:r>
        <w:r w:rsidR="00BA43A5" w:rsidRPr="00DA5F05">
          <w:t>)</w:t>
        </w:r>
      </w:ins>
      <w:ins w:id="337" w:author="Brian Bohman" w:date="2021-08-27T08:57:00Z">
        <w:r w:rsidR="000E1D53">
          <w:t>, with a difference in %N</w:t>
        </w:r>
        <w:r w:rsidR="000E1D53">
          <w:rPr>
            <w:vertAlign w:val="subscript"/>
          </w:rPr>
          <w:t>c</w:t>
        </w:r>
        <w:r w:rsidR="000E1D53">
          <w:t xml:space="preserve"> of up </w:t>
        </w:r>
      </w:ins>
      <w:ins w:id="338" w:author="Brian Bohman" w:date="2021-08-27T08:58:00Z">
        <w:r w:rsidR="000E1D53">
          <w:t xml:space="preserve">to 0.3 </w:t>
        </w:r>
        <w:r w:rsidR="000E1D53" w:rsidRPr="002354AA">
          <w:t>g N 100g</w:t>
        </w:r>
        <w:r w:rsidR="000E1D53" w:rsidRPr="002354AA">
          <w:rPr>
            <w:vertAlign w:val="superscript"/>
          </w:rPr>
          <w:t>-1</w:t>
        </w:r>
        <w:r w:rsidR="000E1D53">
          <w:t xml:space="preserve">. </w:t>
        </w:r>
      </w:ins>
      <w:ins w:id="339" w:author="Brian Bohman" w:date="2021-08-27T08:54:00Z">
        <w:r w:rsidR="00BA43A5">
          <w:t xml:space="preserve">For Belgium × </w:t>
        </w:r>
        <w:proofErr w:type="spellStart"/>
        <w:r w:rsidR="00BA43A5">
          <w:t>Bintje</w:t>
        </w:r>
        <w:proofErr w:type="spellEnd"/>
        <w:r w:rsidR="00BA43A5">
          <w:t>, %N</w:t>
        </w:r>
        <w:r w:rsidR="00BA43A5">
          <w:rPr>
            <w:vertAlign w:val="subscript"/>
          </w:rPr>
          <w:t>c</w:t>
        </w:r>
        <w:r w:rsidR="00BA43A5">
          <w:t xml:space="preserve"> was not </w:t>
        </w:r>
      </w:ins>
      <w:ins w:id="340"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341" w:author="Brian Bohman" w:date="2021-08-27T08:55:00Z">
        <w:r w:rsidR="00BA43A5" w:rsidRPr="00DA5F05">
          <w:fldChar w:fldCharType="separate"/>
        </w:r>
        <w:r w:rsidR="00BA43A5">
          <w:t xml:space="preserve">Figure </w:t>
        </w:r>
        <w:r w:rsidR="00BA43A5">
          <w:rPr>
            <w:noProof/>
          </w:rPr>
          <w:t>7</w:t>
        </w:r>
        <w:r w:rsidR="00BA43A5" w:rsidRPr="00DA5F05">
          <w:fldChar w:fldCharType="end"/>
        </w:r>
        <w:r w:rsidR="00BA43A5">
          <w:t>d</w:t>
        </w:r>
        <w:r w:rsidR="00BA43A5" w:rsidRPr="00DA5F05">
          <w:t>)</w:t>
        </w:r>
        <w:r w:rsidR="00BA43A5">
          <w:t>.</w:t>
        </w:r>
      </w:ins>
    </w:p>
    <w:p w14:paraId="108D1A8E" w14:textId="26DB598E" w:rsidR="00E072BF" w:rsidRPr="002354AA" w:rsidRDefault="00E072BF" w:rsidP="00E072BF">
      <w:pPr>
        <w:pStyle w:val="Body"/>
      </w:pPr>
      <w:r w:rsidRPr="002354AA">
        <w:t xml:space="preserve">There are two notable findings to point out. First, there were no significant differences between Minnesota </w:t>
      </w:r>
      <w:del w:id="342" w:author="Brian Bohman" w:date="2021-08-25T10:49:00Z">
        <w:r w:rsidRPr="002354AA" w:rsidDel="000B3B17">
          <w:delText>x</w:delText>
        </w:r>
      </w:del>
      <w:ins w:id="343" w:author="Brian Bohman" w:date="2021-08-25T10:49:00Z">
        <w:r w:rsidR="000B3B17">
          <w:t>×</w:t>
        </w:r>
      </w:ins>
      <w:r w:rsidRPr="002354AA">
        <w:t xml:space="preserve"> Russet Burbank and any other varieties evaluated in Minnesota </w:t>
      </w:r>
      <w:ins w:id="344" w:author="Brian Bohman" w:date="2021-08-27T08:58:00Z">
        <w:r w:rsidR="000E1D53">
          <w:t xml:space="preserve">or between Belgium </w:t>
        </w:r>
      </w:ins>
      <w:ins w:id="345" w:author="Brian Bohman" w:date="2021-08-27T08:59:00Z">
        <w:r w:rsidR="000E1D53">
          <w:t>×</w:t>
        </w:r>
        <w:r w:rsidR="000E1D53" w:rsidRPr="002354AA">
          <w:t xml:space="preserve"> </w:t>
        </w:r>
        <w:proofErr w:type="spellStart"/>
        <w:r w:rsidR="000E1D53">
          <w:t>Bintje</w:t>
        </w:r>
        <w:proofErr w:type="spellEnd"/>
        <w:r w:rsidR="000E1D53">
          <w:t xml:space="preserve"> and the other variety evaluated in Belgium </w:t>
        </w:r>
      </w:ins>
      <w:r w:rsidRPr="002354AA">
        <w:t xml:space="preserve">(i.e., when controlling for E, </w:t>
      </w:r>
      <w:ins w:id="346" w:author="Brian Bohman" w:date="2021-08-27T09:02:00Z">
        <w:r w:rsidR="00D132ED">
          <w:t xml:space="preserve">there was </w:t>
        </w:r>
      </w:ins>
      <w:r w:rsidRPr="002354AA">
        <w:t xml:space="preserve">no </w:t>
      </w:r>
      <w:r w:rsidRPr="002354AA">
        <w:lastRenderedPageBreak/>
        <w:t xml:space="preserve">significant differences due to G). This finding did not hold for all varieties within location evaluated, however; </w:t>
      </w:r>
      <w:ins w:id="347" w:author="Brian Bohman" w:date="2021-08-27T08:59:00Z">
        <w:r w:rsidR="000E1D53">
          <w:t xml:space="preserve">there were significant differences between varieties evaluated in both Argentina and Canada (i.e., </w:t>
        </w:r>
        <w:r w:rsidR="000E1D53" w:rsidRPr="002354AA">
          <w:t xml:space="preserve">when controlling for E, </w:t>
        </w:r>
        <w:r w:rsidR="000E1D53">
          <w:t>there</w:t>
        </w:r>
      </w:ins>
      <w:ins w:id="348" w:author="Brian Bohman" w:date="2021-08-27T09:00:00Z">
        <w:r w:rsidR="000E1D53">
          <w:t xml:space="preserve"> w</w:t>
        </w:r>
      </w:ins>
      <w:ins w:id="349" w:author="Brian Bohman" w:date="2021-08-27T09:02:00Z">
        <w:r w:rsidR="00D132ED">
          <w:t>as a</w:t>
        </w:r>
      </w:ins>
      <w:ins w:id="350" w:author="Brian Bohman" w:date="2021-08-27T08:59:00Z">
        <w:r w:rsidR="000E1D53" w:rsidRPr="002354AA">
          <w:t xml:space="preserve"> significant differences due to G</w:t>
        </w:r>
      </w:ins>
      <w:ins w:id="351" w:author="Brian Bohman" w:date="2021-08-27T09:00:00Z">
        <w:r w:rsidR="000E1D53">
          <w:t xml:space="preserve">). </w:t>
        </w:r>
      </w:ins>
      <w:del w:id="352"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353" w:author="Brian Bohman" w:date="2021-08-25T10:49:00Z">
        <w:r w:rsidRPr="002354AA" w:rsidDel="000B3B17">
          <w:delText>x</w:delText>
        </w:r>
      </w:del>
      <w:ins w:id="354" w:author="Brian Bohman" w:date="2021-08-25T10:49:00Z">
        <w:r w:rsidR="000B3B17">
          <w:t>×</w:t>
        </w:r>
      </w:ins>
      <w:r w:rsidRPr="002354AA">
        <w:t xml:space="preserve"> Russet Burbank and Canada </w:t>
      </w:r>
      <w:del w:id="355" w:author="Brian Bohman" w:date="2021-08-25T10:49:00Z">
        <w:r w:rsidRPr="002354AA" w:rsidDel="000B3B17">
          <w:delText>x</w:delText>
        </w:r>
      </w:del>
      <w:ins w:id="356" w:author="Brian Bohman" w:date="2021-08-25T10:49:00Z">
        <w:r w:rsidR="000B3B17">
          <w:t>×</w:t>
        </w:r>
      </w:ins>
      <w:r w:rsidRPr="002354AA">
        <w:t xml:space="preserve"> Russet Burbank curves </w:t>
      </w:r>
      <w:r>
        <w:t xml:space="preserve">as well as the comparison between the Minnesota </w:t>
      </w:r>
      <w:del w:id="357" w:author="Brian Bohman" w:date="2021-08-25T10:49:00Z">
        <w:r w:rsidDel="000B3B17">
          <w:delText>x</w:delText>
        </w:r>
      </w:del>
      <w:ins w:id="358" w:author="Brian Bohman" w:date="2021-08-25T10:49:00Z">
        <w:r w:rsidR="000B3B17">
          <w:t>×</w:t>
        </w:r>
      </w:ins>
      <w:r>
        <w:t xml:space="preserve"> Umatilla Russet and Argentina </w:t>
      </w:r>
      <w:del w:id="359" w:author="Brian Bohman" w:date="2021-08-25T10:49:00Z">
        <w:r w:rsidDel="000B3B17">
          <w:delText>x</w:delText>
        </w:r>
      </w:del>
      <w:ins w:id="360"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 (i.e., when controlling for G, </w:t>
      </w:r>
      <w:ins w:id="361" w:author="Brian Bohman" w:date="2021-08-27T09:01:00Z">
        <w:r w:rsidR="00D132ED">
          <w:t xml:space="preserve">there was </w:t>
        </w:r>
      </w:ins>
      <w:r w:rsidRPr="002354AA">
        <w:t>a significant difference due to E).</w:t>
      </w:r>
    </w:p>
    <w:p w14:paraId="10406F50" w14:textId="77777777" w:rsidR="00E072BF" w:rsidRPr="002354AA" w:rsidRDefault="00E072BF" w:rsidP="00E072BF">
      <w:pPr>
        <w:pStyle w:val="Body"/>
      </w:pPr>
      <w:r w:rsidRPr="002354AA">
        <w:t>Taken together, these findings provide evidence that the effect of E, even when controlling for G,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62A509C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 xml:space="preserve">Giletto and </w:t>
      </w:r>
      <w:r>
        <w:rPr>
          <w:noProof/>
        </w:rPr>
        <w:lastRenderedPageBreak/>
        <w:t>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362"/>
      <w:r w:rsidRPr="002354AA">
        <w:t>N</w:t>
      </w:r>
      <w:r w:rsidRPr="002354AA">
        <w:rPr>
          <w:vertAlign w:val="subscript"/>
        </w:rPr>
        <w:t>c</w:t>
      </w:r>
      <w:commentRangeEnd w:id="362"/>
      <w:r w:rsidR="00FB2B6F">
        <w:rPr>
          <w:rStyle w:val="CommentReference"/>
          <w:rFonts w:ascii="Palatino Linotype" w:eastAsia="SimSun" w:hAnsi="Palatino Linotype"/>
          <w:noProof/>
          <w:color w:val="000000"/>
          <w:lang w:eastAsia="zh-CN"/>
        </w:rPr>
        <w:commentReference w:id="362"/>
      </w:r>
      <w:r w:rsidRPr="002354AA">
        <w:t>.</w:t>
      </w:r>
    </w:p>
    <w:p w14:paraId="3375893B" w14:textId="110655D0"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4FEDA1F5"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363" w:author="Brian Bohman" w:date="2021-08-25T10:49:00Z">
        <w:r w:rsidRPr="002354AA" w:rsidDel="000B3B17">
          <w:delText>x</w:delText>
        </w:r>
      </w:del>
      <w:ins w:id="364" w:author="Brian Bohman" w:date="2021-08-25T10:49:00Z">
        <w:r w:rsidR="000B3B17">
          <w:t>×</w:t>
        </w:r>
      </w:ins>
      <w:r w:rsidRPr="002354AA">
        <w:t xml:space="preserve"> Russet Burbank and Canada </w:t>
      </w:r>
      <w:del w:id="365" w:author="Brian Bohman" w:date="2021-08-25T10:49:00Z">
        <w:r w:rsidRPr="002354AA" w:rsidDel="000B3B17">
          <w:delText>x</w:delText>
        </w:r>
      </w:del>
      <w:ins w:id="366"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367"/>
      <w:r w:rsidRPr="002354AA">
        <w:t>dataset</w:t>
      </w:r>
      <w:commentRangeEnd w:id="367"/>
      <w:r w:rsidR="00FB2B6F">
        <w:rPr>
          <w:rStyle w:val="CommentReference"/>
          <w:rFonts w:ascii="Palatino Linotype" w:eastAsia="SimSun" w:hAnsi="Palatino Linotype"/>
          <w:noProof/>
          <w:color w:val="000000"/>
          <w:lang w:eastAsia="zh-CN"/>
        </w:rPr>
        <w:commentReference w:id="367"/>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368"/>
      <w:r w:rsidRPr="002354AA">
        <w:t>bias</w:t>
      </w:r>
      <w:commentRangeEnd w:id="368"/>
      <w:r w:rsidR="00FB2B6F">
        <w:rPr>
          <w:rStyle w:val="CommentReference"/>
          <w:rFonts w:ascii="Palatino Linotype" w:eastAsia="SimSun" w:hAnsi="Palatino Linotype"/>
          <w:noProof/>
          <w:color w:val="000000"/>
          <w:lang w:eastAsia="zh-CN"/>
        </w:rPr>
        <w:commentReference w:id="368"/>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369"/>
      <w:commentRangeStart w:id="370"/>
      <w:r w:rsidRPr="00DB66FC">
        <w:lastRenderedPageBreak/>
        <w:t>Discussion</w:t>
      </w:r>
      <w:commentRangeEnd w:id="369"/>
      <w:r w:rsidR="00937BF8">
        <w:rPr>
          <w:rStyle w:val="CommentReference"/>
          <w:rFonts w:ascii="Palatino Linotype" w:eastAsia="SimSun" w:hAnsi="Palatino Linotype" w:cs="Times New Roman"/>
          <w:b w:val="0"/>
          <w:noProof/>
          <w:color w:val="000000"/>
          <w:lang w:eastAsia="zh-CN" w:bidi="ar-SA"/>
        </w:rPr>
        <w:commentReference w:id="369"/>
      </w:r>
      <w:commentRangeEnd w:id="370"/>
      <w:r w:rsidR="00937BF8">
        <w:rPr>
          <w:rStyle w:val="CommentReference"/>
          <w:rFonts w:ascii="Palatino Linotype" w:eastAsia="SimSun" w:hAnsi="Palatino Linotype" w:cs="Times New Roman"/>
          <w:b w:val="0"/>
          <w:noProof/>
          <w:color w:val="000000"/>
          <w:lang w:eastAsia="zh-CN" w:bidi="ar-SA"/>
        </w:rPr>
        <w:commentReference w:id="370"/>
      </w:r>
    </w:p>
    <w:p w14:paraId="57B3C632" w14:textId="5BF1DFFA" w:rsidR="00A60E6C" w:rsidRPr="00DB66FC" w:rsidRDefault="00A60E6C" w:rsidP="0020516F">
      <w:pPr>
        <w:pStyle w:val="Heading2"/>
        <w:rPr>
          <w:ins w:id="371" w:author="Brian Bohman" w:date="2021-08-30T14:16:00Z"/>
        </w:rPr>
      </w:pPr>
      <w:ins w:id="372" w:author="Brian Bohman" w:date="2021-08-30T14:16:00Z">
        <w:r w:rsidRPr="00490731">
          <w:t>Mechanisms</w:t>
        </w:r>
        <w:r>
          <w:t xml:space="preserve"> of Dilution</w:t>
        </w:r>
      </w:ins>
    </w:p>
    <w:p w14:paraId="2F99F742" w14:textId="77777777" w:rsidR="00180715" w:rsidRDefault="00241C92" w:rsidP="00241C92">
      <w:pPr>
        <w:pStyle w:val="Body"/>
        <w:rPr>
          <w:ins w:id="373" w:author="Brian Bohman" w:date="2021-08-31T07:43:00Z"/>
        </w:rPr>
      </w:pPr>
      <w:r w:rsidRPr="00DB66FC">
        <w:t xml:space="preserve">While the present study presents direct evidence of significant differences between CNDCs for potato across G </w:t>
      </w:r>
      <w:del w:id="374" w:author="Brian Bohman" w:date="2021-08-25T10:49:00Z">
        <w:r w:rsidRPr="00DB66FC" w:rsidDel="000B3B17">
          <w:delText>x</w:delText>
        </w:r>
      </w:del>
      <w:ins w:id="375" w:author="Brian Bohman" w:date="2021-08-25T10:49:00Z">
        <w:r w:rsidR="000B3B17">
          <w:t>×</w:t>
        </w:r>
      </w:ins>
      <w:r w:rsidRPr="00DB66FC">
        <w:t xml:space="preserve"> E effects, previous studies help describe the potential physiological mechanisms for this source of variation.</w:t>
      </w:r>
    </w:p>
    <w:p w14:paraId="54B1F563" w14:textId="604FAA89" w:rsidR="00180715" w:rsidRDefault="00241C92" w:rsidP="00241C92">
      <w:pPr>
        <w:pStyle w:val="Body"/>
        <w:rPr>
          <w:ins w:id="376" w:author="Brian Bohman" w:date="2021-08-31T07:43:00Z"/>
        </w:rPr>
      </w:pPr>
      <w:del w:id="377" w:author="Brian Bohman" w:date="2021-08-31T07:43:00Z">
        <w:r w:rsidRPr="00DB66FC" w:rsidDel="00180715">
          <w:delText xml:space="preserve"> </w:delText>
        </w:r>
      </w:del>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w:t>
      </w:r>
      <w:del w:id="378" w:author="Brian Bohman" w:date="2021-08-27T14:39:00Z">
        <w:r w:rsidRPr="00DB66FC" w:rsidDel="00617544">
          <w:delText xml:space="preserve">across G </w:delText>
        </w:r>
      </w:del>
      <w:del w:id="379" w:author="Brian Bohman" w:date="2021-08-25T10:49:00Z">
        <w:r w:rsidRPr="00DB66FC" w:rsidDel="000B3B17">
          <w:delText>x</w:delText>
        </w:r>
      </w:del>
      <w:del w:id="380" w:author="Brian Bohman" w:date="2021-08-27T14:39:00Z">
        <w:r w:rsidRPr="00DB66FC" w:rsidDel="00617544">
          <w:delText xml:space="preserve"> E effects </w:delText>
        </w:r>
      </w:del>
      <w:r w:rsidRPr="00DB66FC">
        <w:t>is primarily due to differences in the relative rate of partitioning of biomass to tubers</w:t>
      </w:r>
      <w:ins w:id="381" w:author="Brian Bohman" w:date="2021-08-28T07:55:00Z">
        <w:r w:rsidR="002F2C0F">
          <w:t xml:space="preserve"> (i.e., harvest index)</w:t>
        </w:r>
      </w:ins>
      <w:ins w:id="382" w:author="Brian Bohman" w:date="2021-08-31T06:59:00Z">
        <w:r w:rsidR="0020516F">
          <w:t xml:space="preserve"> as total biomass increases</w:t>
        </w:r>
      </w:ins>
      <w:r w:rsidRPr="00DB66FC">
        <w:t xml:space="preserve">. </w:t>
      </w:r>
      <w:ins w:id="383" w:author="Brian Bohman" w:date="2021-08-31T07:43:00Z">
        <w:r w:rsidR="00180715">
          <w:t xml:space="preserve">Reviewing previous work on this topic, </w:t>
        </w:r>
      </w:ins>
      <w:r w:rsidR="00A301DB">
        <w:fldChar w:fldCharType="begin"/>
      </w:r>
      <w:r w:rsidR="00A301DB">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A301DB">
        <w:fldChar w:fldCharType="separate"/>
      </w:r>
      <w:r w:rsidR="00A301DB">
        <w:rPr>
          <w:noProof/>
        </w:rPr>
        <w:t>Lemaire et al. (2019)</w:t>
      </w:r>
      <w:r w:rsidR="00A301DB">
        <w:fldChar w:fldCharType="end"/>
      </w:r>
      <w:ins w:id="384" w:author="Brian Bohman" w:date="2021-08-31T07:43:00Z">
        <w:r w:rsidR="00180715">
          <w:t xml:space="preserve"> described a framework with which to consider the variation in relative partitioning of dry matter. First, relative partitioning varies as biomass varies over the growing season indicating that there is an </w:t>
        </w:r>
        <w:proofErr w:type="spellStart"/>
        <w:r w:rsidR="00180715">
          <w:t>ontogentic</w:t>
        </w:r>
        <w:proofErr w:type="spellEnd"/>
        <w:r w:rsidR="00180715">
          <w:t xml:space="preserve"> relationship between harvest index and biomass. Second, the allometric trajectory of relative allocation (i.e., harvest index at a given level of biomass) is subject to variation in non-ontogenetic factors (i.e., </w:t>
        </w:r>
        <w:r w:rsidR="00180715" w:rsidRPr="00DB66FC">
          <w:t xml:space="preserve">G </w:t>
        </w:r>
        <w:r w:rsidR="00180715">
          <w:t>×</w:t>
        </w:r>
        <w:r w:rsidR="00180715" w:rsidRPr="00DB66FC">
          <w:t xml:space="preserve"> E</w:t>
        </w:r>
        <w:r w:rsidR="00180715">
          <w:t xml:space="preserve"> × M interactions).</w:t>
        </w:r>
      </w:ins>
    </w:p>
    <w:p w14:paraId="67A4C33F" w14:textId="5DF2925E" w:rsidR="00241C92" w:rsidRDefault="00241C92" w:rsidP="00241C92">
      <w:pPr>
        <w:pStyle w:val="Body"/>
        <w:rPr>
          <w:ins w:id="385" w:author="Brian Bohman" w:date="2021-08-30T14:15:00Z"/>
        </w:rPr>
      </w:pPr>
      <w:r w:rsidRPr="00DB66FC">
        <w:t xml:space="preserve">For </w:t>
      </w:r>
      <w:del w:id="386" w:author="Brian Bohman" w:date="2021-08-31T07:43:00Z">
        <w:r w:rsidRPr="00DB66FC" w:rsidDel="00180715">
          <w:delText>example</w:delText>
        </w:r>
      </w:del>
      <w:ins w:id="387" w:author="Brian Bohman" w:date="2021-08-31T07:43:00Z">
        <w:r w:rsidR="00180715">
          <w:t>potato</w:t>
        </w:r>
      </w:ins>
      <w:r w:rsidRPr="00DB66FC">
        <w:t xml:space="preserve">, </w:t>
      </w:r>
      <w:del w:id="388" w:author="Brian Bohman" w:date="2021-08-31T07:45:00Z">
        <w:r w:rsidRPr="00DB66FC" w:rsidDel="006416FC">
          <w:delText xml:space="preserve">G </w:delText>
        </w:r>
      </w:del>
      <w:del w:id="389" w:author="Brian Bohman" w:date="2021-08-25T10:49:00Z">
        <w:r w:rsidRPr="00DB66FC" w:rsidDel="000B3B17">
          <w:delText>x</w:delText>
        </w:r>
      </w:del>
      <w:del w:id="390" w:author="Brian Bohman" w:date="2021-08-31T07:45:00Z">
        <w:r w:rsidRPr="00DB66FC" w:rsidDel="006416FC">
          <w:delText xml:space="preserve"> E</w:delText>
        </w:r>
      </w:del>
      <w:del w:id="391" w:author="Brian Bohman" w:date="2021-08-30T15:09:00Z">
        <w:r w:rsidRPr="00DB66FC" w:rsidDel="007B64CF">
          <w:delText xml:space="preserve"> effects</w:delText>
        </w:r>
      </w:del>
      <w:ins w:id="392" w:author="Brian Bohman" w:date="2021-08-31T07:45:00Z">
        <w:r w:rsidR="006416FC">
          <w:t>fac</w:t>
        </w:r>
      </w:ins>
      <w:ins w:id="393" w:author="Brian Bohman" w:date="2021-08-31T07:46:00Z">
        <w:r w:rsidR="006416FC">
          <w:t>tors</w:t>
        </w:r>
      </w:ins>
      <w:r w:rsidRPr="00DB66FC">
        <w:t xml:space="preserve"> that result in greater partitioning of biomass from vines (i.e., high N metabolic and structural tissue) to tubers (i.e., low N storage tissues) will result in greater N dilution (i.e., lower %N</w:t>
      </w:r>
      <w:r w:rsidRPr="00DB66FC">
        <w:rPr>
          <w:vertAlign w:val="subscript"/>
        </w:rPr>
        <w:t>c</w:t>
      </w:r>
      <w:r w:rsidRPr="00DB66FC">
        <w:t xml:space="preserve">) at the same level of total plant </w:t>
      </w:r>
      <w:commentRangeStart w:id="394"/>
      <w:r w:rsidRPr="00DB66FC">
        <w:t>biomass</w:t>
      </w:r>
      <w:commentRangeEnd w:id="394"/>
      <w:r w:rsidR="00C51D44">
        <w:rPr>
          <w:rStyle w:val="CommentReference"/>
          <w:rFonts w:ascii="Palatino Linotype" w:eastAsia="SimSun" w:hAnsi="Palatino Linotype"/>
          <w:noProof/>
          <w:color w:val="000000"/>
          <w:lang w:eastAsia="zh-CN"/>
        </w:rPr>
        <w:commentReference w:id="394"/>
      </w:r>
      <w:r w:rsidRPr="00DB66FC">
        <w:t>.</w:t>
      </w:r>
      <w:ins w:id="395" w:author="Brian Bohman" w:date="2021-08-31T07:42:00Z">
        <w:r w:rsidR="00180715">
          <w:t xml:space="preserve"> </w:t>
        </w:r>
      </w:ins>
      <w:del w:id="396" w:author="Brian Bohman" w:date="2021-08-31T07:42:00Z">
        <w:r w:rsidR="00E22206" w:rsidDel="00180715">
          <w:delText>{Lemaire, 2019 #2659@@author-year}</w:delText>
        </w:r>
      </w:del>
      <w:ins w:id="397" w:author="Brian Bohman" w:date="2021-08-30T15:03:00Z">
        <w:r w:rsidR="007B64CF">
          <w:t xml:space="preserve">The two primary </w:t>
        </w:r>
      </w:ins>
      <w:ins w:id="398" w:author="Brian Bohman" w:date="2021-08-31T07:44:00Z">
        <w:r w:rsidR="006416FC">
          <w:t>factors</w:t>
        </w:r>
      </w:ins>
      <w:ins w:id="399" w:author="Brian Bohman" w:date="2021-08-30T15:03:00Z">
        <w:r w:rsidR="007B64CF">
          <w:t xml:space="preserve"> </w:t>
        </w:r>
      </w:ins>
      <w:ins w:id="400"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401" w:author="Brian Bohman" w:date="2021-08-30T15:06:00Z">
        <w:r w:rsidR="007B64CF">
          <w:t xml:space="preserve"> </w:t>
        </w:r>
      </w:ins>
      <w:ins w:id="402" w:author="Brian Bohman" w:date="2021-08-30T15:03:00Z">
        <w:r w:rsidR="007B64CF">
          <w:t xml:space="preserve">affecting </w:t>
        </w:r>
      </w:ins>
      <w:ins w:id="403" w:author="Brian Bohman" w:date="2021-08-30T15:04:00Z">
        <w:r w:rsidR="007B64CF">
          <w:t xml:space="preserve">relative biomass partitioning are </w:t>
        </w:r>
      </w:ins>
      <w:ins w:id="404" w:author="Brian Bohman" w:date="2021-08-30T15:05:00Z">
        <w:r w:rsidR="007B64CF">
          <w:t>total</w:t>
        </w:r>
      </w:ins>
      <w:ins w:id="405" w:author="Brian Bohman" w:date="2021-08-30T15:08:00Z">
        <w:r w:rsidR="007B64CF">
          <w:t xml:space="preserve"> plant</w:t>
        </w:r>
      </w:ins>
      <w:ins w:id="406" w:author="Brian Bohman" w:date="2021-08-30T15:05:00Z">
        <w:r w:rsidR="007B64CF">
          <w:t xml:space="preserve"> </w:t>
        </w:r>
      </w:ins>
      <w:ins w:id="407" w:author="Brian Bohman" w:date="2021-08-30T15:04:00Z">
        <w:r w:rsidR="007B64CF">
          <w:t>biomass at</w:t>
        </w:r>
      </w:ins>
      <w:ins w:id="408" w:author="Brian Bohman" w:date="2021-08-30T15:05:00Z">
        <w:r w:rsidR="007B64CF">
          <w:t xml:space="preserve"> tuber initiation and relative rate of </w:t>
        </w:r>
      </w:ins>
      <w:ins w:id="409" w:author="Brian Bohman" w:date="2021-08-30T15:06:00Z">
        <w:r w:rsidR="007B64CF">
          <w:t>tuber growth to plant growth</w:t>
        </w:r>
      </w:ins>
      <w:ins w:id="410" w:author="Brian Bohman" w:date="2021-08-30T15:08:00Z">
        <w:r w:rsidR="007B64CF">
          <w:t>.</w:t>
        </w:r>
      </w:ins>
      <w:ins w:id="411" w:author="Brian Bohman" w:date="2021-08-31T07:44:00Z">
        <w:r w:rsidR="006416FC">
          <w:t xml:space="preserve"> T</w:t>
        </w:r>
      </w:ins>
      <w:ins w:id="412" w:author="Brian Bohman" w:date="2021-08-30T15:08:00Z">
        <w:r w:rsidR="007B64CF">
          <w:t xml:space="preserve">hese two </w:t>
        </w:r>
      </w:ins>
      <w:ins w:id="413" w:author="Brian Bohman" w:date="2021-08-31T07:44:00Z">
        <w:r w:rsidR="006416FC">
          <w:t xml:space="preserve">factors </w:t>
        </w:r>
      </w:ins>
      <w:ins w:id="414" w:author="Brian Bohman" w:date="2021-08-30T15:09:00Z">
        <w:r w:rsidR="007B64CF">
          <w:t xml:space="preserve">are affected by various </w:t>
        </w:r>
      </w:ins>
      <w:ins w:id="415" w:author="Brian Bohman" w:date="2021-08-31T07:45:00Z">
        <w:r w:rsidR="006416FC">
          <w:t xml:space="preserve">physiological mechanisms </w:t>
        </w:r>
        <w:r w:rsidR="006416FC">
          <w:t xml:space="preserve">and </w:t>
        </w:r>
      </w:ins>
      <w:ins w:id="416" w:author="Brian Bohman" w:date="2021-08-30T15:09:00Z">
        <w:r w:rsidR="007B64CF" w:rsidRPr="00DB66FC">
          <w:t xml:space="preserve">G </w:t>
        </w:r>
        <w:r w:rsidR="007B64CF">
          <w:t>×</w:t>
        </w:r>
        <w:r w:rsidR="007B64CF" w:rsidRPr="00DB66FC">
          <w:t xml:space="preserve"> E</w:t>
        </w:r>
        <w:r w:rsidR="007B64CF">
          <w:t xml:space="preserve"> × M interactions.</w:t>
        </w:r>
      </w:ins>
    </w:p>
    <w:p w14:paraId="7932D643" w14:textId="51513F00" w:rsidR="00E45DFE" w:rsidRDefault="007B64CF" w:rsidP="00E45DFE">
      <w:pPr>
        <w:pStyle w:val="Heading3"/>
        <w:rPr>
          <w:ins w:id="417" w:author="Brian Bohman" w:date="2021-08-30T14:17:00Z"/>
        </w:rPr>
      </w:pPr>
      <w:ins w:id="418" w:author="Brian Bohman" w:date="2021-08-30T15:09:00Z">
        <w:r>
          <w:t>Maturity Class</w:t>
        </w:r>
      </w:ins>
    </w:p>
    <w:p w14:paraId="75C32F99" w14:textId="26B83E2D" w:rsidR="00070EF7" w:rsidRDefault="00B22031">
      <w:pPr>
        <w:pStyle w:val="Body"/>
        <w:rPr>
          <w:ins w:id="419" w:author="Brian Bohman" w:date="2021-08-31T08:35:00Z"/>
        </w:rPr>
      </w:pPr>
      <w:ins w:id="420" w:author="Brian Bohman" w:date="2021-08-31T08:24:00Z">
        <w:r>
          <w:lastRenderedPageBreak/>
          <w:t xml:space="preserve">The primary effect of G on the relative partitioning of biomass </w:t>
        </w:r>
      </w:ins>
      <w:ins w:id="421" w:author="Brian Bohman" w:date="2021-08-31T08:49:00Z">
        <w:r w:rsidR="0091675A">
          <w:t xml:space="preserve">occurs </w:t>
        </w:r>
        <w:proofErr w:type="gramStart"/>
        <w:r w:rsidR="0091675A">
          <w:t>as a result of</w:t>
        </w:r>
      </w:ins>
      <w:proofErr w:type="gramEnd"/>
      <w:ins w:id="422" w:author="Brian Bohman" w:date="2021-08-31T08:25:00Z">
        <w:r>
          <w:t xml:space="preserve"> variety maturity class. Potato varieties are classified </w:t>
        </w:r>
      </w:ins>
      <w:ins w:id="423" w:author="Brian Bohman" w:date="2021-08-31T08:26:00Z">
        <w:r>
          <w:t xml:space="preserve">on a spectrum </w:t>
        </w:r>
      </w:ins>
      <w:ins w:id="424" w:author="Brian Bohman" w:date="2021-08-31T08:29:00Z">
        <w:r>
          <w:t xml:space="preserve">of </w:t>
        </w:r>
      </w:ins>
      <w:ins w:id="425" w:author="Brian Bohman" w:date="2021-08-31T08:27:00Z">
        <w:r>
          <w:t>growth patterns</w:t>
        </w:r>
      </w:ins>
      <w:ins w:id="426" w:author="Brian Bohman" w:date="2021-08-31T08:28:00Z">
        <w:r>
          <w:t xml:space="preserve"> </w:t>
        </w:r>
      </w:ins>
      <w:ins w:id="427" w:author="Brian Bohman" w:date="2021-08-31T08:29:00Z">
        <w:r>
          <w:t xml:space="preserve">where early maturing varieties are considered </w:t>
        </w:r>
      </w:ins>
      <w:ins w:id="428" w:author="Brian Bohman" w:date="2021-08-31T08:30:00Z">
        <w:r>
          <w:t xml:space="preserve">to be </w:t>
        </w:r>
      </w:ins>
      <w:ins w:id="429" w:author="Brian Bohman" w:date="2021-08-31T08:29:00Z">
        <w:r>
          <w:t xml:space="preserve">determinant and later maturing varieties are considered </w:t>
        </w:r>
      </w:ins>
      <w:ins w:id="430" w:author="Brian Bohman" w:date="2021-08-31T08:30:00Z">
        <w:r>
          <w:t xml:space="preserve">to be </w:t>
        </w:r>
      </w:ins>
      <w:ins w:id="431" w:author="Brian Bohman" w:date="2021-08-31T08:29:00Z">
        <w:r>
          <w:t>indeterminant</w:t>
        </w:r>
      </w:ins>
      <w:ins w:id="432" w:author="Brian Bohman" w:date="2021-08-31T08:28:00Z">
        <w:r>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433" w:author="Brian Bohman" w:date="2021-08-31T08:27:00Z">
        <w:r>
          <w:t xml:space="preserve">. </w:t>
        </w:r>
      </w:ins>
      <w:ins w:id="434" w:author="Brian Bohman" w:date="2021-08-31T08:30:00Z">
        <w:r>
          <w:t>Compared to indeterminant varieties, de</w:t>
        </w:r>
      </w:ins>
      <w:ins w:id="435" w:author="Brian Bohman" w:date="2021-08-31T08:27:00Z">
        <w:r>
          <w:t>terminate varieties</w:t>
        </w:r>
      </w:ins>
      <w:ins w:id="436" w:author="Brian Bohman" w:date="2021-08-31T08:30:00Z">
        <w:r>
          <w:t xml:space="preserve"> </w:t>
        </w:r>
      </w:ins>
      <w:ins w:id="437" w:author="Brian Bohman" w:date="2021-08-31T08:32:00Z">
        <w:r>
          <w:t xml:space="preserve">progress more </w:t>
        </w:r>
      </w:ins>
      <w:ins w:id="438" w:author="Brian Bohman" w:date="2021-08-31T08:35:00Z">
        <w:r w:rsidR="00070EF7">
          <w:t xml:space="preserve">quickly </w:t>
        </w:r>
      </w:ins>
      <w:ins w:id="439" w:author="Brian Bohman" w:date="2021-08-31T08:32:00Z">
        <w:r>
          <w:t>to the tuber initiation</w:t>
        </w:r>
      </w:ins>
      <w:ins w:id="440" w:author="Brian Bohman" w:date="2021-08-31T08:35:00Z">
        <w:r w:rsidR="00070EF7">
          <w:t xml:space="preserve"> growth stage</w:t>
        </w:r>
      </w:ins>
      <w:ins w:id="441" w:author="Brian Bohman" w:date="2021-08-31T08:33:00Z">
        <w:r>
          <w:t xml:space="preserve"> </w:t>
        </w:r>
      </w:ins>
      <w:ins w:id="442" w:author="Brian Bohman" w:date="2021-08-31T08:32:00Z">
        <w:r>
          <w:t>(i.e., at lower total plant biomass)</w:t>
        </w:r>
      </w:ins>
      <w:ins w:id="443" w:author="Brian Bohman" w:date="2021-08-31T08:35:00Z">
        <w:r w:rsidR="00070EF7">
          <w:t xml:space="preserve"> and have </w:t>
        </w:r>
      </w:ins>
      <w:ins w:id="444" w:author="Brian Bohman" w:date="2021-08-31T08:37:00Z">
        <w:r w:rsidR="00070EF7">
          <w:t xml:space="preserve">a more </w:t>
        </w:r>
      </w:ins>
      <w:ins w:id="445" w:author="Brian Bohman" w:date="2021-08-31T08:35:00Z">
        <w:r w:rsidR="00070EF7">
          <w:t xml:space="preserve">rapid tuber </w:t>
        </w:r>
      </w:ins>
      <w:ins w:id="446" w:author="Brian Bohman" w:date="2021-08-31T08:37:00Z">
        <w:r w:rsidR="00070EF7">
          <w:t>bulking (i.e., biomass increase)</w:t>
        </w:r>
      </w:ins>
      <w:ins w:id="447" w:author="Brian Bohman" w:date="2021-08-31T08:35:00Z">
        <w:r w:rsidR="00070EF7">
          <w:t xml:space="preserve"> </w:t>
        </w:r>
      </w:ins>
      <w:ins w:id="448" w:author="Brian Bohman" w:date="2021-08-31T08:36:00Z">
        <w:r w:rsidR="00070EF7">
          <w:t xml:space="preserve">with limited </w:t>
        </w:r>
      </w:ins>
      <w:ins w:id="449" w:author="Brian Bohman" w:date="2021-08-31T08:37:00Z">
        <w:r w:rsidR="00070EF7">
          <w:t xml:space="preserve">additional </w:t>
        </w:r>
      </w:ins>
      <w:ins w:id="450" w:author="Brian Bohman" w:date="2021-08-31T08:36:00Z">
        <w:r w:rsidR="00070EF7">
          <w:t xml:space="preserve">canopy </w:t>
        </w:r>
      </w:ins>
      <w:ins w:id="451" w:author="Brian Bohman" w:date="2021-08-31T08:37:00Z">
        <w:r w:rsidR="00070EF7">
          <w:t xml:space="preserve">and vine biomass growth (i.e., </w:t>
        </w:r>
      </w:ins>
      <w:ins w:id="452"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453" w:author="Brian Bohman" w:date="2021-08-31T08:38:00Z">
        <w:r w:rsidR="00070EF7">
          <w:t>.</w:t>
        </w:r>
      </w:ins>
      <w:ins w:id="454" w:author="Brian Bohman" w:date="2021-08-31T08:39:00Z">
        <w:r w:rsidR="002A483C">
          <w:t xml:space="preserve"> Therefore, it is expected that increasing earliness of maturity for a potato variety would result in an increase in N dilution </w:t>
        </w:r>
      </w:ins>
      <w:ins w:id="455" w:author="Brian Bohman" w:date="2021-08-31T08:40:00Z">
        <w:r w:rsidR="002A483C">
          <w:t>(</w:t>
        </w:r>
        <w:r w:rsidR="002A483C">
          <w:fldChar w:fldCharType="begin"/>
        </w:r>
        <w:r w:rsidR="002A483C">
          <w:instrText xml:space="preserve"> REF _Ref81291623 \h </w:instrText>
        </w:r>
      </w:ins>
      <w:r w:rsidR="002A483C">
        <w:fldChar w:fldCharType="separate"/>
      </w:r>
      <w:ins w:id="456" w:author="Brian Bohman" w:date="2021-08-31T08:40:00Z">
        <w:r w:rsidR="002A483C">
          <w:t xml:space="preserve">Table </w:t>
        </w:r>
        <w:r w:rsidR="002A483C">
          <w:rPr>
            <w:noProof/>
          </w:rPr>
          <w:t>7</w:t>
        </w:r>
        <w:r w:rsidR="002A483C">
          <w:fldChar w:fldCharType="end"/>
        </w:r>
        <w:r w:rsidR="002A483C">
          <w:t>).</w:t>
        </w:r>
      </w:ins>
    </w:p>
    <w:p w14:paraId="0BEBE6D5" w14:textId="596D2576" w:rsidR="00E45DFE" w:rsidRDefault="007B64CF" w:rsidP="00E45DFE">
      <w:pPr>
        <w:pStyle w:val="Heading3"/>
        <w:rPr>
          <w:ins w:id="457" w:author="Brian Bohman" w:date="2021-08-30T14:17:00Z"/>
        </w:rPr>
      </w:pPr>
      <w:ins w:id="458" w:author="Brian Bohman" w:date="2021-08-30T15:10:00Z">
        <w:r>
          <w:t>Tuber Initiation</w:t>
        </w:r>
      </w:ins>
    </w:p>
    <w:p w14:paraId="7DA514F6" w14:textId="47C089C1" w:rsidR="0091675A" w:rsidRDefault="0091675A" w:rsidP="00E45DFE">
      <w:pPr>
        <w:pStyle w:val="Body"/>
        <w:rPr>
          <w:ins w:id="459" w:author="Brian Bohman" w:date="2021-08-31T08:49:00Z"/>
        </w:rPr>
      </w:pPr>
      <w:ins w:id="460" w:author="Brian Bohman" w:date="2021-08-31T08:49:00Z">
        <w:r>
          <w:t>The timing of tuber init</w:t>
        </w:r>
      </w:ins>
      <w:ins w:id="461" w:author="Brian Bohman" w:date="2021-08-31T08:50:00Z">
        <w:r>
          <w:t xml:space="preserve">iation, which plays a critical role in </w:t>
        </w:r>
      </w:ins>
      <w:ins w:id="462" w:author="Brian Bohman" w:date="2021-08-31T08:51:00Z">
        <w:r>
          <w:t xml:space="preserve">determining </w:t>
        </w:r>
      </w:ins>
      <w:ins w:id="463" w:author="Brian Bohman" w:date="2021-08-31T08:50:00Z">
        <w:r>
          <w:t xml:space="preserve">relative biomass partitioning, is also subject to </w:t>
        </w:r>
        <w:r w:rsidRPr="00DB66FC">
          <w:t>E</w:t>
        </w:r>
        <w:r>
          <w:t xml:space="preserve"> × M</w:t>
        </w:r>
        <w:r>
          <w:t xml:space="preserve"> interaction</w:t>
        </w:r>
      </w:ins>
      <w:ins w:id="464" w:author="Brian Bohman" w:date="2021-08-31T08:53:00Z">
        <w:r w:rsidR="005A6E71">
          <w:t>s</w:t>
        </w:r>
      </w:ins>
      <w:ins w:id="465" w:author="Brian Bohman" w:date="2021-08-31T09:21:00Z">
        <w:r w:rsidR="00894BF8">
          <w:t xml:space="preserve"> in addition to the effects of G previously discussed</w:t>
        </w:r>
      </w:ins>
      <w:ins w:id="466" w:author="Brian Bohman" w:date="2021-08-31T09:19:00Z">
        <w:r w:rsidR="00894BF8">
          <w:t xml:space="preserve">. </w:t>
        </w:r>
      </w:ins>
      <w:ins w:id="467" w:author="Brian Bohman" w:date="2021-08-31T08:56:00Z">
        <w:r w:rsidR="005A6E71">
          <w:t>Ideal con</w:t>
        </w:r>
      </w:ins>
      <w:ins w:id="468" w:author="Brian Bohman" w:date="2021-08-31T08:57:00Z">
        <w:r w:rsidR="005A6E71">
          <w:t>ditions for tuber initiation are moderate to low soil N availability</w:t>
        </w:r>
      </w:ins>
      <w:ins w:id="469" w:author="Brian Bohman" w:date="2021-08-31T09:04:00Z">
        <w:r w:rsidR="00747167">
          <w:t xml:space="preserve">, </w:t>
        </w:r>
      </w:ins>
      <w:ins w:id="470" w:author="Brian Bohman" w:date="2021-08-31T13:30:00Z">
        <w:r w:rsidR="00B23833">
          <w:t xml:space="preserve">shorter day length, </w:t>
        </w:r>
      </w:ins>
      <w:ins w:id="471" w:author="Brian Bohman" w:date="2021-08-31T09:04:00Z">
        <w:r w:rsidR="00747167">
          <w:t xml:space="preserve">high light intensity, and </w:t>
        </w:r>
      </w:ins>
      <w:ins w:id="472" w:author="Brian Bohman" w:date="2021-08-31T08:57:00Z">
        <w:r w:rsidR="005A6E71">
          <w:t>cool nighttime temperatures</w:t>
        </w:r>
      </w:ins>
      <w:ins w:id="473" w:author="Brian Bohman" w:date="2021-08-31T09:01:00Z">
        <w:r w:rsidR="00747167">
          <w:t xml:space="preserve"> </w:t>
        </w:r>
      </w:ins>
      <w:r w:rsidR="00A301DB">
        <w:fldChar w:fldCharType="begin"/>
      </w:r>
      <w:r w:rsidR="005129AA">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A301DB">
        <w:fldChar w:fldCharType="separate"/>
      </w:r>
      <w:r w:rsidR="005129AA">
        <w:rPr>
          <w:noProof/>
        </w:rPr>
        <w:t>(Ewing &amp; Struik, 1992; Thornton, 2020)</w:t>
      </w:r>
      <w:r w:rsidR="00A301DB">
        <w:fldChar w:fldCharType="end"/>
      </w:r>
      <w:ins w:id="474" w:author="Brian Bohman" w:date="2021-08-31T08:57:00Z">
        <w:r w:rsidR="005A6E71">
          <w:t xml:space="preserve">; when </w:t>
        </w:r>
      </w:ins>
      <w:ins w:id="475" w:author="Brian Bohman" w:date="2021-08-31T08:56:00Z">
        <w:r w:rsidR="005A6E71">
          <w:t xml:space="preserve">N fertilizer management results in excessively high soil N availability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476" w:author="Brian Bohman" w:date="2021-08-31T09:01:00Z">
        <w:r w:rsidR="00747167">
          <w:t xml:space="preserve">, </w:t>
        </w:r>
      </w:ins>
      <w:ins w:id="477" w:author="Brian Bohman" w:date="2021-08-31T09:04:00Z">
        <w:r w:rsidR="00747167">
          <w:t xml:space="preserve">under conditions of reduced </w:t>
        </w:r>
      </w:ins>
      <w:ins w:id="478" w:author="Brian Bohman" w:date="2021-08-31T09:05:00Z">
        <w:r w:rsidR="00747167">
          <w:t xml:space="preserve">solar irradiance </w:t>
        </w:r>
      </w:ins>
      <w:r w:rsidR="00A301DB">
        <w:fldChar w:fldCharType="begin"/>
      </w:r>
      <w:r w:rsidR="00A301DB">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A301DB">
        <w:fldChar w:fldCharType="separate"/>
      </w:r>
      <w:r w:rsidR="00A301DB">
        <w:rPr>
          <w:noProof/>
        </w:rPr>
        <w:t>(Menzel, 1985)</w:t>
      </w:r>
      <w:r w:rsidR="00A301DB">
        <w:fldChar w:fldCharType="end"/>
      </w:r>
      <w:ins w:id="479" w:author="Brian Bohman" w:date="2021-08-31T09:05:00Z">
        <w:r w:rsidR="00747167">
          <w:t xml:space="preserve">, </w:t>
        </w:r>
      </w:ins>
      <w:ins w:id="480" w:author="Brian Bohman" w:date="2021-08-31T08:56:00Z">
        <w:r w:rsidR="005A6E71">
          <w:t xml:space="preserve">or when nighttime soil temperature are </w:t>
        </w:r>
      </w:ins>
      <w:ins w:id="481" w:author="Brian Bohman" w:date="2021-08-31T08:57:00Z">
        <w:r w:rsidR="005A6E71">
          <w:t>elevated</w:t>
        </w:r>
      </w:ins>
      <w:ins w:id="482" w:author="Brian Bohman" w:date="2021-08-31T09:01:00Z">
        <w:r w:rsidR="00747167">
          <w:t xml:space="preserve"> </w:t>
        </w:r>
      </w:ins>
      <w:r w:rsidR="00A301DB">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instrText xml:space="preserve"> ADDIN EN.CITE </w:instrText>
      </w:r>
      <w:r w:rsidR="00D872CE">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instrText xml:space="preserve"> ADDIN EN.CITE.DATA </w:instrText>
      </w:r>
      <w:r w:rsidR="00D872CE">
        <w:fldChar w:fldCharType="end"/>
      </w:r>
      <w:r w:rsidR="00A301DB">
        <w:fldChar w:fldCharType="separate"/>
      </w:r>
      <w:r w:rsidR="00D872CE">
        <w:rPr>
          <w:noProof/>
        </w:rPr>
        <w:t>(Kim &amp; Lee, 2019; Slater, 1968)</w:t>
      </w:r>
      <w:r w:rsidR="00A301DB">
        <w:fldChar w:fldCharType="end"/>
      </w:r>
      <w:ins w:id="483" w:author="Brian Bohman" w:date="2021-08-31T08:57:00Z">
        <w:r w:rsidR="005A6E71">
          <w:t xml:space="preserve">, tuber </w:t>
        </w:r>
      </w:ins>
      <w:ins w:id="484" w:author="Brian Bohman" w:date="2021-08-31T08:59:00Z">
        <w:r w:rsidR="005A6E71">
          <w:t>initiation</w:t>
        </w:r>
      </w:ins>
      <w:ins w:id="485" w:author="Brian Bohman" w:date="2021-08-31T08:57:00Z">
        <w:r w:rsidR="005A6E71">
          <w:t xml:space="preserve"> can be delayed</w:t>
        </w:r>
        <w:r w:rsidR="005A6E71">
          <w:t>.</w:t>
        </w:r>
      </w:ins>
      <w:ins w:id="486" w:author="Brian Bohman" w:date="2021-08-31T08:59:00Z">
        <w:r w:rsidR="005A6E71">
          <w:t xml:space="preserve"> </w:t>
        </w:r>
      </w:ins>
      <w:ins w:id="487" w:author="Brian Bohman" w:date="2021-08-31T09:15:00Z">
        <w:r w:rsidR="00A851A7">
          <w:t xml:space="preserve">Therefore, </w:t>
        </w:r>
      </w:ins>
      <w:ins w:id="488" w:author="Brian Bohman" w:date="2021-08-31T09:16:00Z">
        <w:r w:rsidR="00A851A7">
          <w:t xml:space="preserve">both M effects that result in excessive early-season soil N availability (i.e., all N applied at planting in a </w:t>
        </w:r>
      </w:ins>
      <w:ins w:id="489" w:author="Brian Bohman" w:date="2021-08-31T09:17:00Z">
        <w:r w:rsidR="00A851A7">
          <w:t>soluble</w:t>
        </w:r>
      </w:ins>
      <w:ins w:id="490" w:author="Brian Bohman" w:date="2021-08-31T09:16:00Z">
        <w:r w:rsidR="00A851A7">
          <w:t xml:space="preserve"> fo</w:t>
        </w:r>
      </w:ins>
      <w:ins w:id="491" w:author="Brian Bohman" w:date="2021-08-31T09:17:00Z">
        <w:r w:rsidR="00A851A7">
          <w:t>rm</w:t>
        </w:r>
      </w:ins>
      <w:ins w:id="492" w:author="Brian Bohman" w:date="2021-08-31T09:16:00Z">
        <w:r w:rsidR="00A851A7">
          <w:t>)</w:t>
        </w:r>
      </w:ins>
      <w:ins w:id="493" w:author="Brian Bohman" w:date="2021-08-31T09:17:00Z">
        <w:r w:rsidR="00A851A7">
          <w:t xml:space="preserve"> and E effects that result in </w:t>
        </w:r>
      </w:ins>
      <w:ins w:id="494" w:author="Brian Bohman" w:date="2021-08-31T09:18:00Z">
        <w:r w:rsidR="00D916E2">
          <w:t xml:space="preserve">increased </w:t>
        </w:r>
      </w:ins>
      <w:ins w:id="495" w:author="Brian Bohman" w:date="2021-08-31T09:17:00Z">
        <w:r w:rsidR="00A851A7">
          <w:t xml:space="preserve">solar irradiance or </w:t>
        </w:r>
      </w:ins>
      <w:ins w:id="496" w:author="Brian Bohman" w:date="2021-08-31T09:19:00Z">
        <w:r w:rsidR="00D916E2">
          <w:t xml:space="preserve">reduced </w:t>
        </w:r>
      </w:ins>
      <w:ins w:id="497" w:author="Brian Bohman" w:date="2021-08-31T09:17:00Z">
        <w:r w:rsidR="00A851A7">
          <w:t xml:space="preserve">nighttime temperatures (i.e., </w:t>
        </w:r>
      </w:ins>
      <w:ins w:id="498" w:author="Brian Bohman" w:date="2021-08-31T09:19:00Z">
        <w:r w:rsidR="00D916E2">
          <w:t xml:space="preserve">increased </w:t>
        </w:r>
      </w:ins>
      <w:ins w:id="499" w:author="Brian Bohman" w:date="2021-08-31T09:17:00Z">
        <w:r w:rsidR="00A851A7">
          <w:t xml:space="preserve">diurnal </w:t>
        </w:r>
      </w:ins>
      <w:ins w:id="500" w:author="Brian Bohman" w:date="2021-08-31T09:18:00Z">
        <w:r w:rsidR="00A851A7">
          <w:t>temperature difference)</w:t>
        </w:r>
        <w:r w:rsidR="00D916E2">
          <w:t xml:space="preserve"> will result in a</w:t>
        </w:r>
      </w:ins>
      <w:ins w:id="501" w:author="Brian Bohman" w:date="2021-08-31T09:19:00Z">
        <w:r w:rsidR="00D916E2">
          <w:t xml:space="preserve">n increase in N dilution </w:t>
        </w:r>
        <w:r w:rsidR="00D916E2">
          <w:t>(</w:t>
        </w:r>
        <w:r w:rsidR="00D916E2">
          <w:fldChar w:fldCharType="begin"/>
        </w:r>
        <w:r w:rsidR="00D916E2">
          <w:instrText xml:space="preserve"> REF _Ref81291623 \h </w:instrText>
        </w:r>
        <w:r w:rsidR="00D916E2">
          <w:fldChar w:fldCharType="separate"/>
        </w:r>
        <w:r w:rsidR="00D916E2">
          <w:t xml:space="preserve">Table </w:t>
        </w:r>
        <w:r w:rsidR="00D916E2">
          <w:rPr>
            <w:noProof/>
          </w:rPr>
          <w:t>7</w:t>
        </w:r>
        <w:r w:rsidR="00D916E2">
          <w:fldChar w:fldCharType="end"/>
        </w:r>
        <w:r w:rsidR="00D916E2">
          <w:t>).</w:t>
        </w:r>
      </w:ins>
    </w:p>
    <w:p w14:paraId="4EA7CBF7" w14:textId="53FD1C01" w:rsidR="00D916E2" w:rsidRDefault="00D916E2" w:rsidP="00D916E2">
      <w:pPr>
        <w:pStyle w:val="Heading3"/>
        <w:rPr>
          <w:ins w:id="502" w:author="Brian Bohman" w:date="2021-08-31T09:19:00Z"/>
        </w:rPr>
      </w:pPr>
      <w:ins w:id="503" w:author="Brian Bohman" w:date="2021-08-31T09:19:00Z">
        <w:r>
          <w:t>Tuber Bulking</w:t>
        </w:r>
      </w:ins>
    </w:p>
    <w:p w14:paraId="6CA00D43" w14:textId="77777777" w:rsidR="003E7978" w:rsidRDefault="00894BF8" w:rsidP="00E45DFE">
      <w:pPr>
        <w:pStyle w:val="Body"/>
        <w:rPr>
          <w:ins w:id="504" w:author="Brian Bohman" w:date="2021-08-31T11:46:00Z"/>
        </w:rPr>
      </w:pPr>
      <w:ins w:id="505" w:author="Brian Bohman" w:date="2021-08-31T09:20:00Z">
        <w:r>
          <w:lastRenderedPageBreak/>
          <w:t xml:space="preserve">The rate of tuber bulking is </w:t>
        </w:r>
      </w:ins>
      <w:ins w:id="506" w:author="Brian Bohman" w:date="2021-08-31T09:21:00Z">
        <w:r>
          <w:t>subject to the effects of E in addition to th</w:t>
        </w:r>
      </w:ins>
      <w:ins w:id="507" w:author="Brian Bohman" w:date="2021-08-31T09:22:00Z">
        <w:r>
          <w:t>ose</w:t>
        </w:r>
      </w:ins>
      <w:ins w:id="508" w:author="Brian Bohman" w:date="2021-08-31T09:21:00Z">
        <w:r>
          <w:t xml:space="preserve"> effects of G previously discussed. </w:t>
        </w:r>
      </w:ins>
      <w:ins w:id="509" w:author="Brian Bohman" w:date="2021-08-31T09:22:00Z">
        <w:r>
          <w:t xml:space="preserve">Conventionally, </w:t>
        </w:r>
      </w:ins>
      <w:ins w:id="510" w:author="Brian Bohman" w:date="2021-08-31T09:45:00Z">
        <w:r w:rsidR="00D872CE">
          <w:t>potential</w:t>
        </w:r>
      </w:ins>
      <w:ins w:id="511" w:author="Brian Bohman" w:date="2021-08-31T09:46:00Z">
        <w:r w:rsidR="00D872CE">
          <w:t xml:space="preserve"> </w:t>
        </w:r>
      </w:ins>
      <w:ins w:id="512" w:author="Brian Bohman" w:date="2021-08-31T09:22:00Z">
        <w:r>
          <w:t xml:space="preserve">biomass production has been considered </w:t>
        </w:r>
      </w:ins>
      <w:ins w:id="513" w:author="Brian Bohman" w:date="2021-08-31T09:23:00Z">
        <w:r>
          <w:t>as the product of total solar radiation and radiation use efficiency</w:t>
        </w:r>
      </w:ins>
      <w:ins w:id="514"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515"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516" w:author="Brian Bohman" w:date="2021-08-31T09:23:00Z">
        <w:r>
          <w:t xml:space="preserve">. While total solar radiation is </w:t>
        </w:r>
      </w:ins>
      <w:ins w:id="517" w:author="Brian Bohman" w:date="2021-08-31T09:49:00Z">
        <w:r w:rsidR="00D872CE">
          <w:t>the</w:t>
        </w:r>
      </w:ins>
      <w:ins w:id="518" w:author="Brian Bohman" w:date="2021-08-31T09:23:00Z">
        <w:r>
          <w:t xml:space="preserve"> direct effect of E itself, the impact of E on radiation use efficiency is indirect</w:t>
        </w:r>
      </w:ins>
      <w:ins w:id="519" w:author="Brian Bohman" w:date="2021-08-31T09:50:00Z">
        <w:r w:rsidR="00D872CE">
          <w:t xml:space="preserve"> in nature</w:t>
        </w:r>
      </w:ins>
      <w:ins w:id="520" w:author="Brian Bohman" w:date="2021-08-31T09:23:00Z">
        <w:r>
          <w:t xml:space="preserve">. </w:t>
        </w:r>
      </w:ins>
    </w:p>
    <w:p w14:paraId="5024DD79" w14:textId="3E9EC95F" w:rsidR="00D872CE" w:rsidRDefault="003E7978" w:rsidP="00E45DFE">
      <w:pPr>
        <w:pStyle w:val="Body"/>
        <w:rPr>
          <w:ins w:id="521" w:author="Brian Bohman" w:date="2021-08-31T09:50:00Z"/>
        </w:rPr>
      </w:pPr>
      <w:ins w:id="522" w:author="Brian Bohman" w:date="2021-08-31T11:44:00Z">
        <w:r>
          <w:t>I</w:t>
        </w:r>
      </w:ins>
      <w:ins w:id="523" w:author="Brian Bohman" w:date="2021-08-31T11:43:00Z">
        <w:r>
          <w:t xml:space="preserve">ncreasing temperature </w:t>
        </w:r>
      </w:ins>
      <w:ins w:id="524" w:author="Brian Bohman" w:date="2021-08-31T11:44:00Z">
        <w:r>
          <w:t>results in increased respiration and decreased net photosynthesis,</w:t>
        </w:r>
      </w:ins>
    </w:p>
    <w:p w14:paraId="550950BB" w14:textId="77777777" w:rsidR="00D872CE" w:rsidRDefault="00894BF8" w:rsidP="00E45DFE">
      <w:pPr>
        <w:pStyle w:val="Body"/>
        <w:rPr>
          <w:ins w:id="525" w:author="Brian Bohman" w:date="2021-08-31T09:50:00Z"/>
        </w:rPr>
      </w:pPr>
      <w:ins w:id="526" w:author="Brian Bohman" w:date="2021-08-31T09:23:00Z">
        <w:r>
          <w:t xml:space="preserve">Previous studies have </w:t>
        </w:r>
        <w:proofErr w:type="spellStart"/>
        <w:r>
          <w:t>show</w:t>
        </w:r>
        <w:proofErr w:type="spellEnd"/>
        <w:r>
          <w:t xml:space="preserve"> that </w:t>
        </w:r>
      </w:ins>
      <w:ins w:id="527" w:author="Brian Bohman" w:date="2021-08-31T09:24:00Z">
        <w:r>
          <w:t xml:space="preserve">decreasing diurnal temperature difference results in a reduction in radiation use efficiency, most likely </w:t>
        </w:r>
        <w:proofErr w:type="gramStart"/>
        <w:r>
          <w:t>as a result of</w:t>
        </w:r>
        <w:proofErr w:type="gramEnd"/>
        <w:r>
          <w:t xml:space="preserve"> increasing utilization of photosynthesis assimilates for </w:t>
        </w:r>
      </w:ins>
      <w:ins w:id="528" w:author="Brian Bohman" w:date="2021-08-31T09:25:00Z">
        <w:r>
          <w:t>maintenance</w:t>
        </w:r>
      </w:ins>
      <w:ins w:id="529" w:author="Brian Bohman" w:date="2021-08-31T09:24:00Z">
        <w:r>
          <w:t xml:space="preserve"> </w:t>
        </w:r>
      </w:ins>
      <w:ins w:id="530" w:author="Brian Bohman" w:date="2021-08-31T09:25:00Z">
        <w:r>
          <w:t>(</w:t>
        </w:r>
      </w:ins>
      <w:ins w:id="531" w:author="Brian Bohman" w:date="2021-08-31T09:24:00Z">
        <w:r>
          <w:t xml:space="preserve">via </w:t>
        </w:r>
      </w:ins>
      <w:ins w:id="532" w:author="Brian Bohman" w:date="2021-08-31T09:25:00Z">
        <w:r>
          <w:t xml:space="preserve">increased </w:t>
        </w:r>
      </w:ins>
      <w:ins w:id="533" w:author="Brian Bohman" w:date="2021-08-31T09:24:00Z">
        <w:r>
          <w:t>r</w:t>
        </w:r>
      </w:ins>
      <w:ins w:id="534" w:author="Brian Bohman" w:date="2021-08-31T09:25:00Z">
        <w:r>
          <w:t>espiration) as nighttime temperature increases.</w:t>
        </w:r>
      </w:ins>
    </w:p>
    <w:p w14:paraId="5B887BF6" w14:textId="78252980" w:rsidR="00D916E2" w:rsidRDefault="00894BF8" w:rsidP="00E45DFE">
      <w:pPr>
        <w:pStyle w:val="Body"/>
        <w:rPr>
          <w:ins w:id="535" w:author="Brian Bohman" w:date="2021-08-31T12:10:00Z"/>
        </w:rPr>
      </w:pPr>
      <w:ins w:id="536" w:author="Brian Bohman" w:date="2021-08-31T09:25:00Z">
        <w:r>
          <w:t>However, it is not clear what effect if any variatio</w:t>
        </w:r>
      </w:ins>
      <w:ins w:id="537" w:author="Brian Bohman" w:date="2021-08-31T09:26:00Z">
        <w:r>
          <w:t>n in solar radiation and diurnal temperature difference has on the relative partitioning of biomass to tubers. It is plausible that conditions promoting high rates of bulking would result in an increase in relati</w:t>
        </w:r>
      </w:ins>
      <w:ins w:id="538" w:author="Brian Bohman" w:date="2021-08-31T09:27:00Z">
        <w:r>
          <w:t>ve biomass partitioned to tubers, although this effect has not been previously reported. Therefore, it is not clear what the effect of E relative to tuber bulking would be on N dilution for potato</w:t>
        </w:r>
      </w:ins>
      <w:ins w:id="539" w:author="Brian Bohman" w:date="2021-08-31T09:33:00Z">
        <w:r w:rsidR="00BC12FC">
          <w:t xml:space="preserve"> </w:t>
        </w:r>
        <w:r w:rsidR="00BC12FC">
          <w:t>(</w:t>
        </w:r>
        <w:r w:rsidR="00BC12FC">
          <w:fldChar w:fldCharType="begin"/>
        </w:r>
        <w:r w:rsidR="00BC12FC">
          <w:instrText xml:space="preserve"> REF _Ref81291623 \h </w:instrText>
        </w:r>
        <w:r w:rsidR="00BC12FC">
          <w:fldChar w:fldCharType="separate"/>
        </w:r>
        <w:r w:rsidR="00BC12FC">
          <w:t xml:space="preserve">Table </w:t>
        </w:r>
        <w:r w:rsidR="00BC12FC">
          <w:rPr>
            <w:noProof/>
          </w:rPr>
          <w:t>7</w:t>
        </w:r>
        <w:r w:rsidR="00BC12FC">
          <w:fldChar w:fldCharType="end"/>
        </w:r>
        <w:r w:rsidR="00BC12FC">
          <w:t>).</w:t>
        </w:r>
      </w:ins>
    </w:p>
    <w:p w14:paraId="44B608EA" w14:textId="0988999D" w:rsidR="00940BE4" w:rsidRDefault="00940BE4" w:rsidP="00E45DFE">
      <w:pPr>
        <w:pStyle w:val="Body"/>
        <w:rPr>
          <w:ins w:id="540" w:author="Brian Bohman" w:date="2021-08-31T09:19:00Z"/>
        </w:rPr>
      </w:pPr>
      <w:ins w:id="541" w:author="Brian Bohman" w:date="2021-08-31T12:10:00Z">
        <w:r>
          <w:t xml:space="preserve">Not clear if this apparent effect is the result of reduced RUE or some </w:t>
        </w:r>
      </w:ins>
      <w:ins w:id="542" w:author="Brian Bohman" w:date="2021-08-31T12:11:00Z">
        <w:r>
          <w:t>indirect effect resulting from tuber initiation…</w:t>
        </w:r>
      </w:ins>
    </w:p>
    <w:p w14:paraId="530FDC41" w14:textId="5C271537" w:rsidR="00325AFA" w:rsidRDefault="00325AFA">
      <w:pPr>
        <w:pStyle w:val="Heading3"/>
        <w:rPr>
          <w:ins w:id="543" w:author="Brian Bohman" w:date="2021-08-30T14:30:00Z"/>
        </w:rPr>
        <w:pPrChange w:id="544" w:author="Brian Bohman" w:date="2021-08-30T14:30:00Z">
          <w:pPr>
            <w:pStyle w:val="Body"/>
          </w:pPr>
        </w:pPrChange>
      </w:pPr>
      <w:ins w:id="545" w:author="Brian Bohman" w:date="2021-08-30T14:30:00Z">
        <w:r>
          <w:t>Planting Density</w:t>
        </w:r>
      </w:ins>
    </w:p>
    <w:p w14:paraId="56D476DF" w14:textId="60D32BF3" w:rsidR="00325AFA" w:rsidRDefault="004B38E3" w:rsidP="00BB26F5">
      <w:pPr>
        <w:pStyle w:val="Body"/>
        <w:rPr>
          <w:ins w:id="546" w:author="Brian Bohman" w:date="2021-08-30T14:24:00Z"/>
        </w:rPr>
      </w:pPr>
      <w:ins w:id="547" w:author="Brian Bohman" w:date="2021-08-31T09:37:00Z">
        <w:r>
          <w:t xml:space="preserve">Planting density is an important M effect that may play an important role in </w:t>
        </w:r>
      </w:ins>
      <w:ins w:id="548" w:author="Brian Bohman" w:date="2021-08-31T09:38:00Z">
        <w:r>
          <w:t>determining</w:t>
        </w:r>
      </w:ins>
      <w:ins w:id="549" w:author="Brian Bohman" w:date="2021-08-31T09:37:00Z">
        <w:r>
          <w:t xml:space="preserve"> the relative </w:t>
        </w:r>
      </w:ins>
      <w:ins w:id="550" w:author="Brian Bohman" w:date="2021-08-31T09:38:00Z">
        <w:r>
          <w:t xml:space="preserve">partitioning of biomass for potato in addition to the other G x E interactions already discussed. </w:t>
        </w:r>
      </w:ins>
      <w:ins w:id="551" w:author="Brian Bohman" w:date="2021-08-30T14:30:00Z">
        <w:r w:rsidR="00325AFA">
          <w:t xml:space="preserve">Previous studies investigating </w:t>
        </w:r>
      </w:ins>
      <w:ins w:id="552" w:author="Brian Bohman" w:date="2021-08-31T09:38:00Z">
        <w:r>
          <w:t>this effect</w:t>
        </w:r>
      </w:ins>
      <w:ins w:id="553"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BbGxlbiAmYW1wOyBTY290dCwgMTk4MDsg
QnJlbW5lciAmYW1wOyBUYWhhLCAxOTY2OyBJZmVua3dlICZhbXA7IEFsbGVuLCAxOTc4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325AFA">
          <w:instrText xml:space="preserve"> ADDIN EN.CITE </w:instrText>
        </w:r>
        <w:r w:rsidR="00325AFA">
          <w:fldChar w:fldCharType="begin">
            <w:fldData xml:space="preserve">PEVuZE5vdGU+PENpdGU+PEF1dGhvcj5BbGxlbjwvQXV0aG9yPjxZZWFyPjE5ODA8L1llYXI+PFJl
Y051bT4yMDI1PC9SZWNOdW0+PERpc3BsYXlUZXh0PihBbGxlbiAmYW1wOyBTY290dCwgMTk4MDsg
QnJlbW5lciAmYW1wOyBUYWhhLCAxOTY2OyBJZmVua3dlICZhbXA7IEFsbGVuLCAxOTc4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325AFA">
          <w:instrText xml:space="preserve"> ADDIN EN.CITE.DATA </w:instrText>
        </w:r>
        <w:r w:rsidR="00325AFA">
          <w:fldChar w:fldCharType="end"/>
        </w:r>
        <w:r w:rsidR="00325AFA">
          <w:fldChar w:fldCharType="separate"/>
        </w:r>
        <w:r w:rsidR="00325AFA">
          <w:rPr>
            <w:noProof/>
          </w:rPr>
          <w:t>(Allen &amp; Scott, 1980; Bremner &amp; Taha, 1966; Ifenkwe &amp; Allen, 1978)</w:t>
        </w:r>
        <w:r w:rsidR="00325AFA">
          <w:fldChar w:fldCharType="end"/>
        </w:r>
        <w:r w:rsidR="00325AFA">
          <w:t xml:space="preserve">, </w:t>
        </w:r>
        <w:r w:rsidR="00325AFA">
          <w:lastRenderedPageBreak/>
          <w:t xml:space="preserve">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554" w:author="Brian Bohman" w:date="2021-08-31T09:35:00Z">
        <w:r w:rsidR="008E7D39">
          <w:t>)</w:t>
        </w:r>
      </w:ins>
      <w:ins w:id="555"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556" w:author="Brian Bohman" w:date="2021-08-30T14:30:00Z">
        <w:r w:rsidR="00325AFA">
          <w:t>, therefore reducing N dilution and resulting in increased %N</w:t>
        </w:r>
        <w:r w:rsidR="00325AFA">
          <w:rPr>
            <w:vertAlign w:val="subscript"/>
          </w:rPr>
          <w:t>c</w:t>
        </w:r>
      </w:ins>
      <w:ins w:id="557" w:author="Brian Bohman" w:date="2021-08-31T09:33:00Z">
        <w:r w:rsidR="00BC12FC">
          <w:t xml:space="preserve"> </w:t>
        </w:r>
        <w:r w:rsidR="00BC12FC">
          <w:t>(</w:t>
        </w:r>
        <w:r w:rsidR="00BC12FC">
          <w:fldChar w:fldCharType="begin"/>
        </w:r>
        <w:r w:rsidR="00BC12FC">
          <w:instrText xml:space="preserve"> REF _Ref81291623 \h </w:instrText>
        </w:r>
        <w:r w:rsidR="00BC12FC">
          <w:fldChar w:fldCharType="separate"/>
        </w:r>
        <w:r w:rsidR="00BC12FC">
          <w:t xml:space="preserve">Table </w:t>
        </w:r>
        <w:r w:rsidR="00BC12FC">
          <w:rPr>
            <w:noProof/>
          </w:rPr>
          <w:t>7</w:t>
        </w:r>
        <w:r w:rsidR="00BC12FC">
          <w:fldChar w:fldCharType="end"/>
        </w:r>
        <w:r w:rsidR="00BC12FC">
          <w:t>).</w:t>
        </w:r>
      </w:ins>
    </w:p>
    <w:p w14:paraId="6EAEE8C4" w14:textId="77777777" w:rsidR="00A60E6C" w:rsidRDefault="00A60E6C" w:rsidP="00A60E6C">
      <w:pPr>
        <w:pStyle w:val="Heading2"/>
        <w:rPr>
          <w:ins w:id="558" w:author="Brian Bohman" w:date="2021-08-30T14:15:00Z"/>
        </w:rPr>
      </w:pPr>
      <w:ins w:id="559" w:author="Brian Bohman" w:date="2021-08-30T14:15:00Z">
        <w:r>
          <w:t>Interpreting G ×</w:t>
        </w:r>
        <w:r w:rsidRPr="00DB66FC">
          <w:t xml:space="preserve"> E </w:t>
        </w:r>
        <w:r>
          <w:t>Effect on Critical N Concentration</w:t>
        </w:r>
      </w:ins>
    </w:p>
    <w:p w14:paraId="44C81569" w14:textId="77777777" w:rsidR="00A60E6C" w:rsidRDefault="00A60E6C" w:rsidP="00241C92">
      <w:pPr>
        <w:pStyle w:val="Body"/>
        <w:rPr>
          <w:ins w:id="560" w:author="Brian Bohman" w:date="2021-08-28T09:10:00Z"/>
        </w:rPr>
      </w:pPr>
    </w:p>
    <w:p w14:paraId="501AEBBF" w14:textId="77777777" w:rsidR="00393852" w:rsidRDefault="00393852" w:rsidP="00393852">
      <w:pPr>
        <w:pStyle w:val="Heading3"/>
        <w:rPr>
          <w:ins w:id="561" w:author="Brian Bohman" w:date="2021-08-28T09:11:00Z"/>
        </w:rPr>
      </w:pPr>
      <w:ins w:id="562" w:author="Brian Bohman" w:date="2021-08-28T09:11:00Z">
        <w:r>
          <w:t>Interpreting the Effect of G</w:t>
        </w:r>
      </w:ins>
    </w:p>
    <w:p w14:paraId="33D2D455" w14:textId="227C0C58" w:rsidR="00393852" w:rsidRPr="00661999" w:rsidRDefault="00393852" w:rsidP="00393852">
      <w:pPr>
        <w:pStyle w:val="Body"/>
        <w:rPr>
          <w:ins w:id="563" w:author="Brian Bohman" w:date="2021-08-28T09:11:00Z"/>
        </w:rPr>
      </w:pPr>
      <w:ins w:id="564" w:author="Brian Bohman" w:date="2021-08-28T09:11:00Z">
        <w:r>
          <w:t xml:space="preserve">The </w:t>
        </w:r>
      </w:ins>
      <w:ins w:id="565" w:author="Brian Bohman" w:date="2021-08-28T09:12:00Z">
        <w:r>
          <w:t xml:space="preserve">effect of </w:t>
        </w:r>
      </w:ins>
      <w:ins w:id="566" w:author="Brian Bohman" w:date="2021-08-28T09:11:00Z">
        <w:r>
          <w:t>G is</w:t>
        </w:r>
      </w:ins>
      <w:ins w:id="567" w:author="Brian Bohman" w:date="2021-08-28T09:12:00Z">
        <w:r>
          <w:t xml:space="preserve"> likely </w:t>
        </w:r>
      </w:ins>
      <w:ins w:id="568" w:author="Brian Bohman" w:date="2021-08-28T09:11:00Z">
        <w:r>
          <w:t>due to differences in maturity class between varieties. Argentina × Innovator, which has an early to medium maturity class (</w:t>
        </w:r>
      </w:ins>
      <w:ins w:id="569" w:author="Brian Bohman" w:date="2021-08-30T13:25:00Z">
        <w:r w:rsidR="00903E0C">
          <w:t>Table ??</w:t>
        </w:r>
      </w:ins>
      <w:ins w:id="570" w:author="Brian Bohman" w:date="2021-08-28T09:11:00Z">
        <w:r>
          <w:t>), had significantly lower %N</w:t>
        </w:r>
        <w:r>
          <w:rPr>
            <w:vertAlign w:val="subscript"/>
          </w:rPr>
          <w:t>c</w:t>
        </w:r>
        <w:r>
          <w:t xml:space="preserve"> than Argentina × Bannock Russet, Argentina × </w:t>
        </w:r>
        <w:proofErr w:type="spellStart"/>
        <w:r>
          <w:t>Markies</w:t>
        </w:r>
        <w:proofErr w:type="spellEnd"/>
        <w:r>
          <w:t xml:space="preserve"> Russet, and Argentina × Umatilla Russet , which have either a medium-late to late or late to very late maturity class (</w:t>
        </w:r>
      </w:ins>
      <w:ins w:id="571" w:author="Brian Bohman" w:date="2021-08-30T13:25:00Z">
        <w:r w:rsidR="00903E0C">
          <w:t>Table ??</w:t>
        </w:r>
      </w:ins>
      <w:ins w:id="572" w:author="Brian Bohman" w:date="2021-08-28T09:11:00Z">
        <w:r>
          <w:t>); however, Argentina × Gem Russet, which has a medium to late maturity class (</w:t>
        </w:r>
      </w:ins>
      <w:ins w:id="573" w:author="Brian Bohman" w:date="2021-08-30T13:25:00Z">
        <w:r w:rsidR="00903E0C">
          <w:t>Table ??</w:t>
        </w:r>
      </w:ins>
      <w:ins w:id="574" w:author="Brian Bohman" w:date="2021-08-28T09:11:00Z">
        <w:r>
          <w:t>) did not have a significantly different %N</w:t>
        </w:r>
        <w:r>
          <w:rPr>
            <w:vertAlign w:val="subscript"/>
          </w:rPr>
          <w:t>c</w:t>
        </w:r>
        <w:r>
          <w:t xml:space="preserve"> from Argentina × Innovator. This finding would suggest that varieties with an earlier maturity class (i.e., more rapidly allocate biomass to tubers) will have lower %N</w:t>
        </w:r>
        <w:r>
          <w:rPr>
            <w:vertAlign w:val="subscript"/>
          </w:rPr>
          <w:t>c</w:t>
        </w:r>
        <w:r>
          <w:t>. Contrastingly, Canada × Russet Burbank, which has a late to very late maturity class (</w:t>
        </w:r>
      </w:ins>
      <w:ins w:id="575" w:author="Brian Bohman" w:date="2021-08-30T13:26:00Z">
        <w:r w:rsidR="00903E0C">
          <w:t>Table ??</w:t>
        </w:r>
      </w:ins>
      <w:ins w:id="576" w:author="Brian Bohman" w:date="2021-08-28T09:11:00Z">
        <w:r>
          <w:t>), had a lower %N</w:t>
        </w:r>
        <w:r>
          <w:rPr>
            <w:vertAlign w:val="subscript"/>
          </w:rPr>
          <w:t>c</w:t>
        </w:r>
        <w:r>
          <w:t xml:space="preserve"> than Canada × </w:t>
        </w:r>
        <w:proofErr w:type="spellStart"/>
        <w:r>
          <w:t>Shepody</w:t>
        </w:r>
        <w:proofErr w:type="spellEnd"/>
        <w:r>
          <w:t xml:space="preserve">, which has </w:t>
        </w:r>
        <w:proofErr w:type="gramStart"/>
        <w:r>
          <w:t>a</w:t>
        </w:r>
        <w:proofErr w:type="gramEnd"/>
        <w:r>
          <w:t xml:space="preserve"> early to medium-early maturity class (</w:t>
        </w:r>
      </w:ins>
      <w:ins w:id="577" w:author="Brian Bohman" w:date="2021-08-30T13:26:00Z">
        <w:r w:rsidR="00903E0C">
          <w:t>Table ??</w:t>
        </w:r>
      </w:ins>
      <w:ins w:id="578" w:author="Brian Bohman" w:date="2021-08-28T09:11:00Z">
        <w:r>
          <w:t>). However, this discrepancy could be explained by the uncontrolled for effect of M (i.e., planting density) when comparing this effect of G. Therefore, this finding suggests that the effect of M is relatively more important at controlling %N</w:t>
        </w:r>
        <w:r>
          <w:rPr>
            <w:vertAlign w:val="subscript"/>
          </w:rPr>
          <w:t>c</w:t>
        </w:r>
        <w:r>
          <w:t xml:space="preserve"> than the effect of G.</w:t>
        </w:r>
      </w:ins>
    </w:p>
    <w:p w14:paraId="72BCBDEC" w14:textId="4A7DE322" w:rsidR="00393852" w:rsidRPr="00DB66FC" w:rsidRDefault="00393852" w:rsidP="00393852">
      <w:pPr>
        <w:pStyle w:val="Heading3"/>
        <w:rPr>
          <w:ins w:id="579" w:author="Brian Bohman" w:date="2021-08-28T09:11:00Z"/>
        </w:rPr>
      </w:pPr>
      <w:ins w:id="580" w:author="Brian Bohman" w:date="2021-08-28T09:11:00Z">
        <w:r>
          <w:lastRenderedPageBreak/>
          <w:t xml:space="preserve">Interpreting the Effect of </w:t>
        </w:r>
        <w:commentRangeStart w:id="581"/>
        <w:r>
          <w:t>E</w:t>
        </w:r>
      </w:ins>
      <w:commentRangeEnd w:id="581"/>
      <w:ins w:id="582" w:author="Brian Bohman" w:date="2021-08-29T08:20:00Z">
        <w:r w:rsidR="0090114D">
          <w:rPr>
            <w:rStyle w:val="CommentReference"/>
            <w:rFonts w:ascii="Palatino Linotype" w:eastAsia="SimSun" w:hAnsi="Palatino Linotype"/>
            <w:noProof/>
            <w:color w:val="000000"/>
            <w:lang w:eastAsia="zh-CN" w:bidi="ar-SA"/>
          </w:rPr>
          <w:commentReference w:id="581"/>
        </w:r>
      </w:ins>
    </w:p>
    <w:p w14:paraId="3642FCD8" w14:textId="6A158283" w:rsidR="002A796D" w:rsidRDefault="00393852" w:rsidP="00241C92">
      <w:pPr>
        <w:pStyle w:val="Body"/>
        <w:rPr>
          <w:ins w:id="583" w:author="Brian Bohman" w:date="2021-08-28T09:34:00Z"/>
        </w:rPr>
      </w:pPr>
      <w:ins w:id="584" w:author="Brian Bohman" w:date="2021-08-28T09:14:00Z">
        <w:r>
          <w:t>The effect of E is likely due to differences in climatic conditions</w:t>
        </w:r>
      </w:ins>
      <w:ins w:id="585" w:author="Brian Bohman" w:date="2021-08-28T09:21:00Z">
        <w:r w:rsidR="00EE7A09">
          <w:t xml:space="preserve"> </w:t>
        </w:r>
      </w:ins>
      <w:ins w:id="586" w:author="Brian Bohman" w:date="2021-08-28T09:14:00Z">
        <w:r>
          <w:t>between locations</w:t>
        </w:r>
      </w:ins>
      <w:ins w:id="587" w:author="Brian Bohman" w:date="2021-08-28T09:21:00Z">
        <w:r w:rsidR="00EE7A09">
          <w:t xml:space="preserve"> which affect the relative r</w:t>
        </w:r>
      </w:ins>
      <w:ins w:id="588" w:author="Brian Bohman" w:date="2021-08-28T09:22:00Z">
        <w:r w:rsidR="00EE7A09">
          <w:t>ate of biomass partitioning to tubers</w:t>
        </w:r>
      </w:ins>
      <w:ins w:id="589" w:author="Brian Bohman" w:date="2021-08-28T09:14:00Z">
        <w:r>
          <w:t>.</w:t>
        </w:r>
      </w:ins>
      <w:ins w:id="590" w:author="Brian Bohman" w:date="2021-08-28T09:33:00Z">
        <w:r w:rsidR="002A796D">
          <w:t xml:space="preserve"> Previous work has observed that </w:t>
        </w:r>
      </w:ins>
      <w:ins w:id="591" w:author="Brian Bohman" w:date="2021-08-28T09:37:00Z">
        <w:r w:rsidR="002A796D">
          <w:t xml:space="preserve">increased diurnal temperature difference results in an increased proportion of biomass allocated to tubers. </w:t>
        </w:r>
      </w:ins>
    </w:p>
    <w:p w14:paraId="32ECE5F4" w14:textId="77777777" w:rsidR="002A796D" w:rsidRDefault="002A796D" w:rsidP="002A796D">
      <w:pPr>
        <w:pStyle w:val="NormalWeb"/>
        <w:rPr>
          <w:ins w:id="592" w:author="Brian Bohman" w:date="2021-08-28T09:34:00Z"/>
        </w:rPr>
      </w:pPr>
      <w:ins w:id="593" w:author="Brian Bohman" w:date="2021-08-28T09:34:00Z">
        <w:r>
          <w:rPr>
            <w:rFonts w:ascii="TimesNewRomanPSMT" w:hAnsi="TimesNewRomanPSMT"/>
          </w:rPr>
          <w:t xml:space="preserve">Harvest index can also vary substantially based on management practices other than N applications (e.g., planting and harvest date) and on environmental conditions (Allen and Scott, 1980; </w:t>
        </w:r>
        <w:proofErr w:type="spellStart"/>
        <w:r>
          <w:rPr>
            <w:rFonts w:ascii="TimesNewRomanPSMT" w:hAnsi="TimesNewRomanPSMT"/>
          </w:rPr>
          <w:t>Mackerron</w:t>
        </w:r>
        <w:proofErr w:type="spellEnd"/>
        <w:r>
          <w:rPr>
            <w:rFonts w:ascii="TimesNewRomanPSMT" w:hAnsi="TimesNewRomanPSMT"/>
          </w:rPr>
          <w:t xml:space="preserve"> and Heilbronn, 1985; Millard and Marshall, 1986). This makes tuber yield response to N more difficult to interpret than biomass response to N. Overall, HI is determined by the complex interaction of crop N status, environmental factors (e.g., solar radiation and temperature, etc.), cultural management practices (e.g., fertilizer rate, pest control, length of growing season, etc.), genotype (e.g., variety), and management to meet market demands (e.g., ideal tuber size, quality, storability, etc.) (Ewing and </w:t>
        </w:r>
        <w:proofErr w:type="spellStart"/>
        <w:r>
          <w:rPr>
            <w:rFonts w:ascii="TimesNewRomanPSMT" w:hAnsi="TimesNewRomanPSMT"/>
          </w:rPr>
          <w:t>Struik</w:t>
        </w:r>
        <w:proofErr w:type="spellEnd"/>
        <w:r>
          <w:rPr>
            <w:rFonts w:ascii="TimesNewRomanPSMT" w:hAnsi="TimesNewRomanPSMT"/>
          </w:rPr>
          <w:t xml:space="preserve">, 1992; </w:t>
        </w:r>
        <w:proofErr w:type="spellStart"/>
        <w:r>
          <w:rPr>
            <w:rFonts w:ascii="TimesNewRomanPSMT" w:hAnsi="TimesNewRomanPSMT"/>
          </w:rPr>
          <w:t>Haverkort</w:t>
        </w:r>
        <w:proofErr w:type="spellEnd"/>
        <w:r>
          <w:rPr>
            <w:rFonts w:ascii="TimesNewRomanPSMT" w:hAnsi="TimesNewRomanPSMT"/>
          </w:rPr>
          <w:t xml:space="preserve"> and </w:t>
        </w:r>
        <w:proofErr w:type="spellStart"/>
        <w:r>
          <w:rPr>
            <w:rFonts w:ascii="TimesNewRomanPSMT" w:hAnsi="TimesNewRomanPSMT"/>
          </w:rPr>
          <w:t>Struik</w:t>
        </w:r>
        <w:proofErr w:type="spellEnd"/>
        <w:r>
          <w:rPr>
            <w:rFonts w:ascii="TimesNewRomanPSMT" w:hAnsi="TimesNewRomanPSMT"/>
          </w:rPr>
          <w:t xml:space="preserve">, 2015; </w:t>
        </w:r>
        <w:proofErr w:type="spellStart"/>
        <w:r>
          <w:rPr>
            <w:rFonts w:ascii="TimesNewRomanPSMT" w:hAnsi="TimesNewRomanPSMT"/>
          </w:rPr>
          <w:t>Kooman</w:t>
        </w:r>
        <w:proofErr w:type="spellEnd"/>
        <w:r>
          <w:rPr>
            <w:rFonts w:ascii="TimesNewRomanPSMT" w:hAnsi="TimesNewRomanPSMT"/>
          </w:rPr>
          <w:t xml:space="preserve"> et al., 1996a, b; Van Der </w:t>
        </w:r>
        <w:proofErr w:type="spellStart"/>
        <w:r>
          <w:rPr>
            <w:rFonts w:ascii="TimesNewRomanPSMT" w:hAnsi="TimesNewRomanPSMT"/>
          </w:rPr>
          <w:t>Zaag</w:t>
        </w:r>
        <w:proofErr w:type="spellEnd"/>
        <w:r>
          <w:rPr>
            <w:rFonts w:ascii="TimesNewRomanPSMT" w:hAnsi="TimesNewRomanPSMT"/>
          </w:rPr>
          <w:t xml:space="preserve"> and </w:t>
        </w:r>
        <w:proofErr w:type="spellStart"/>
        <w:r>
          <w:rPr>
            <w:rFonts w:ascii="TimesNewRomanPSMT" w:hAnsi="TimesNewRomanPSMT"/>
          </w:rPr>
          <w:t>Doornbos</w:t>
        </w:r>
        <w:proofErr w:type="spellEnd"/>
        <w:r>
          <w:rPr>
            <w:rFonts w:ascii="TimesNewRomanPSMT" w:hAnsi="TimesNewRomanPSMT"/>
          </w:rPr>
          <w:t xml:space="preserve">, 1987). </w:t>
        </w:r>
      </w:ins>
    </w:p>
    <w:p w14:paraId="236A634C" w14:textId="3382A6BA" w:rsidR="00393852" w:rsidRDefault="00393852" w:rsidP="00241C92">
      <w:pPr>
        <w:pStyle w:val="Body"/>
        <w:rPr>
          <w:ins w:id="594" w:author="Brian Bohman" w:date="2021-08-28T07:47:00Z"/>
        </w:rPr>
      </w:pPr>
      <w:ins w:id="595" w:author="Brian Bohman" w:date="2021-08-28T09:14:00Z">
        <w:r>
          <w:t xml:space="preserve"> </w:t>
        </w:r>
      </w:ins>
    </w:p>
    <w:p w14:paraId="62EB161E" w14:textId="66751E3F" w:rsidR="003D636A" w:rsidRPr="00DB66FC" w:rsidRDefault="00393852">
      <w:pPr>
        <w:pStyle w:val="Heading3"/>
        <w:pPrChange w:id="596" w:author="Brian Bohman" w:date="2021-08-28T07:47:00Z">
          <w:pPr>
            <w:pStyle w:val="Body"/>
          </w:pPr>
        </w:pPrChange>
      </w:pPr>
      <w:ins w:id="597" w:author="Brian Bohman" w:date="2021-08-28T09:11:00Z">
        <w:r>
          <w:t>Interpreting the</w:t>
        </w:r>
      </w:ins>
      <w:ins w:id="598" w:author="Brian Bohman" w:date="2021-08-28T07:47:00Z">
        <w:r w:rsidR="003D636A">
          <w:t xml:space="preserve"> </w:t>
        </w:r>
      </w:ins>
      <w:ins w:id="599" w:author="Brian Bohman" w:date="2021-08-28T09:13:00Z">
        <w:r>
          <w:t>Confou</w:t>
        </w:r>
      </w:ins>
      <w:ins w:id="600" w:author="Brian Bohman" w:date="2021-08-28T09:14:00Z">
        <w:r>
          <w:t xml:space="preserve">nding </w:t>
        </w:r>
      </w:ins>
      <w:ins w:id="601" w:author="Brian Bohman" w:date="2021-08-28T07:47:00Z">
        <w:r w:rsidR="003D636A">
          <w:t xml:space="preserve">Effect of </w:t>
        </w:r>
        <w:commentRangeStart w:id="602"/>
        <w:r w:rsidR="003D636A">
          <w:t>M</w:t>
        </w:r>
      </w:ins>
      <w:commentRangeEnd w:id="602"/>
      <w:ins w:id="603" w:author="Brian Bohman" w:date="2021-08-29T08:27:00Z">
        <w:r w:rsidR="0090114D">
          <w:rPr>
            <w:rStyle w:val="CommentReference"/>
            <w:rFonts w:ascii="Palatino Linotype" w:eastAsia="SimSun" w:hAnsi="Palatino Linotype"/>
            <w:noProof/>
            <w:color w:val="000000"/>
            <w:lang w:eastAsia="zh-CN" w:bidi="ar-SA"/>
          </w:rPr>
          <w:commentReference w:id="602"/>
        </w:r>
      </w:ins>
    </w:p>
    <w:p w14:paraId="6F33ACE2" w14:textId="36394B60" w:rsidR="00483AAF" w:rsidRDefault="001B4277" w:rsidP="00325AFA">
      <w:pPr>
        <w:pStyle w:val="Body"/>
        <w:rPr>
          <w:ins w:id="604" w:author="Brian Bohman" w:date="2021-08-28T07:59:00Z"/>
        </w:rPr>
      </w:pPr>
      <w:ins w:id="605" w:author="Brian Bohman" w:date="2021-08-28T08:42:00Z">
        <w:r>
          <w:t>R</w:t>
        </w:r>
      </w:ins>
      <w:ins w:id="606" w:author="Brian Bohman" w:date="2021-08-28T08:00:00Z">
        <w:r w:rsidR="00483AAF">
          <w:t xml:space="preserve">elatively </w:t>
        </w:r>
      </w:ins>
      <w:ins w:id="607" w:author="Brian Bohman" w:date="2021-08-28T07:56:00Z">
        <w:r w:rsidR="002F2C0F">
          <w:t xml:space="preserve">limited work has been conducted to </w:t>
        </w:r>
      </w:ins>
      <w:ins w:id="608" w:author="Brian Bohman" w:date="2021-08-28T08:43:00Z">
        <w:r>
          <w:t xml:space="preserve">comprehensively </w:t>
        </w:r>
      </w:ins>
      <w:ins w:id="609" w:author="Brian Bohman" w:date="2021-08-28T07:56:00Z">
        <w:r w:rsidR="002F2C0F">
          <w:t xml:space="preserve">evaluate the effect of G × E × M interaction on </w:t>
        </w:r>
      </w:ins>
      <w:ins w:id="610" w:author="Brian Bohman" w:date="2021-08-28T08:43:00Z">
        <w:r>
          <w:t xml:space="preserve">biomass partitioning and </w:t>
        </w:r>
      </w:ins>
      <w:ins w:id="611" w:author="Brian Bohman" w:date="2021-08-28T07:56:00Z">
        <w:r w:rsidR="002F2C0F">
          <w:t>harvest index for potato</w:t>
        </w:r>
      </w:ins>
      <w:del w:id="612" w:author="Brian Bohman" w:date="2021-08-30T14:30:00Z">
        <w:r w:rsidR="005B7DCE" w:rsidDel="00325AFA">
          <w:fldChar w:fldCharType="begin"/>
        </w:r>
        <w:r w:rsidR="005B7DCE" w:rsidDel="00325AFA">
          <w:delInstrText xml:space="preserve"> ADDIN EN.CITE &lt;EndNote&gt;&lt;Cite AuthorYear="1"&gt;&lt;Author&gt;Zebarth&lt;/Author&gt;&lt;Year&gt;2006&lt;/Year&gt;&lt;RecNum&gt;2507&lt;/RecNum&gt;&lt;DisplayText&gt;Zebarth et al. (2006)&lt;/DisplayText&gt;&lt;record&gt;&lt;rec-number&gt;2507&lt;/rec-number&gt;&lt;foreign-keys&gt;&lt;key app="EN" db-id="sszpfv5zm0wprde2r5bvw2wpdezsax0e9spx" timestamp="1569856811"&gt;2507&lt;/key&gt;&lt;/foreign-keys&gt;&lt;ref-type name="Journal Article"&gt;17&lt;/ref-type&gt;&lt;contributors&gt;&lt;authors&gt;&lt;author&gt;B. J. Zebarth&lt;/author&gt;&lt;author&gt;W. J. Arsenault&lt;/author&gt;&lt;author&gt;J. B. Sanderson&lt;/author&gt;&lt;/authors&gt;&lt;/contributors&gt;&lt;titles&gt;&lt;title&gt;Effect of seedpiece spacing and nitrogen fertilization on tuber yield, yield components, and nitrogen use efficiency parameters of two potato cultivars&lt;/title&gt;&lt;secondary-title&gt;American Journal of Potato Research&lt;/secondary-title&gt;&lt;/titles&gt;&lt;periodical&gt;&lt;full-title&gt;American Journal of Potato Research&lt;/full-title&gt;&lt;abbr-1&gt;Am. J. Potato Res.&lt;/abbr-1&gt;&lt;/periodical&gt;&lt;pages&gt;289-296&lt;/pages&gt;&lt;volume&gt;83&lt;/volume&gt;&lt;number&gt;4&lt;/number&gt;&lt;keywords&gt;&lt;keyword&gt;Solanum tuberosum&lt;/keyword&gt;&lt;keyword&gt;Atlantic&lt;/keyword&gt;&lt;keyword&gt;Shepody&lt;/keyword&gt;&lt;keyword&gt;soil nitrate&lt;/keyword&gt;&lt;/keywords&gt;&lt;dates&gt;&lt;year&gt;2006&lt;/year&gt;&lt;/dates&gt;&lt;urls&gt;&lt;/urls&gt;&lt;electronic-resource-num&gt;10.1007/BF02871589&lt;/electronic-resource-num&gt;&lt;/record&gt;&lt;/Cite&gt;&lt;/EndNote&gt;</w:delInstrText>
        </w:r>
        <w:r w:rsidR="005B7DCE" w:rsidDel="00325AFA">
          <w:fldChar w:fldCharType="separate"/>
        </w:r>
        <w:r w:rsidR="005B7DCE" w:rsidDel="00325AFA">
          <w:rPr>
            <w:noProof/>
          </w:rPr>
          <w:delText>Zebarth et al. (2006)</w:delText>
        </w:r>
        <w:r w:rsidR="005B7DCE" w:rsidDel="00325AFA">
          <w:fldChar w:fldCharType="end"/>
        </w:r>
      </w:del>
    </w:p>
    <w:p w14:paraId="32CFC455" w14:textId="51D7B732" w:rsidR="002F2C0F" w:rsidRPr="00D414E6" w:rsidRDefault="002F2C0F" w:rsidP="002F2C0F">
      <w:pPr>
        <w:pStyle w:val="Body"/>
        <w:rPr>
          <w:ins w:id="613" w:author="Brian Bohman" w:date="2021-08-28T07:56:00Z"/>
        </w:rPr>
      </w:pPr>
      <w:ins w:id="614" w:author="Brian Bohman" w:date="2021-08-28T07:56:00Z">
        <w:r>
          <w:t>Other source of variation due to M (e.g., irrigation) may similar</w:t>
        </w:r>
      </w:ins>
      <w:ins w:id="615" w:author="Brian Bohman" w:date="2021-08-28T07:57:00Z">
        <w:r>
          <w:t xml:space="preserve">ly </w:t>
        </w:r>
        <w:proofErr w:type="gramStart"/>
        <w:r>
          <w:t>have an</w:t>
        </w:r>
      </w:ins>
      <w:ins w:id="616" w:author="Brian Bohman" w:date="2021-08-28T07:56:00Z">
        <w:r>
          <w:t xml:space="preserve"> effect on</w:t>
        </w:r>
        <w:proofErr w:type="gramEnd"/>
        <w:r>
          <w:t xml:space="preserve"> harvest index for potato. For example, </w:t>
        </w:r>
        <w:r>
          <w:fldChar w:fldCharType="begin"/>
        </w:r>
        <w:r>
          <w:instrText xml:space="preserve"> ADDIN EN.CITE &lt;EndNote&gt;&lt;Cite AuthorYear="1"&gt;&lt;Author&gt;Bélanger&lt;/Author&gt;&lt;Year&gt;2001&lt;/Year&gt;&lt;RecNum&gt;2592&lt;/RecNum&gt;&lt;DisplayText&gt;Bélanger et al. (2001b)&lt;/DisplayText&gt;&lt;record&gt;&lt;rec-number&gt;2592&lt;/rec-number&gt;&lt;foreign-keys&gt;&lt;key app="EN" db-id="sszpfv5zm0wprde2r5bvw2wpdezsax0e9spx" timestamp="1569856813"&gt;2592&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Tuber growth and biomass partitioning of two potato cultivars grown under different N fertilization rates with and without irrigation&lt;/title&gt;&lt;secondary-title&gt;Am. J. Potato Res.&lt;/secondary-title&gt;&lt;/titles&gt;&lt;periodical&gt;&lt;full-title&gt;Am. J. Potato Res.&lt;/full-title&gt;&lt;abbr-1&gt;Am. J. Potato Res.&lt;/abbr-1&gt;&lt;/periodical&gt;&lt;pages&gt;109-117&lt;/pages&gt;&lt;volume&gt;78&lt;/volume&gt;&lt;number&gt;2&lt;/number&gt;&lt;keywords&gt;&lt;keyword&gt;Solanum tuberosum L.&lt;/keyword&gt;&lt;keyword&gt;N fertilizer&lt;/keyword&gt;&lt;keyword&gt;irrigation&lt;/keyword&gt;&lt;keyword&gt;Russet Burbank&lt;/keyword&gt;&lt;keyword&gt;Shepody&lt;/keyword&gt;&lt;keyword&gt;partitioning&lt;/keyword&gt;&lt;/keywords&gt;&lt;dates&gt;&lt;year&gt;2001&lt;/year&gt;&lt;/dates&gt;&lt;urls&gt;&lt;/urls&gt;&lt;electronic-resource-num&gt;10.1007/BF02874766&lt;/electronic-resource-num&gt;&lt;/record&gt;&lt;/Cite&gt;&lt;/EndNote&gt;</w:instrText>
        </w:r>
        <w:r>
          <w:fldChar w:fldCharType="separate"/>
        </w:r>
        <w:r>
          <w:rPr>
            <w:noProof/>
          </w:rPr>
          <w:t>Bélanger et al. (2001b)</w:t>
        </w:r>
        <w:r>
          <w:fldChar w:fldCharType="end"/>
        </w:r>
        <w:r>
          <w:t xml:space="preserve"> reported that the relative proportion of biomass partitioned to tubers increased under conditions of water stress (i.e., non-irrigated), which had a corresponding reduction in %N</w:t>
        </w:r>
        <w:r>
          <w:rPr>
            <w:vertAlign w:val="subscript"/>
          </w:rPr>
          <w:t>c</w:t>
        </w:r>
        <w:r>
          <w:t xml:space="preserve"> compared to non-water limiting (i.e., irrigated) conditions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w:t>
        </w:r>
      </w:ins>
      <w:ins w:id="617" w:author="Brian Bohman" w:date="2021-08-28T07:57:00Z">
        <w:r>
          <w:t xml:space="preserve"> </w:t>
        </w:r>
      </w:ins>
      <w:ins w:id="618" w:author="Brian Bohman" w:date="2021-08-28T07:58:00Z">
        <w:r>
          <w:t>Notable, t</w:t>
        </w:r>
      </w:ins>
      <w:ins w:id="619" w:author="Brian Bohman" w:date="2021-08-28T07:57:00Z">
        <w:r>
          <w:t>his effect w</w:t>
        </w:r>
      </w:ins>
      <w:ins w:id="620" w:author="Brian Bohman" w:date="2021-08-28T07:58:00Z">
        <w:r>
          <w:t>as observed across a G × M interaction where the two varieties evaluated had differing planting densities.</w:t>
        </w:r>
      </w:ins>
    </w:p>
    <w:p w14:paraId="4AB28F66" w14:textId="2D5FE8C7" w:rsidR="005371C9" w:rsidRDefault="002F2C0F" w:rsidP="00241C92">
      <w:pPr>
        <w:pStyle w:val="Body"/>
        <w:rPr>
          <w:ins w:id="621" w:author="Brian Bohman" w:date="2021-08-28T08:46:00Z"/>
        </w:rPr>
      </w:pPr>
      <w:ins w:id="622" w:author="Brian Bohman" w:date="2021-08-28T07:59:00Z">
        <w:r>
          <w:t>T</w:t>
        </w:r>
      </w:ins>
      <w:ins w:id="623" w:author="Brian Bohman" w:date="2021-08-27T14:48:00Z">
        <w:r w:rsidR="006E3604">
          <w:t>he</w:t>
        </w:r>
      </w:ins>
      <w:ins w:id="624" w:author="Brian Bohman" w:date="2021-08-27T10:45:00Z">
        <w:r w:rsidR="00801A99">
          <w:t xml:space="preserve"> </w:t>
        </w:r>
      </w:ins>
      <w:ins w:id="625" w:author="Brian Bohman" w:date="2021-08-27T10:11:00Z">
        <w:r w:rsidR="00D10586">
          <w:t>effect</w:t>
        </w:r>
      </w:ins>
      <w:ins w:id="626" w:author="Brian Bohman" w:date="2021-08-27T14:48:00Z">
        <w:r w:rsidR="006E3604">
          <w:t>s of G and E as well as the interaction of G × E</w:t>
        </w:r>
      </w:ins>
      <w:ins w:id="627" w:author="Brian Bohman" w:date="2021-08-27T10:11:00Z">
        <w:r w:rsidR="00D10586">
          <w:t xml:space="preserve"> </w:t>
        </w:r>
      </w:ins>
      <w:ins w:id="628" w:author="Brian Bohman" w:date="2021-08-27T14:51:00Z">
        <w:r w:rsidR="006E3604">
          <w:t>are potentially</w:t>
        </w:r>
      </w:ins>
      <w:ins w:id="629" w:author="Brian Bohman" w:date="2021-08-27T10:11:00Z">
        <w:r w:rsidR="00D10586">
          <w:t xml:space="preserve"> confounded in the present analysis</w:t>
        </w:r>
      </w:ins>
      <w:ins w:id="630" w:author="Brian Bohman" w:date="2021-08-27T14:46:00Z">
        <w:r w:rsidR="00D457E8">
          <w:t xml:space="preserve"> </w:t>
        </w:r>
      </w:ins>
      <w:ins w:id="631" w:author="Brian Bohman" w:date="2021-08-27T14:48:00Z">
        <w:r w:rsidR="006E3604">
          <w:t xml:space="preserve">by the </w:t>
        </w:r>
      </w:ins>
      <w:ins w:id="632" w:author="Brian Bohman" w:date="2021-08-27T10:13:00Z">
        <w:r w:rsidR="00D10586">
          <w:t>implicit effect of M</w:t>
        </w:r>
      </w:ins>
      <w:ins w:id="633" w:author="Brian Bohman" w:date="2021-08-27T14:48:00Z">
        <w:r w:rsidR="006E3604">
          <w:t xml:space="preserve">. </w:t>
        </w:r>
      </w:ins>
      <w:proofErr w:type="gramStart"/>
      <w:ins w:id="634" w:author="Brian Bohman" w:date="2021-08-27T14:50:00Z">
        <w:r w:rsidR="006E3604">
          <w:t>In particular, variation</w:t>
        </w:r>
        <w:proofErr w:type="gramEnd"/>
        <w:r w:rsidR="006E3604">
          <w:t xml:space="preserve"> in p</w:t>
        </w:r>
      </w:ins>
      <w:ins w:id="635" w:author="Brian Bohman" w:date="2021-08-27T14:51:00Z">
        <w:r w:rsidR="006E3604">
          <w:t xml:space="preserve">lanting density </w:t>
        </w:r>
      </w:ins>
      <w:ins w:id="636" w:author="Brian Bohman" w:date="2021-08-27T14:52:00Z">
        <w:r w:rsidR="006E3604">
          <w:t xml:space="preserve">across levels of G </w:t>
        </w:r>
        <w:r w:rsidR="006E3604">
          <w:lastRenderedPageBreak/>
          <w:t xml:space="preserve">× E </w:t>
        </w:r>
      </w:ins>
      <w:ins w:id="637" w:author="Brian Bohman" w:date="2021-08-27T15:59:00Z">
        <w:r w:rsidR="00C723AE">
          <w:t xml:space="preserve">interactions </w:t>
        </w:r>
      </w:ins>
      <w:ins w:id="638" w:author="Brian Bohman" w:date="2021-08-27T14:52:00Z">
        <w:r w:rsidR="006E3604">
          <w:t>(</w:t>
        </w:r>
      </w:ins>
      <w:ins w:id="639" w:author="Brian Bohman" w:date="2021-08-30T13:26:00Z">
        <w:r w:rsidR="003A285B">
          <w:t>Table ??</w:t>
        </w:r>
      </w:ins>
      <w:ins w:id="640" w:author="Brian Bohman" w:date="2021-08-27T14:52:00Z">
        <w:r w:rsidR="006E3604">
          <w:t xml:space="preserve">) </w:t>
        </w:r>
      </w:ins>
      <w:ins w:id="641" w:author="Brian Bohman" w:date="2021-08-28T07:36:00Z">
        <w:r w:rsidR="00804D07">
          <w:t>may be</w:t>
        </w:r>
      </w:ins>
      <w:ins w:id="642" w:author="Brian Bohman" w:date="2021-08-27T14:51:00Z">
        <w:r w:rsidR="006E3604">
          <w:t xml:space="preserve"> an important source of variation </w:t>
        </w:r>
      </w:ins>
      <w:ins w:id="643" w:author="Brian Bohman" w:date="2021-08-28T07:36:00Z">
        <w:r w:rsidR="00125B3D">
          <w:t>relevant to</w:t>
        </w:r>
      </w:ins>
      <w:ins w:id="644" w:author="Brian Bohman" w:date="2021-08-27T14:51:00Z">
        <w:r w:rsidR="006E3604">
          <w:t xml:space="preserve"> consider when interpreting the results</w:t>
        </w:r>
      </w:ins>
      <w:ins w:id="645" w:author="Brian Bohman" w:date="2021-08-27T14:53:00Z">
        <w:r w:rsidR="006E3604">
          <w:t xml:space="preserve"> of this study.</w:t>
        </w:r>
      </w:ins>
      <w:ins w:id="646" w:author="Brian Bohman" w:date="2021-08-27T14:51:00Z">
        <w:r w:rsidR="006E3604">
          <w:t xml:space="preserve"> </w:t>
        </w:r>
      </w:ins>
      <w:ins w:id="647" w:author="Brian Bohman" w:date="2021-08-27T10:16:00Z">
        <w:r w:rsidR="00D10586">
          <w:t>I</w:t>
        </w:r>
      </w:ins>
      <w:ins w:id="648" w:author="Brian Bohman" w:date="2021-08-28T08:46:00Z">
        <w:r w:rsidR="001B4277">
          <w:t>t</w:t>
        </w:r>
      </w:ins>
      <w:ins w:id="649" w:author="Brian Bohman" w:date="2021-08-27T10:16:00Z">
        <w:r w:rsidR="00D10586">
          <w:t xml:space="preserve"> is plausible that the differences in </w:t>
        </w:r>
      </w:ins>
      <w:ins w:id="650" w:author="Brian Bohman" w:date="2021-08-27T10:17:00Z">
        <w:r w:rsidR="00D10586">
          <w:t>M are implicitly the source of the observed variation across the effects of E and G. For example, Argentina has the highest planting density (</w:t>
        </w:r>
      </w:ins>
      <w:ins w:id="651" w:author="Brian Bohman" w:date="2021-08-30T13:26:00Z">
        <w:r w:rsidR="003A285B">
          <w:t xml:space="preserve">Table ??) </w:t>
        </w:r>
      </w:ins>
      <w:ins w:id="652" w:author="Brian Bohman" w:date="2021-08-27T10:18:00Z">
        <w:r w:rsidR="00D10586">
          <w:t>which resulted in the highest %N</w:t>
        </w:r>
        <w:r w:rsidR="00D10586">
          <w:rPr>
            <w:vertAlign w:val="subscript"/>
          </w:rPr>
          <w:t>c</w:t>
        </w:r>
      </w:ins>
      <w:ins w:id="653" w:author="Brian Bohman" w:date="2021-08-27T10:20:00Z">
        <w:r w:rsidR="00D10586">
          <w:t xml:space="preserve"> across all other levels of E. Additionally, Canada × </w:t>
        </w:r>
        <w:proofErr w:type="spellStart"/>
        <w:r w:rsidR="00D10586">
          <w:t>Shepody</w:t>
        </w:r>
        <w:proofErr w:type="spellEnd"/>
        <w:r w:rsidR="00D10586">
          <w:t xml:space="preserve"> had </w:t>
        </w:r>
      </w:ins>
      <w:ins w:id="654" w:author="Brian Bohman" w:date="2021-08-27T10:21:00Z">
        <w:r w:rsidR="00A92980">
          <w:t xml:space="preserve">both </w:t>
        </w:r>
      </w:ins>
      <w:ins w:id="655" w:author="Brian Bohman" w:date="2021-08-27T10:20:00Z">
        <w:r w:rsidR="00D10586">
          <w:t>a greater</w:t>
        </w:r>
      </w:ins>
      <w:ins w:id="656" w:author="Brian Bohman" w:date="2021-08-27T10:21:00Z">
        <w:r w:rsidR="00A92980">
          <w:t xml:space="preserve"> planting density and significantly greater %N</w:t>
        </w:r>
        <w:r w:rsidR="00A92980">
          <w:rPr>
            <w:vertAlign w:val="subscript"/>
          </w:rPr>
          <w:t>c</w:t>
        </w:r>
        <w:r w:rsidR="00A92980">
          <w:t xml:space="preserve"> than Canada × Russet Burbank (</w:t>
        </w:r>
      </w:ins>
      <w:ins w:id="657" w:author="Brian Bohman" w:date="2021-08-30T13:26:00Z">
        <w:r w:rsidR="003A285B">
          <w:t>Table ??</w:t>
        </w:r>
      </w:ins>
      <w:ins w:id="658" w:author="Brian Bohman" w:date="2021-08-27T10:21:00Z">
        <w:r w:rsidR="00A92980">
          <w:t xml:space="preserve">, </w:t>
        </w:r>
      </w:ins>
      <w:ins w:id="659" w:author="Brian Bohman" w:date="2021-08-27T10:22:00Z">
        <w:r w:rsidR="00A92980">
          <w:fldChar w:fldCharType="begin"/>
        </w:r>
        <w:r w:rsidR="00A92980">
          <w:instrText xml:space="preserve"> REF _Ref78281627 \h </w:instrText>
        </w:r>
      </w:ins>
      <w:r w:rsidR="00A92980">
        <w:fldChar w:fldCharType="separate"/>
      </w:r>
      <w:ins w:id="660" w:author="Brian Bohman" w:date="2021-08-27T10:22:00Z">
        <w:r w:rsidR="00A92980">
          <w:t xml:space="preserve">Figure </w:t>
        </w:r>
        <w:r w:rsidR="00A92980">
          <w:rPr>
            <w:noProof/>
          </w:rPr>
          <w:t>7</w:t>
        </w:r>
        <w:r w:rsidR="00A92980">
          <w:fldChar w:fldCharType="end"/>
        </w:r>
        <w:r w:rsidR="00A92980">
          <w:t>c</w:t>
        </w:r>
      </w:ins>
      <w:ins w:id="661" w:author="Brian Bohman" w:date="2021-08-27T10:21:00Z">
        <w:r w:rsidR="00A92980">
          <w:t>)</w:t>
        </w:r>
      </w:ins>
      <w:ins w:id="662" w:author="Brian Bohman" w:date="2021-08-27T10:22:00Z">
        <w:r w:rsidR="00A92980">
          <w:t xml:space="preserve">. </w:t>
        </w:r>
      </w:ins>
    </w:p>
    <w:p w14:paraId="3BA1470D" w14:textId="23C66872" w:rsidR="00D10586" w:rsidRDefault="005371C9" w:rsidP="00241C92">
      <w:pPr>
        <w:pStyle w:val="Body"/>
        <w:rPr>
          <w:ins w:id="663" w:author="Brian Bohman" w:date="2021-08-28T07:47:00Z"/>
        </w:rPr>
      </w:pPr>
      <w:ins w:id="664" w:author="Brian Bohman" w:date="2021-08-28T08:46:00Z">
        <w:r>
          <w:t xml:space="preserve">Because there is only a single level of M (e.g., planting density, irrigation) within each level of G × E for the experimental trials considered here, additional experimental data is required to fully consider the independent effects of G, E, and M on critical N dilution. </w:t>
        </w:r>
      </w:ins>
      <w:ins w:id="665" w:author="Brian Bohman" w:date="2021-08-27T10:22:00Z">
        <w:r w:rsidR="00A92980">
          <w:t xml:space="preserve">Therefore, </w:t>
        </w:r>
      </w:ins>
      <w:ins w:id="666" w:author="Brian Bohman" w:date="2021-08-27T10:23:00Z">
        <w:r w:rsidR="00A92980">
          <w:t xml:space="preserve">future experimental studies explicitly investigating the effect of M </w:t>
        </w:r>
      </w:ins>
      <w:ins w:id="667" w:author="Brian Bohman" w:date="2021-08-27T10:47:00Z">
        <w:r w:rsidR="00801A99">
          <w:t xml:space="preserve">(e.g., planting density) </w:t>
        </w:r>
      </w:ins>
      <w:ins w:id="668" w:author="Brian Bohman" w:date="2021-08-27T10:23:00Z">
        <w:r w:rsidR="00A92980">
          <w:t>on %N</w:t>
        </w:r>
        <w:r w:rsidR="00A92980">
          <w:rPr>
            <w:vertAlign w:val="subscript"/>
          </w:rPr>
          <w:t>c</w:t>
        </w:r>
        <w:r w:rsidR="00A92980">
          <w:t xml:space="preserve"> should be conducted to properly </w:t>
        </w:r>
      </w:ins>
      <w:ins w:id="669" w:author="Brian Bohman" w:date="2021-08-27T10:24:00Z">
        <w:r w:rsidR="00A92980">
          <w:t>consider</w:t>
        </w:r>
      </w:ins>
      <w:ins w:id="670" w:author="Brian Bohman" w:date="2021-08-27T10:23:00Z">
        <w:r w:rsidR="00A92980">
          <w:t xml:space="preserve"> the effects the G </w:t>
        </w:r>
      </w:ins>
      <w:ins w:id="671" w:author="Brian Bohman" w:date="2021-08-27T10:30:00Z">
        <w:r w:rsidR="00A92980">
          <w:t>×</w:t>
        </w:r>
      </w:ins>
      <w:ins w:id="672" w:author="Brian Bohman" w:date="2021-08-27T10:23:00Z">
        <w:r w:rsidR="00A92980">
          <w:t xml:space="preserve"> E </w:t>
        </w:r>
      </w:ins>
      <w:ins w:id="673" w:author="Brian Bohman" w:date="2021-08-27T10:30:00Z">
        <w:r w:rsidR="00A92980">
          <w:t>×</w:t>
        </w:r>
      </w:ins>
      <w:ins w:id="674" w:author="Brian Bohman" w:date="2021-08-27T10:23:00Z">
        <w:r w:rsidR="00A92980">
          <w:t xml:space="preserve"> M interaction.</w:t>
        </w:r>
      </w:ins>
    </w:p>
    <w:p w14:paraId="771F9478" w14:textId="230BD588" w:rsidR="00661999" w:rsidRPr="00661999" w:rsidDel="00393852" w:rsidRDefault="00661999" w:rsidP="00A92980">
      <w:pPr>
        <w:pStyle w:val="Body"/>
        <w:rPr>
          <w:del w:id="675"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04A536F4" w:rsidR="00241C92" w:rsidRPr="00DB66FC" w:rsidRDefault="00241C92" w:rsidP="00241C92">
      <w:pPr>
        <w:pStyle w:val="Body"/>
      </w:pPr>
      <w:r w:rsidRPr="00DB66FC">
        <w:t xml:space="preserve">These findings contrasts somewhat with the previous studies evaluating G </w:t>
      </w:r>
      <w:del w:id="676" w:author="Brian Bohman" w:date="2021-08-25T10:49:00Z">
        <w:r w:rsidRPr="00DB66FC" w:rsidDel="000B3B17">
          <w:delText>x</w:delText>
        </w:r>
      </w:del>
      <w:ins w:id="677" w:author="Brian Bohman" w:date="2021-08-25T10:49:00Z">
        <w:r w:rsidR="000B3B17">
          <w:t>×</w:t>
        </w:r>
      </w:ins>
      <w:r w:rsidRPr="00DB66FC">
        <w:t xml:space="preserve"> E 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678" w:author="Brian Bohman" w:date="2021-08-25T11:11:00Z">
        <w:r w:rsidR="002512EA">
          <w:t>t</w:t>
        </w:r>
      </w:ins>
      <w:del w:id="679"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found variation as a result of G </w:t>
      </w:r>
      <w:del w:id="680" w:author="Brian Bohman" w:date="2021-08-25T10:49:00Z">
        <w:r w:rsidRPr="00DB66FC" w:rsidDel="000B3B17">
          <w:delText>x</w:delText>
        </w:r>
      </w:del>
      <w:ins w:id="681" w:author="Brian Bohman" w:date="2021-08-25T10:49:00Z">
        <w:r w:rsidR="000B3B17">
          <w:t>×</w:t>
        </w:r>
      </w:ins>
      <w:r w:rsidRPr="00DB66FC">
        <w:t xml:space="preserve"> E </w:t>
      </w:r>
      <w:proofErr w:type="gramStart"/>
      <w:r w:rsidRPr="00DB66FC">
        <w:t>interactions, but</w:t>
      </w:r>
      <w:proofErr w:type="gramEnd"/>
      <w:r w:rsidRPr="00DB66FC">
        <w:t xml:space="preserve"> did not independent</w:t>
      </w:r>
      <w:r>
        <w:t>ly</w:t>
      </w:r>
      <w:r w:rsidRPr="00DB66FC">
        <w:t xml:space="preserve"> report either G or E effects. In any case, the magnitude of the difference in %N</w:t>
      </w:r>
      <w:r w:rsidRPr="00DB66FC">
        <w:rPr>
          <w:vertAlign w:val="subscript"/>
        </w:rPr>
        <w:t>c</w:t>
      </w:r>
      <w:r w:rsidRPr="00DB66FC">
        <w:t xml:space="preserve"> for any effect (i.e., G, E) or interaction (i.e., G </w:t>
      </w:r>
      <w:del w:id="682" w:author="Brian Bohman" w:date="2021-08-25T10:50:00Z">
        <w:r w:rsidRPr="00DB66FC" w:rsidDel="000B3B17">
          <w:delText>x</w:delText>
        </w:r>
      </w:del>
      <w:ins w:id="683" w:author="Brian Bohman" w:date="2021-08-25T10:50:00Z">
        <w:r w:rsidR="000B3B17">
          <w:t>×</w:t>
        </w:r>
      </w:ins>
      <w:r w:rsidRPr="00DB66FC">
        <w:t xml:space="preserve">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 </w:instrText>
      </w:r>
      <w:r>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is less than that observed for E in the present study.</w:t>
      </w:r>
    </w:p>
    <w:p w14:paraId="58FD0BF4" w14:textId="48BA4E18" w:rsidR="00241C92" w:rsidRDefault="00241C92" w:rsidP="00241C92">
      <w:pPr>
        <w:pStyle w:val="Body"/>
      </w:pPr>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w:t>
      </w:r>
      <w:commentRangeStart w:id="684"/>
      <w:r w:rsidRPr="00DB66FC">
        <w:t>maize</w:t>
      </w:r>
      <w:commentRangeEnd w:id="684"/>
      <w:r w:rsidR="00AE6AD9">
        <w:rPr>
          <w:rStyle w:val="CommentReference"/>
          <w:rFonts w:ascii="Palatino Linotype" w:eastAsia="SimSun" w:hAnsi="Palatino Linotype"/>
          <w:noProof/>
          <w:color w:val="000000"/>
          <w:lang w:eastAsia="zh-CN"/>
        </w:rPr>
        <w:commentReference w:id="684"/>
      </w:r>
      <w:r w:rsidRPr="00DB66FC">
        <w:t xml:space="preserve">). </w:t>
      </w:r>
      <w:r>
        <w:t xml:space="preserve">This is because </w:t>
      </w:r>
      <w:r w:rsidRPr="00DB66FC">
        <w:t xml:space="preserve">the </w:t>
      </w:r>
      <w:r w:rsidRPr="00DB66FC">
        <w:lastRenderedPageBreak/>
        <w:t>magnitude of variability in %N</w:t>
      </w:r>
      <w:r w:rsidRPr="00DB66FC">
        <w:rPr>
          <w:vertAlign w:val="subscript"/>
        </w:rPr>
        <w:t>c</w:t>
      </w:r>
      <w:r w:rsidRPr="00DB66FC">
        <w:t xml:space="preserve"> due to G </w:t>
      </w:r>
      <w:del w:id="685" w:author="Brian Bohman" w:date="2021-08-25T10:50:00Z">
        <w:r w:rsidRPr="00DB66FC" w:rsidDel="000B3B17">
          <w:delText>x</w:delText>
        </w:r>
      </w:del>
      <w:ins w:id="686" w:author="Brian Bohman" w:date="2021-08-25T10:50:00Z">
        <w:r w:rsidR="000B3B17">
          <w:t>×</w:t>
        </w:r>
      </w:ins>
      <w:r w:rsidRPr="00DB66FC">
        <w:t xml:space="preserve"> E interactions is relatively </w:t>
      </w:r>
      <w:r>
        <w:t>greater</w:t>
      </w:r>
      <w:r w:rsidRPr="00DB66FC">
        <w:t xml:space="preserve"> for potato</w:t>
      </w:r>
      <w:r>
        <w:t xml:space="preserve"> than other crops</w:t>
      </w:r>
      <w:r w:rsidRPr="00DB66FC">
        <w:t xml:space="preserve">. </w:t>
      </w:r>
      <w:proofErr w:type="gramStart"/>
      <w:r w:rsidRPr="00DB66FC">
        <w:t>In order to</w:t>
      </w:r>
      <w:proofErr w:type="gramEnd"/>
      <w:r w:rsidRPr="00DB66FC">
        <w:t xml:space="preserve"> improve the understanding of this relationship between NUE and %N</w:t>
      </w:r>
      <w:r w:rsidRPr="00DB66FC">
        <w:rPr>
          <w:vertAlign w:val="subscript"/>
        </w:rPr>
        <w:t>c</w:t>
      </w:r>
      <w:r w:rsidRPr="00DB66FC">
        <w:t xml:space="preserve">, future work should continue to better characterize the relative partitioning of potato biomass to tubers across G </w:t>
      </w:r>
      <w:del w:id="687" w:author="Brian Bohman" w:date="2021-08-25T10:50:00Z">
        <w:r w:rsidRPr="00DB66FC" w:rsidDel="000B3B17">
          <w:delText>x</w:delText>
        </w:r>
      </w:del>
      <w:ins w:id="688" w:author="Brian Bohman" w:date="2021-08-25T10:50:00Z">
        <w:r w:rsidR="000B3B17">
          <w:t>×</w:t>
        </w:r>
      </w:ins>
      <w:r w:rsidRPr="00DB66FC">
        <w:t xml:space="preserve"> E effects.</w:t>
      </w:r>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77777777" w:rsidR="00617544" w:rsidRDefault="00617544" w:rsidP="00617544">
      <w:pPr>
        <w:pStyle w:val="Body"/>
      </w:pPr>
      <w:r w:rsidRPr="00DB66FC">
        <w:t xml:space="preserve">Understanding and properly interpreting the impact of G </w:t>
      </w:r>
      <w:r>
        <w:t>×</w:t>
      </w:r>
      <w:r w:rsidRPr="00DB66FC">
        <w:t xml:space="preserve"> E 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77777777"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689"/>
      <w:r>
        <w:t>g g</w:t>
      </w:r>
      <w:r>
        <w:rPr>
          <w:vertAlign w:val="superscript"/>
        </w:rPr>
        <w:t>-1</w:t>
      </w:r>
      <w:r>
        <w:t xml:space="preserve"> N</w:t>
      </w:r>
      <w:commentRangeEnd w:id="689"/>
      <w:r>
        <w:rPr>
          <w:rStyle w:val="CommentReference"/>
          <w:rFonts w:ascii="Palatino Linotype" w:eastAsia="SimSun" w:hAnsi="Palatino Linotype"/>
          <w:noProof/>
          <w:color w:val="000000"/>
          <w:lang w:eastAsia="zh-CN"/>
        </w:rPr>
        <w:commentReference w:id="689"/>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2E52C078" w14:textId="5C0A9FA3" w:rsidR="00617544" w:rsidRDefault="00617544" w:rsidP="00241C92">
      <w:pPr>
        <w:pStyle w:val="Body"/>
      </w:pPr>
      <w:r w:rsidRPr="00DB66FC">
        <w:t xml:space="preserve">The finding in the present study that the CNDC can vary across G </w:t>
      </w:r>
      <w:r>
        <w:t>×</w:t>
      </w:r>
      <w:r w:rsidRPr="00DB66FC">
        <w:t xml:space="preserve"> E effects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effects as the CNDC. Therefore, the effect of G </w:t>
      </w:r>
      <w:r>
        <w:t>×</w:t>
      </w:r>
      <w:r w:rsidRPr="00DB66FC">
        <w:t xml:space="preserve">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 effect on the </w:t>
      </w:r>
      <w:proofErr w:type="spellStart"/>
      <w:r w:rsidRPr="00DB66FC">
        <w:t>CNUtEC</w:t>
      </w:r>
      <w:proofErr w:type="spellEnd"/>
      <w:r w:rsidRPr="00DB66FC">
        <w:t xml:space="preserve"> is </w:t>
      </w:r>
      <w:r w:rsidRPr="00DB66FC">
        <w:lastRenderedPageBreak/>
        <w:t xml:space="preserve">therefore critically important to understand the impacts of G </w:t>
      </w:r>
      <w:r>
        <w:t>×</w:t>
      </w:r>
      <w:r w:rsidRPr="00DB66FC">
        <w:t xml:space="preserve"> E interactions on NUE.</w:t>
      </w:r>
      <w:r>
        <w:t xml:space="preserve"> In other words, controlling for this G × E 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 </w:instrTex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DATA </w:instrText>
      </w:r>
      <w:r>
        <w:fldChar w:fldCharType="end"/>
      </w:r>
      <w:r>
        <w:fldChar w:fldCharType="separate"/>
      </w:r>
      <w:r>
        <w:rPr>
          <w:noProof/>
        </w:rPr>
        <w:t>(Barraclough et al., 2010; Caviglia et al., 2014; Gastal et al., 2015; Lemaire &amp; Ciampitti, 2020; Sadras &amp; Lemaire, 2014)</w:t>
      </w:r>
      <w:r>
        <w:fldChar w:fldCharType="end"/>
      </w:r>
      <w:r>
        <w:t>.</w:t>
      </w:r>
    </w:p>
    <w:p w14:paraId="396E7EE9" w14:textId="77777777" w:rsidR="00EA4027" w:rsidRPr="00DB66FC" w:rsidRDefault="00EA4027" w:rsidP="00EA4027">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 </w:instrText>
      </w:r>
      <w:r>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DATA </w:instrText>
      </w:r>
      <w:r>
        <w:fldChar w:fldCharType="end"/>
      </w:r>
      <w:r w:rsidRPr="00DB66FC">
        <w:fldChar w:fldCharType="separate"/>
      </w:r>
      <w:r>
        <w:rPr>
          <w:noProof/>
        </w:rPr>
        <w:t>Jones et al. (2021); Stefaniak et al. (2021); Tiwari et al. (2018)</w:t>
      </w:r>
      <w:r w:rsidRPr="00DB66FC">
        <w:fldChar w:fldCharType="end"/>
      </w:r>
      <w:r w:rsidRPr="00DB66FC">
        <w:t xml:space="preserve">) should focus on identifying G </w:t>
      </w:r>
      <w:r>
        <w:t>×</w:t>
      </w:r>
      <w:r w:rsidRPr="00DB66FC">
        <w:t xml:space="preserve"> E </w:t>
      </w:r>
      <w:r>
        <w:t>×</w:t>
      </w:r>
      <w:r w:rsidRPr="00DB66FC">
        <w:t xml:space="preserve"> </w:t>
      </w:r>
      <w:commentRangeStart w:id="690"/>
      <w:r w:rsidRPr="00DB66FC">
        <w:t>M</w:t>
      </w:r>
      <w:commentRangeEnd w:id="690"/>
      <w:r>
        <w:rPr>
          <w:rStyle w:val="CommentReference"/>
          <w:rFonts w:ascii="Palatino Linotype" w:eastAsia="SimSun" w:hAnsi="Palatino Linotype"/>
          <w:noProof/>
          <w:color w:val="000000"/>
          <w:lang w:eastAsia="zh-CN"/>
        </w:rPr>
        <w:commentReference w:id="690"/>
      </w:r>
      <w:r w:rsidRPr="00DB66FC">
        <w:t xml:space="preserve"> interactions that result in an increased proportion of biomass partitioned to </w:t>
      </w:r>
      <w:commentRangeStart w:id="691"/>
      <w:r w:rsidRPr="00DB66FC">
        <w:t>tubers</w:t>
      </w:r>
      <w:commentRangeEnd w:id="691"/>
      <w:r>
        <w:rPr>
          <w:rStyle w:val="CommentReference"/>
          <w:rFonts w:ascii="Palatino Linotype" w:eastAsia="SimSun" w:hAnsi="Palatino Linotype"/>
          <w:noProof/>
          <w:color w:val="000000"/>
          <w:lang w:eastAsia="zh-CN"/>
        </w:rPr>
        <w:commentReference w:id="691"/>
      </w:r>
      <w:r w:rsidRPr="00DB66FC">
        <w:t>.</w:t>
      </w:r>
    </w:p>
    <w:p w14:paraId="1E9B1DC3" w14:textId="57BAD14C" w:rsidR="00EA4027" w:rsidRPr="00DB66FC" w:rsidRDefault="00EA4027" w:rsidP="00241C92">
      <w:pPr>
        <w:pStyle w:val="Body"/>
      </w:pPr>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t xml:space="preserve">Figure </w:t>
      </w:r>
      <w:r>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 rather than G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777777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 </w:instrText>
      </w:r>
      <w:r>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w:t>
      </w:r>
      <w:r w:rsidRPr="00DB66FC">
        <w:lastRenderedPageBreak/>
        <w:t>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Pr>
            <w:noProof/>
          </w:rPr>
          <w:t>10</w:t>
        </w:r>
      </w:fldSimple>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w:t>
      </w:r>
      <w:r w:rsidRPr="00DB66FC">
        <w:lastRenderedPageBreak/>
        <w:t xml:space="preserve">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692"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693" w:author="Brian Bohman" w:date="2021-08-25T11:19:00Z">
        <w:r w:rsidRPr="00DB66FC" w:rsidDel="003D09C9">
          <w:delText xml:space="preserve"> idealized</w:delText>
        </w:r>
      </w:del>
      <w:r w:rsidRPr="00DB66FC">
        <w:t xml:space="preserve"> conception of the NNI </w:t>
      </w:r>
      <w:r w:rsidRPr="00DB66FC">
        <w:lastRenderedPageBreak/>
        <w:t xml:space="preserve">framework must be qualified within a particular application by the statistical methods used to derive the CNDC for a given experimental </w:t>
      </w:r>
      <w:commentRangeStart w:id="694"/>
      <w:r w:rsidRPr="00DB66FC">
        <w:t>dataset</w:t>
      </w:r>
      <w:commentRangeEnd w:id="694"/>
      <w:r w:rsidR="003D09C9">
        <w:rPr>
          <w:rStyle w:val="CommentReference"/>
          <w:rFonts w:ascii="Palatino Linotype" w:eastAsia="SimSun" w:hAnsi="Palatino Linotype"/>
          <w:noProof/>
          <w:color w:val="000000"/>
          <w:lang w:eastAsia="zh-CN"/>
        </w:rPr>
        <w:commentReference w:id="694"/>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7777777"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695"/>
      <w:r w:rsidRPr="00DB66FC">
        <w:t>efforts</w:t>
      </w:r>
      <w:commentRangeEnd w:id="695"/>
      <w:r w:rsidR="003D09C9">
        <w:rPr>
          <w:rStyle w:val="CommentReference"/>
          <w:rFonts w:ascii="Palatino Linotype" w:eastAsia="SimSun" w:hAnsi="Palatino Linotype"/>
          <w:noProof/>
          <w:color w:val="000000"/>
          <w:lang w:eastAsia="zh-CN"/>
        </w:rPr>
        <w:commentReference w:id="695"/>
      </w:r>
      <w:r w:rsidRPr="00DB66FC">
        <w:t>.</w:t>
      </w:r>
    </w:p>
    <w:p w14:paraId="248F810B" w14:textId="77777777" w:rsidR="00241C92" w:rsidRPr="00AF0E94" w:rsidRDefault="00241C92" w:rsidP="00241C92">
      <w:pPr>
        <w:pStyle w:val="Heading1"/>
      </w:pPr>
      <w:r w:rsidRPr="00AF0E94">
        <w:lastRenderedPageBreak/>
        <w:t>Conclusions</w:t>
      </w:r>
    </w:p>
    <w:p w14:paraId="33307E7F" w14:textId="1E7559E1" w:rsidR="00241C92" w:rsidRDefault="00241C92" w:rsidP="00241C92">
      <w:pPr>
        <w:pStyle w:val="Body"/>
      </w:pPr>
      <w:r w:rsidRPr="00AF0E94">
        <w:t xml:space="preserve">First, this study demonstrated that there are significant differences between CNDCs developed across G </w:t>
      </w:r>
      <w:del w:id="696" w:author="Brian Bohman" w:date="2021-08-25T10:50:00Z">
        <w:r w:rsidRPr="00AF0E94" w:rsidDel="000B3B17">
          <w:delText>x</w:delText>
        </w:r>
      </w:del>
      <w:ins w:id="697" w:author="Brian Bohman" w:date="2021-08-25T10:50:00Z">
        <w:r w:rsidR="000B3B17">
          <w:t>×</w:t>
        </w:r>
      </w:ins>
      <w:r w:rsidRPr="00AF0E94">
        <w:t xml:space="preserve"> E effects for potato. Therefore, any application of %N</w:t>
      </w:r>
      <w:r w:rsidRPr="00AF0E94">
        <w:rPr>
          <w:vertAlign w:val="subscript"/>
        </w:rPr>
        <w:t>c</w:t>
      </w:r>
      <w:r w:rsidRPr="00AF0E94">
        <w:t xml:space="preserve"> must use an appropriate CNDC (i.e., not significantly different) for the G </w:t>
      </w:r>
      <w:del w:id="698" w:author="Brian Bohman" w:date="2021-08-25T10:50:00Z">
        <w:r w:rsidRPr="00AF0E94" w:rsidDel="000B3B17">
          <w:delText>x</w:delText>
        </w:r>
      </w:del>
      <w:ins w:id="699" w:author="Brian Bohman" w:date="2021-08-25T10:50:00Z">
        <w:r w:rsidR="000B3B17">
          <w:t>×</w:t>
        </w:r>
      </w:ins>
      <w:r w:rsidRPr="00AF0E94">
        <w:t xml:space="preserve">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700" w:author="Brian Bohman" w:date="2021-08-25T11:21:00Z">
        <w:r w:rsidR="003D09C9">
          <w:t>affects</w:t>
        </w:r>
      </w:ins>
      <w:del w:id="701" w:author="Brian Bohman" w:date="2021-08-25T11:21:00Z">
        <w:r w:rsidRPr="00AF0E94" w:rsidDel="003D09C9">
          <w:delText>has</w:delText>
        </w:r>
      </w:del>
      <w:del w:id="702"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703" w:author="Brian Bohman" w:date="2021-08-25T10:50:00Z">
        <w:r w:rsidRPr="00AF0E94" w:rsidDel="000B3B17">
          <w:delText>x</w:delText>
        </w:r>
      </w:del>
      <w:ins w:id="704" w:author="Brian Bohman" w:date="2021-08-25T10:50:00Z">
        <w:r w:rsidR="000B3B17">
          <w:t>×</w:t>
        </w:r>
      </w:ins>
      <w:r w:rsidRPr="00AF0E94">
        <w:t xml:space="preserve">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705" w:author="Brian Bohman" w:date="2021-08-25T10:50:00Z">
        <w:r w:rsidRPr="00AF0E94" w:rsidDel="000B3B17">
          <w:delText>x</w:delText>
        </w:r>
      </w:del>
      <w:ins w:id="706" w:author="Brian Bohman" w:date="2021-08-25T10:50:00Z">
        <w:r w:rsidR="000B3B17">
          <w:t>×</w:t>
        </w:r>
      </w:ins>
      <w:r w:rsidRPr="00AF0E94">
        <w:t xml:space="preserve"> 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707" w:name="_Ref78281013"/>
            <w:bookmarkStart w:id="708" w:name="_Toc78910183"/>
            <w:bookmarkStart w:id="709"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707"/>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710" w:author="Brian Bohman" w:date="2021-08-25T11:04:00Z">
              <w:r w:rsidR="002A2CE8">
                <w:rPr>
                  <w:b w:val="0"/>
                  <w:bCs/>
                </w:rPr>
                <w:t>for</w:t>
              </w:r>
            </w:ins>
            <w:del w:id="711"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708"/>
            <w:bookmarkEnd w:id="709"/>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712" w:name="_Ref78281175"/>
            <w:bookmarkStart w:id="713" w:name="_Toc78910184"/>
            <w:bookmarkStart w:id="714" w:name="_Toc80706216"/>
            <w:r>
              <w:t xml:space="preserve">Figure </w:t>
            </w:r>
            <w:fldSimple w:instr=" SEQ Figure \* ARABIC \s 1 ">
              <w:r w:rsidR="001413B5">
                <w:rPr>
                  <w:noProof/>
                </w:rPr>
                <w:t>2</w:t>
              </w:r>
            </w:fldSimple>
            <w:bookmarkEnd w:id="712"/>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715"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713"/>
            <w:bookmarkEnd w:id="714"/>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716" w:name="_Ref78281262"/>
            <w:bookmarkStart w:id="717" w:name="_Toc78910185"/>
            <w:bookmarkStart w:id="718" w:name="_Toc80706217"/>
            <w:r>
              <w:t xml:space="preserve">Figure </w:t>
            </w:r>
            <w:fldSimple w:instr=" SEQ Figure \* ARABIC \s 1 ">
              <w:r w:rsidR="001413B5">
                <w:rPr>
                  <w:noProof/>
                </w:rPr>
                <w:t>3</w:t>
              </w:r>
            </w:fldSimple>
            <w:bookmarkEnd w:id="716"/>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717"/>
            <w:bookmarkEnd w:id="718"/>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719" w:name="_Ref78281345"/>
            <w:bookmarkStart w:id="720" w:name="_Toc78910186"/>
            <w:bookmarkStart w:id="721"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719"/>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720"/>
            <w:bookmarkEnd w:id="721"/>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3561D2" w14:paraId="629FE913" w14:textId="77777777" w:rsidTr="00F555E9">
        <w:tc>
          <w:tcPr>
            <w:tcW w:w="8630" w:type="dxa"/>
          </w:tcPr>
          <w:p w14:paraId="6A5BE653" w14:textId="74DF900F" w:rsidR="003561D2" w:rsidRDefault="003561D2" w:rsidP="00F555E9">
            <w:pPr>
              <w:pStyle w:val="TableCaption"/>
            </w:pPr>
            <w:bookmarkStart w:id="722" w:name="_Ref78281403"/>
            <w:bookmarkStart w:id="723" w:name="_Toc78910187"/>
            <w:bookmarkStart w:id="724" w:name="_Toc80706219"/>
            <w:r>
              <w:t xml:space="preserve">Figure </w:t>
            </w:r>
            <w:fldSimple w:instr=" SEQ Figure \* ARABIC \s 1 ">
              <w:r>
                <w:rPr>
                  <w:noProof/>
                </w:rPr>
                <w:t>5</w:t>
              </w:r>
            </w:fldSimple>
            <w:bookmarkEnd w:id="722"/>
            <w:r>
              <w:t>.</w:t>
            </w:r>
            <w:r w:rsidRPr="0095557B">
              <w:rPr>
                <w:b w:val="0"/>
                <w:bCs/>
              </w:rPr>
              <w:t xml:space="preserve"> Critical N dilution curves (i.e., median value of critical N concentration [%Nc])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725"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726" w:author="Brian Bohman" w:date="2021-08-25T11:06:00Z">
              <w:r w:rsidRPr="0095557B" w:rsidDel="00FC24AD">
                <w:rPr>
                  <w:b w:val="0"/>
                  <w:bCs/>
                </w:rPr>
                <w:delText xml:space="preserve">nitrogen </w:delText>
              </w:r>
            </w:del>
            <w:ins w:id="727"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723"/>
            <w:bookmarkEnd w:id="724"/>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728" w:name="_Ref78281421"/>
            <w:bookmarkStart w:id="729" w:name="_Toc78910188"/>
            <w:bookmarkStart w:id="730"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728"/>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731" w:author="Brian Bohman" w:date="2021-08-25T10:50:00Z">
              <w:r w:rsidRPr="00035DFF" w:rsidDel="000B3B17">
                <w:rPr>
                  <w:b w:val="0"/>
                </w:rPr>
                <w:delText>x</w:delText>
              </w:r>
            </w:del>
            <w:ins w:id="732"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729"/>
            <w:bookmarkEnd w:id="730"/>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2354AA" w:rsidRDefault="00E9093D" w:rsidP="004D45E0">
            <w:pPr>
              <w:pStyle w:val="TableCaption"/>
            </w:pPr>
            <w:ins w:id="733" w:author="Brian Bohman" w:date="2021-08-27T08:39:00Z">
              <w:r w:rsidRPr="002354AA">
                <w:lastRenderedPageBreak/>
                <w:t>(a)</w:t>
              </w:r>
            </w:ins>
          </w:p>
        </w:tc>
        <w:tc>
          <w:tcPr>
            <w:tcW w:w="8360" w:type="dxa"/>
            <w:gridSpan w:val="3"/>
          </w:tcPr>
          <w:p w14:paraId="6B73444D" w14:textId="6814A562" w:rsidR="008E59F7" w:rsidRPr="00BD7D2E" w:rsidRDefault="008E59F7" w:rsidP="00837633">
            <w:r>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8E59F7" w:rsidRPr="002354AA" w14:paraId="7EEC8A4C" w14:textId="77777777" w:rsidTr="00CE3253">
        <w:tc>
          <w:tcPr>
            <w:tcW w:w="304" w:type="dxa"/>
          </w:tcPr>
          <w:p w14:paraId="45CFE87A" w14:textId="5B2CAD08" w:rsidR="008E59F7" w:rsidRPr="00D152B6" w:rsidRDefault="00E9093D" w:rsidP="004D45E0">
            <w:pPr>
              <w:pStyle w:val="TableCaption"/>
            </w:pPr>
            <w:ins w:id="734" w:author="Brian Bohman" w:date="2021-08-27T08:39:00Z">
              <w:r w:rsidRPr="002354AA">
                <w:t>(</w:t>
              </w:r>
              <w:r>
                <w:t>b</w:t>
              </w:r>
              <w:r w:rsidRPr="002354AA">
                <w:t>)</w:t>
              </w:r>
            </w:ins>
          </w:p>
        </w:tc>
        <w:tc>
          <w:tcPr>
            <w:tcW w:w="8360" w:type="dxa"/>
            <w:gridSpan w:val="3"/>
          </w:tcPr>
          <w:p w14:paraId="7BBF8F62" w14:textId="6BB076DA" w:rsidR="008E59F7" w:rsidRPr="00035DFF" w:rsidRDefault="001F3F86" w:rsidP="00837633">
            <w:r>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p>
        </w:tc>
      </w:tr>
      <w:tr w:rsidR="00CE3253" w:rsidRPr="002354AA" w14:paraId="466D3F81" w14:textId="77777777" w:rsidTr="00CE3253">
        <w:tc>
          <w:tcPr>
            <w:tcW w:w="304" w:type="dxa"/>
          </w:tcPr>
          <w:p w14:paraId="02422886" w14:textId="6E77B3F0" w:rsidR="00CE3253" w:rsidRPr="003A5FE3" w:rsidRDefault="00E9093D" w:rsidP="004D45E0">
            <w:pPr>
              <w:pStyle w:val="TableCaption"/>
            </w:pPr>
            <w:ins w:id="735" w:author="Brian Bohman" w:date="2021-08-27T08:39:00Z">
              <w:r w:rsidRPr="002354AA">
                <w:t>(</w:t>
              </w:r>
              <w:r>
                <w:t>c</w:t>
              </w:r>
              <w:r w:rsidRPr="002354AA">
                <w:t>)</w:t>
              </w:r>
            </w:ins>
          </w:p>
        </w:tc>
        <w:tc>
          <w:tcPr>
            <w:tcW w:w="3926" w:type="dxa"/>
          </w:tcPr>
          <w:p w14:paraId="7A8D0339" w14:textId="142FEE3F" w:rsidR="00CE3253" w:rsidRDefault="00CE3253" w:rsidP="00837633">
            <w:pPr>
              <w:rPr>
                <w:noProof/>
              </w:rPr>
            </w:pPr>
            <w:r>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p>
        </w:tc>
        <w:tc>
          <w:tcPr>
            <w:tcW w:w="360" w:type="dxa"/>
          </w:tcPr>
          <w:p w14:paraId="0EC1A4FC" w14:textId="35F78EC7" w:rsidR="00CE3253" w:rsidRPr="00CE3253" w:rsidRDefault="00E9093D" w:rsidP="00E9093D">
            <w:pPr>
              <w:pStyle w:val="TableCaption"/>
              <w:rPr>
                <w:noProof/>
              </w:rPr>
            </w:pPr>
            <w:ins w:id="736" w:author="Brian Bohman" w:date="2021-08-27T08:39:00Z">
              <w:r w:rsidRPr="002354AA">
                <w:t>(</w:t>
              </w:r>
              <w:r>
                <w:t>d</w:t>
              </w:r>
              <w:r w:rsidRPr="002354AA">
                <w:t>)</w:t>
              </w:r>
            </w:ins>
          </w:p>
        </w:tc>
        <w:tc>
          <w:tcPr>
            <w:tcW w:w="4074" w:type="dxa"/>
          </w:tcPr>
          <w:p w14:paraId="3F193E06" w14:textId="4B735EE6" w:rsidR="00CE3253" w:rsidRDefault="00CE3253" w:rsidP="00837633">
            <w:pPr>
              <w:rPr>
                <w:noProof/>
              </w:rPr>
            </w:pPr>
            <w:r>
              <w:rPr>
                <w:noProof/>
              </w:rPr>
              <w:drawing>
                <wp:inline distT="0" distB="0" distL="0" distR="0" wp14:anchorId="240C8842" wp14:editId="316A3845">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p>
        </w:tc>
      </w:tr>
      <w:tr w:rsidR="00B74B00" w14:paraId="53933471" w14:textId="77777777" w:rsidTr="00CE3253">
        <w:tblPrEx>
          <w:tblCellMar>
            <w:left w:w="108" w:type="dxa"/>
            <w:right w:w="108" w:type="dxa"/>
          </w:tblCellMar>
        </w:tblPrEx>
        <w:tc>
          <w:tcPr>
            <w:tcW w:w="8664" w:type="dxa"/>
            <w:gridSpan w:val="4"/>
          </w:tcPr>
          <w:p w14:paraId="538294CC" w14:textId="1B05524C" w:rsidR="00B74B00" w:rsidRPr="006F614D" w:rsidRDefault="00E9093D" w:rsidP="00B74B00">
            <w:pPr>
              <w:pStyle w:val="TableCaption"/>
              <w:rPr>
                <w:b w:val="0"/>
              </w:rPr>
            </w:pPr>
            <w:bookmarkStart w:id="737" w:name="_Ref78281627"/>
            <w:r>
              <w:t xml:space="preserve">Figure </w:t>
            </w:r>
            <w:fldSimple w:instr=" SEQ Figure \* ARABIC \s 1 ">
              <w:r>
                <w:rPr>
                  <w:noProof/>
                </w:rPr>
                <w:t>7</w:t>
              </w:r>
            </w:fldSimple>
            <w:bookmarkEnd w:id="737"/>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738" w:author="Brian Bohman" w:date="2021-08-27T08:24:00Z">
              <w:r w:rsidR="003F0BA7">
                <w:rPr>
                  <w:bCs/>
                </w:rPr>
                <w:t>(a)</w:t>
              </w:r>
              <w:r w:rsidR="003F0BA7">
                <w:rPr>
                  <w:b w:val="0"/>
                </w:rPr>
                <w:t xml:space="preserve"> </w:t>
              </w:r>
            </w:ins>
            <w:ins w:id="739" w:author="Brian Bohman" w:date="2021-08-27T08:44:00Z">
              <w:r w:rsidR="00470934">
                <w:rPr>
                  <w:b w:val="0"/>
                </w:rPr>
                <w:t>Minnesota</w:t>
              </w:r>
            </w:ins>
            <w:ins w:id="740" w:author="Brian Bohman" w:date="2021-08-27T08:45:00Z">
              <w:r w:rsidR="00470934">
                <w:rPr>
                  <w:b w:val="0"/>
                </w:rPr>
                <w:t xml:space="preserve"> × Russet Burbank</w:t>
              </w:r>
            </w:ins>
            <w:ins w:id="741" w:author="Brian Bohman" w:date="2021-08-27T08:44:00Z">
              <w:r w:rsidR="00470934">
                <w:rPr>
                  <w:b w:val="0"/>
                </w:rPr>
                <w:t xml:space="preserve"> </w:t>
              </w:r>
            </w:ins>
            <w:del w:id="742" w:author="Brian Bohman" w:date="2021-08-27T08:45:00Z">
              <w:r w:rsidR="003F0BA7" w:rsidRPr="007D4219" w:rsidDel="00470934">
                <w:rPr>
                  <w:b w:val="0"/>
                </w:rPr>
                <w:delText xml:space="preserve">Russet Burbank </w:delText>
              </w:r>
            </w:del>
            <w:del w:id="743" w:author="Brian Bohman" w:date="2021-08-25T10:50:00Z">
              <w:r w:rsidR="003F0BA7" w:rsidRPr="007D4219" w:rsidDel="000B3B17">
                <w:rPr>
                  <w:b w:val="0"/>
                </w:rPr>
                <w:delText>x</w:delText>
              </w:r>
            </w:del>
            <w:del w:id="744" w:author="Brian Bohman" w:date="2021-08-27T08:45:00Z">
              <w:r w:rsidR="003F0BA7" w:rsidRPr="007D4219" w:rsidDel="00470934">
                <w:rPr>
                  <w:b w:val="0"/>
                </w:rPr>
                <w:delText xml:space="preserve"> Minnesota </w:delText>
              </w:r>
            </w:del>
            <w:r w:rsidR="003F0BA7" w:rsidRPr="007D4219">
              <w:rPr>
                <w:b w:val="0"/>
              </w:rPr>
              <w:t>and all other varieties within location</w:t>
            </w:r>
            <w:ins w:id="745" w:author="Brian Bohman" w:date="2021-08-27T08:24:00Z">
              <w:r w:rsidR="003F0BA7">
                <w:rPr>
                  <w:b w:val="0"/>
                </w:rPr>
                <w:t xml:space="preserve">, </w:t>
              </w:r>
              <w:r w:rsidR="003F0BA7">
                <w:rPr>
                  <w:bCs/>
                </w:rPr>
                <w:t>(b)</w:t>
              </w:r>
              <w:r w:rsidR="003F0BA7">
                <w:rPr>
                  <w:b w:val="0"/>
                </w:rPr>
                <w:t xml:space="preserve"> </w:t>
              </w:r>
            </w:ins>
            <w:ins w:id="746" w:author="Brian Bohman" w:date="2021-08-27T08:45:00Z">
              <w:r w:rsidR="00470934">
                <w:rPr>
                  <w:b w:val="0"/>
                </w:rPr>
                <w:t xml:space="preserve">Argentina × </w:t>
              </w:r>
            </w:ins>
            <w:ins w:id="747" w:author="Brian Bohman" w:date="2021-08-27T08:24:00Z">
              <w:r w:rsidR="003F0BA7">
                <w:rPr>
                  <w:b w:val="0"/>
                </w:rPr>
                <w:t xml:space="preserve">Innovator </w:t>
              </w:r>
            </w:ins>
            <w:ins w:id="748"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749" w:author="Brian Bohman" w:date="2021-08-27T08:45:00Z">
              <w:r w:rsidR="00470934">
                <w:rPr>
                  <w:b w:val="0"/>
                </w:rPr>
                <w:t xml:space="preserve">Canada × </w:t>
              </w:r>
            </w:ins>
            <w:ins w:id="750" w:author="Brian Bohman" w:date="2021-08-27T08:25:00Z">
              <w:r w:rsidR="009653E9">
                <w:rPr>
                  <w:b w:val="0"/>
                </w:rPr>
                <w:t xml:space="preserve">Russet Burbank and </w:t>
              </w:r>
            </w:ins>
            <w:ins w:id="751" w:author="Brian Bohman" w:date="2021-08-27T08:26:00Z">
              <w:r w:rsidR="009653E9">
                <w:rPr>
                  <w:b w:val="0"/>
                </w:rPr>
                <w:t xml:space="preserve">all other varieties within Canada, and </w:t>
              </w:r>
              <w:r w:rsidR="009653E9">
                <w:rPr>
                  <w:bCs/>
                </w:rPr>
                <w:t>(d)</w:t>
              </w:r>
              <w:r w:rsidR="009653E9">
                <w:rPr>
                  <w:b w:val="0"/>
                </w:rPr>
                <w:t xml:space="preserve"> Belgium × </w:t>
              </w:r>
              <w:proofErr w:type="spellStart"/>
              <w:r w:rsidR="009653E9">
                <w:rPr>
                  <w:b w:val="0"/>
                </w:rPr>
                <w:t>Bintje</w:t>
              </w:r>
              <w:proofErr w:type="spellEnd"/>
              <w:r w:rsidR="009653E9">
                <w:rPr>
                  <w:b w:val="0"/>
                </w:rPr>
                <w:t xml:space="preserv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752" w:author="Brian Bohman" w:date="2021-08-27T08:27:00Z">
              <w:r w:rsidR="003F0BA7" w:rsidDel="009653E9">
                <w:rPr>
                  <w:b w:val="0"/>
                </w:rPr>
                <w:delText xml:space="preserve">Russet Burbank </w:delText>
              </w:r>
            </w:del>
            <w:del w:id="753" w:author="Brian Bohman" w:date="2021-08-25T10:50:00Z">
              <w:r w:rsidR="003F0BA7" w:rsidDel="000B3B17">
                <w:rPr>
                  <w:b w:val="0"/>
                </w:rPr>
                <w:delText>x</w:delText>
              </w:r>
            </w:del>
            <w:del w:id="754" w:author="Brian Bohman" w:date="2021-08-27T08:27:00Z">
              <w:r w:rsidR="003F0BA7" w:rsidDel="009653E9">
                <w:rPr>
                  <w:b w:val="0"/>
                </w:rPr>
                <w:delText xml:space="preserve"> Minnesota </w:delText>
              </w:r>
            </w:del>
            <w:r w:rsidR="003F0BA7" w:rsidRPr="008019C1">
              <w:rPr>
                <w:b w:val="0"/>
              </w:rPr>
              <w:t>reference curve</w:t>
            </w:r>
            <w:ins w:id="755" w:author="Brian Bohman" w:date="2021-08-27T08:27:00Z">
              <w:r w:rsidR="009653E9">
                <w:rPr>
                  <w:b w:val="0"/>
                </w:rPr>
                <w:t xml:space="preserve"> (i.e., </w:t>
              </w:r>
            </w:ins>
            <w:ins w:id="756" w:author="Brian Bohman" w:date="2021-08-27T08:45:00Z">
              <w:r w:rsidR="00470934">
                <w:rPr>
                  <w:b w:val="0"/>
                </w:rPr>
                <w:t xml:space="preserve">Minnesota × </w:t>
              </w:r>
            </w:ins>
            <w:ins w:id="757" w:author="Brian Bohman" w:date="2021-08-27T08:27:00Z">
              <w:r w:rsidR="009653E9">
                <w:rPr>
                  <w:b w:val="0"/>
                </w:rPr>
                <w:t xml:space="preserve">Russet Burbank, </w:t>
              </w:r>
            </w:ins>
            <w:ins w:id="758" w:author="Brian Bohman" w:date="2021-08-27T08:45:00Z">
              <w:r w:rsidR="00470934">
                <w:rPr>
                  <w:b w:val="0"/>
                </w:rPr>
                <w:t xml:space="preserve">Argentina × </w:t>
              </w:r>
            </w:ins>
            <w:ins w:id="759" w:author="Brian Bohman" w:date="2021-08-27T08:27:00Z">
              <w:r w:rsidR="009653E9">
                <w:rPr>
                  <w:b w:val="0"/>
                </w:rPr>
                <w:t>Innovator,</w:t>
              </w:r>
            </w:ins>
            <w:ins w:id="760" w:author="Brian Bohman" w:date="2021-08-27T08:45:00Z">
              <w:r w:rsidR="00470934">
                <w:rPr>
                  <w:b w:val="0"/>
                </w:rPr>
                <w:t xml:space="preserve"> Canada ×</w:t>
              </w:r>
            </w:ins>
            <w:ins w:id="761" w:author="Brian Bohman" w:date="2021-08-27T08:27:00Z">
              <w:r w:rsidR="009653E9">
                <w:rPr>
                  <w:b w:val="0"/>
                </w:rPr>
                <w:t xml:space="preserve"> Russet Burbank, and</w:t>
              </w:r>
            </w:ins>
            <w:ins w:id="762" w:author="Brian Bohman" w:date="2021-08-27T08:46:00Z">
              <w:r w:rsidR="00470934">
                <w:rPr>
                  <w:b w:val="0"/>
                </w:rPr>
                <w:t xml:space="preserve"> Belgium ×</w:t>
              </w:r>
            </w:ins>
            <w:ins w:id="763" w:author="Brian Bohman" w:date="2021-08-27T08:27:00Z">
              <w:r w:rsidR="009653E9">
                <w:rPr>
                  <w:b w:val="0"/>
                </w:rPr>
                <w:t xml:space="preserve"> </w:t>
              </w:r>
            </w:ins>
            <w:proofErr w:type="spellStart"/>
            <w:ins w:id="764" w:author="Brian Bohman" w:date="2021-08-27T08:28:00Z">
              <w:r w:rsidR="009653E9">
                <w:rPr>
                  <w:b w:val="0"/>
                </w:rPr>
                <w:t>Bintje</w:t>
              </w:r>
            </w:ins>
            <w:proofErr w:type="spellEnd"/>
            <w:ins w:id="765"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766" w:name="_Ref78281680"/>
            <w:bookmarkStart w:id="767" w:name="_Toc78910190"/>
            <w:bookmarkStart w:id="768" w:name="_Toc80706222"/>
            <w:r>
              <w:t xml:space="preserve">Figure </w:t>
            </w:r>
            <w:fldSimple w:instr=" SEQ Figure \* ARABIC \s 1 ">
              <w:r>
                <w:rPr>
                  <w:noProof/>
                </w:rPr>
                <w:t>8</w:t>
              </w:r>
            </w:fldSimple>
            <w:bookmarkEnd w:id="766"/>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767"/>
            <w:bookmarkEnd w:id="768"/>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3561D2" w14:paraId="460FAEFB" w14:textId="77777777" w:rsidTr="00F555E9">
        <w:trPr>
          <w:trHeight w:val="288"/>
        </w:trPr>
        <w:tc>
          <w:tcPr>
            <w:tcW w:w="7632" w:type="dxa"/>
            <w:gridSpan w:val="6"/>
            <w:tcBorders>
              <w:top w:val="nil"/>
              <w:left w:val="nil"/>
              <w:bottom w:val="single" w:sz="4" w:space="0" w:color="auto"/>
              <w:right w:val="nil"/>
            </w:tcBorders>
            <w:vAlign w:val="center"/>
          </w:tcPr>
          <w:p w14:paraId="3AFE3A4F" w14:textId="11B75881" w:rsidR="003561D2" w:rsidRPr="008829F1" w:rsidRDefault="003561D2" w:rsidP="00F555E9">
            <w:pPr>
              <w:pStyle w:val="TableCaption"/>
              <w:jc w:val="left"/>
            </w:pPr>
            <w:bookmarkStart w:id="769" w:name="_Ref78279859"/>
            <w:bookmarkStart w:id="770" w:name="_Toc78909886"/>
            <w:bookmarkStart w:id="771"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715115">
              <w:rPr>
                <w:noProof/>
              </w:rPr>
              <w:t>1</w:t>
            </w:r>
            <w:r w:rsidRPr="005F07EF">
              <w:fldChar w:fldCharType="end"/>
            </w:r>
            <w:bookmarkEnd w:id="769"/>
            <w:r w:rsidRPr="005F07EF">
              <w:t>.</w:t>
            </w:r>
            <w:r w:rsidRPr="001C4E6C">
              <w:rPr>
                <w:b w:val="0"/>
                <w:bCs/>
              </w:rPr>
              <w:t xml:space="preserve"> Summary of experimental data used in this study</w:t>
            </w:r>
            <w:r>
              <w:rPr>
                <w:b w:val="0"/>
                <w:bCs/>
              </w:rPr>
              <w:t>.</w:t>
            </w:r>
            <w:bookmarkEnd w:id="770"/>
            <w:bookmarkEnd w:id="771"/>
          </w:p>
        </w:tc>
      </w:tr>
      <w:tr w:rsidR="003561D2" w14:paraId="2AD81F73" w14:textId="77777777" w:rsidTr="00F555E9">
        <w:trPr>
          <w:trHeight w:val="288"/>
        </w:trPr>
        <w:tc>
          <w:tcPr>
            <w:tcW w:w="2252" w:type="dxa"/>
            <w:tcBorders>
              <w:top w:val="single" w:sz="8" w:space="0" w:color="auto"/>
              <w:left w:val="nil"/>
              <w:bottom w:val="single" w:sz="4" w:space="0" w:color="auto"/>
              <w:right w:val="nil"/>
            </w:tcBorders>
            <w:vAlign w:val="center"/>
            <w:hideMark/>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768135F" w14:textId="77777777" w:rsidR="003561D2" w:rsidRPr="008829F1" w:rsidRDefault="003561D2" w:rsidP="00F555E9">
            <w:pPr>
              <w:pStyle w:val="TableBody"/>
              <w:jc w:val="left"/>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6EBC140D" w14:textId="77777777" w:rsidR="003561D2" w:rsidRPr="008829F1" w:rsidRDefault="003561D2" w:rsidP="00F555E9">
            <w:pPr>
              <w:pStyle w:val="TableBody"/>
              <w:jc w:val="left"/>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05A3055" w14:textId="77777777" w:rsidR="003561D2" w:rsidRPr="008829F1" w:rsidRDefault="003561D2" w:rsidP="00F555E9">
            <w:pPr>
              <w:pStyle w:val="TableBody"/>
              <w:jc w:val="left"/>
              <w:rPr>
                <w:b/>
                <w:bCs/>
              </w:rPr>
            </w:pPr>
            <w:commentRangeStart w:id="772"/>
            <w:r w:rsidRPr="008829F1">
              <w:rPr>
                <w:b/>
                <w:bCs/>
              </w:rPr>
              <w:t>Dates</w:t>
            </w:r>
            <w:commentRangeEnd w:id="772"/>
            <w:r w:rsidR="00595F3D">
              <w:rPr>
                <w:rStyle w:val="CommentReference"/>
                <w:rFonts w:ascii="Palatino Linotype" w:eastAsia="SimSun" w:hAnsi="Palatino Linotype"/>
                <w:noProof/>
                <w:color w:val="000000"/>
                <w:lang w:eastAsia="zh-CN" w:bidi="ar-SA"/>
              </w:rPr>
              <w:commentReference w:id="772"/>
            </w:r>
          </w:p>
        </w:tc>
        <w:tc>
          <w:tcPr>
            <w:tcW w:w="1008" w:type="dxa"/>
            <w:tcBorders>
              <w:top w:val="single" w:sz="8" w:space="0" w:color="auto"/>
              <w:left w:val="nil"/>
              <w:bottom w:val="single" w:sz="4" w:space="0" w:color="auto"/>
              <w:right w:val="nil"/>
            </w:tcBorders>
            <w:vAlign w:val="center"/>
          </w:tcPr>
          <w:p w14:paraId="5EFCFF39" w14:textId="77777777" w:rsidR="003561D2" w:rsidRPr="008829F1" w:rsidRDefault="003561D2" w:rsidP="00F555E9">
            <w:pPr>
              <w:pStyle w:val="TableBody"/>
              <w:jc w:val="left"/>
              <w:rPr>
                <w:b/>
                <w:bCs/>
              </w:rPr>
            </w:pPr>
            <w:r w:rsidRPr="008829F1">
              <w:rPr>
                <w:b/>
                <w:bCs/>
              </w:rPr>
              <w:t>Samples</w:t>
            </w:r>
          </w:p>
        </w:tc>
      </w:tr>
      <w:tr w:rsidR="003561D2" w14:paraId="42857A5C" w14:textId="77777777" w:rsidTr="00F555E9">
        <w:tc>
          <w:tcPr>
            <w:tcW w:w="2252" w:type="dxa"/>
            <w:vMerge w:val="restart"/>
            <w:tcBorders>
              <w:top w:val="single" w:sz="4" w:space="0" w:color="auto"/>
              <w:left w:val="nil"/>
              <w:bottom w:val="nil"/>
              <w:right w:val="nil"/>
            </w:tcBorders>
            <w:vAlign w:val="center"/>
            <w:hideMark/>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
          <w:p w14:paraId="56C6B204" w14:textId="77777777" w:rsidR="003561D2" w:rsidRPr="003F07FD" w:rsidRDefault="003561D2" w:rsidP="00F555E9">
            <w:pPr>
              <w:pStyle w:val="TableBody"/>
            </w:pPr>
            <w:r w:rsidRPr="003F07FD">
              <w:t>Clearwater</w:t>
            </w:r>
          </w:p>
        </w:tc>
        <w:tc>
          <w:tcPr>
            <w:tcW w:w="990" w:type="dxa"/>
            <w:tcBorders>
              <w:top w:val="single" w:sz="4" w:space="0" w:color="auto"/>
              <w:left w:val="nil"/>
              <w:bottom w:val="nil"/>
              <w:right w:val="nil"/>
            </w:tcBorders>
            <w:vAlign w:val="center"/>
            <w:hideMark/>
          </w:tcPr>
          <w:p w14:paraId="1FA82AB5" w14:textId="77777777" w:rsidR="003561D2" w:rsidRPr="003F07FD" w:rsidRDefault="003561D2" w:rsidP="00F555E9">
            <w:pPr>
              <w:pStyle w:val="TableBody"/>
            </w:pPr>
            <w:r w:rsidRPr="003F07FD">
              <w:t>2</w:t>
            </w:r>
          </w:p>
        </w:tc>
        <w:tc>
          <w:tcPr>
            <w:tcW w:w="772" w:type="dxa"/>
            <w:tcBorders>
              <w:top w:val="single" w:sz="4" w:space="0" w:color="auto"/>
              <w:left w:val="nil"/>
              <w:bottom w:val="nil"/>
              <w:right w:val="nil"/>
            </w:tcBorders>
            <w:vAlign w:val="center"/>
          </w:tcPr>
          <w:p w14:paraId="117B20C6" w14:textId="77777777" w:rsidR="003561D2" w:rsidRPr="003F07FD" w:rsidRDefault="003561D2" w:rsidP="00F555E9">
            <w:pPr>
              <w:pStyle w:val="TableBody"/>
            </w:pPr>
            <w:r w:rsidRPr="003F07FD">
              <w:t>10</w:t>
            </w:r>
          </w:p>
        </w:tc>
        <w:tc>
          <w:tcPr>
            <w:tcW w:w="1008" w:type="dxa"/>
            <w:tcBorders>
              <w:top w:val="single" w:sz="4" w:space="0" w:color="auto"/>
              <w:left w:val="nil"/>
              <w:bottom w:val="nil"/>
              <w:right w:val="nil"/>
            </w:tcBorders>
            <w:vAlign w:val="center"/>
          </w:tcPr>
          <w:p w14:paraId="3BA4F631" w14:textId="77777777" w:rsidR="003561D2" w:rsidRPr="003F07FD" w:rsidRDefault="003561D2" w:rsidP="00F555E9">
            <w:pPr>
              <w:pStyle w:val="TableBody"/>
            </w:pPr>
            <w:r w:rsidRPr="003F07FD">
              <w:t>30</w:t>
            </w:r>
          </w:p>
        </w:tc>
      </w:tr>
      <w:tr w:rsidR="003561D2" w14:paraId="56DA7B83" w14:textId="77777777" w:rsidTr="00F555E9">
        <w:tc>
          <w:tcPr>
            <w:tcW w:w="2252" w:type="dxa"/>
            <w:vMerge/>
            <w:tcBorders>
              <w:top w:val="nil"/>
              <w:left w:val="nil"/>
              <w:bottom w:val="nil"/>
              <w:right w:val="nil"/>
            </w:tcBorders>
            <w:vAlign w:val="center"/>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
          <w:p w14:paraId="66843037" w14:textId="77777777" w:rsidR="003561D2" w:rsidRPr="003F07FD" w:rsidRDefault="003561D2" w:rsidP="00F555E9">
            <w:pPr>
              <w:pStyle w:val="TableBody"/>
            </w:pPr>
            <w:r w:rsidRPr="003F07FD">
              <w:t>Dakota Russet</w:t>
            </w:r>
          </w:p>
        </w:tc>
        <w:tc>
          <w:tcPr>
            <w:tcW w:w="990" w:type="dxa"/>
            <w:tcBorders>
              <w:top w:val="nil"/>
              <w:left w:val="nil"/>
              <w:bottom w:val="nil"/>
              <w:right w:val="nil"/>
            </w:tcBorders>
            <w:vAlign w:val="center"/>
          </w:tcPr>
          <w:p w14:paraId="783AA2CA"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7C842666"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74C2238B" w14:textId="77777777" w:rsidR="003561D2" w:rsidRPr="003F07FD" w:rsidRDefault="003561D2" w:rsidP="00F555E9">
            <w:pPr>
              <w:pStyle w:val="TableBody"/>
            </w:pPr>
            <w:r w:rsidRPr="003F07FD">
              <w:t>70</w:t>
            </w:r>
          </w:p>
        </w:tc>
      </w:tr>
      <w:tr w:rsidR="003561D2" w14:paraId="155798BA" w14:textId="77777777" w:rsidTr="00F555E9">
        <w:tc>
          <w:tcPr>
            <w:tcW w:w="2252" w:type="dxa"/>
            <w:vMerge/>
            <w:tcBorders>
              <w:top w:val="nil"/>
              <w:left w:val="nil"/>
              <w:bottom w:val="nil"/>
              <w:right w:val="nil"/>
            </w:tcBorders>
            <w:vAlign w:val="center"/>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
          <w:p w14:paraId="74018C30" w14:textId="77777777" w:rsidR="003561D2" w:rsidRPr="003F07FD" w:rsidRDefault="003561D2" w:rsidP="00F555E9">
            <w:pPr>
              <w:pStyle w:val="TableBody"/>
            </w:pPr>
            <w:r w:rsidRPr="003F07FD">
              <w:t>Easton</w:t>
            </w:r>
          </w:p>
        </w:tc>
        <w:tc>
          <w:tcPr>
            <w:tcW w:w="990" w:type="dxa"/>
            <w:tcBorders>
              <w:top w:val="nil"/>
              <w:left w:val="nil"/>
              <w:bottom w:val="nil"/>
              <w:right w:val="nil"/>
            </w:tcBorders>
            <w:vAlign w:val="center"/>
          </w:tcPr>
          <w:p w14:paraId="7A6BF955"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1B49214D"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5F8F3E58" w14:textId="77777777" w:rsidR="003561D2" w:rsidRPr="003F07FD" w:rsidRDefault="003561D2" w:rsidP="00F555E9">
            <w:pPr>
              <w:pStyle w:val="TableBody"/>
            </w:pPr>
            <w:r w:rsidRPr="003F07FD">
              <w:t>70</w:t>
            </w:r>
          </w:p>
        </w:tc>
      </w:tr>
      <w:tr w:rsidR="003561D2" w14:paraId="6ED61004" w14:textId="77777777" w:rsidTr="00F555E9">
        <w:tc>
          <w:tcPr>
            <w:tcW w:w="2252" w:type="dxa"/>
            <w:vMerge/>
            <w:tcBorders>
              <w:top w:val="nil"/>
              <w:left w:val="nil"/>
              <w:bottom w:val="nil"/>
              <w:right w:val="nil"/>
            </w:tcBorders>
            <w:vAlign w:val="center"/>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
          <w:p w14:paraId="6D530AC5" w14:textId="77777777" w:rsidR="003561D2" w:rsidRPr="003F07FD" w:rsidRDefault="003561D2" w:rsidP="00F555E9">
            <w:pPr>
              <w:pStyle w:val="TableBody"/>
            </w:pPr>
            <w:r w:rsidRPr="003F07FD">
              <w:t>Russet Burbank</w:t>
            </w:r>
          </w:p>
        </w:tc>
        <w:tc>
          <w:tcPr>
            <w:tcW w:w="990" w:type="dxa"/>
            <w:tcBorders>
              <w:top w:val="nil"/>
              <w:left w:val="nil"/>
              <w:bottom w:val="nil"/>
              <w:right w:val="nil"/>
            </w:tcBorders>
            <w:vAlign w:val="center"/>
          </w:tcPr>
          <w:p w14:paraId="25D11C9B" w14:textId="77777777" w:rsidR="003561D2" w:rsidRPr="003F07FD" w:rsidRDefault="003561D2" w:rsidP="00F555E9">
            <w:pPr>
              <w:pStyle w:val="TableBody"/>
            </w:pPr>
            <w:r w:rsidRPr="003F07FD">
              <w:t>9</w:t>
            </w:r>
          </w:p>
        </w:tc>
        <w:tc>
          <w:tcPr>
            <w:tcW w:w="772" w:type="dxa"/>
            <w:tcBorders>
              <w:top w:val="nil"/>
              <w:left w:val="nil"/>
              <w:bottom w:val="nil"/>
              <w:right w:val="nil"/>
            </w:tcBorders>
            <w:vAlign w:val="center"/>
          </w:tcPr>
          <w:p w14:paraId="624335A8" w14:textId="77777777" w:rsidR="003561D2" w:rsidRPr="003F07FD" w:rsidRDefault="003561D2" w:rsidP="00F555E9">
            <w:pPr>
              <w:pStyle w:val="TableBody"/>
            </w:pPr>
            <w:r w:rsidRPr="003F07FD">
              <w:t>52</w:t>
            </w:r>
          </w:p>
        </w:tc>
        <w:tc>
          <w:tcPr>
            <w:tcW w:w="1008" w:type="dxa"/>
            <w:tcBorders>
              <w:top w:val="nil"/>
              <w:left w:val="nil"/>
              <w:bottom w:val="nil"/>
              <w:right w:val="nil"/>
            </w:tcBorders>
            <w:vAlign w:val="center"/>
          </w:tcPr>
          <w:p w14:paraId="476E5595" w14:textId="77777777" w:rsidR="003561D2" w:rsidRPr="003F07FD" w:rsidRDefault="003561D2" w:rsidP="00F555E9">
            <w:pPr>
              <w:pStyle w:val="TableBody"/>
            </w:pPr>
            <w:r w:rsidRPr="003F07FD">
              <w:t>32</w:t>
            </w:r>
            <w:r>
              <w:t>8</w:t>
            </w:r>
          </w:p>
        </w:tc>
      </w:tr>
      <w:tr w:rsidR="003561D2" w14:paraId="55920514" w14:textId="77777777" w:rsidTr="00F555E9">
        <w:tc>
          <w:tcPr>
            <w:tcW w:w="2252" w:type="dxa"/>
            <w:vMerge/>
            <w:tcBorders>
              <w:top w:val="nil"/>
              <w:left w:val="nil"/>
              <w:bottom w:val="dotted" w:sz="4" w:space="0" w:color="auto"/>
              <w:right w:val="nil"/>
            </w:tcBorders>
            <w:vAlign w:val="center"/>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60A1A948"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34E8167C" w14:textId="77777777" w:rsidR="003561D2" w:rsidRPr="003F07FD" w:rsidRDefault="003561D2" w:rsidP="00F555E9">
            <w:pPr>
              <w:pStyle w:val="TableBody"/>
            </w:pPr>
            <w:r w:rsidRPr="003F07FD">
              <w:t>2</w:t>
            </w:r>
          </w:p>
        </w:tc>
        <w:tc>
          <w:tcPr>
            <w:tcW w:w="772" w:type="dxa"/>
            <w:tcBorders>
              <w:top w:val="nil"/>
              <w:left w:val="nil"/>
              <w:bottom w:val="dotted" w:sz="4" w:space="0" w:color="auto"/>
              <w:right w:val="nil"/>
            </w:tcBorders>
            <w:vAlign w:val="center"/>
          </w:tcPr>
          <w:p w14:paraId="46B35908" w14:textId="77777777" w:rsidR="003561D2" w:rsidRPr="003F07FD" w:rsidRDefault="003561D2" w:rsidP="00F555E9">
            <w:pPr>
              <w:pStyle w:val="TableBody"/>
            </w:pPr>
            <w:r w:rsidRPr="003F07FD">
              <w:t>10</w:t>
            </w:r>
          </w:p>
        </w:tc>
        <w:tc>
          <w:tcPr>
            <w:tcW w:w="1008" w:type="dxa"/>
            <w:tcBorders>
              <w:top w:val="nil"/>
              <w:left w:val="nil"/>
              <w:bottom w:val="dotted" w:sz="4" w:space="0" w:color="auto"/>
              <w:right w:val="nil"/>
            </w:tcBorders>
            <w:vAlign w:val="center"/>
          </w:tcPr>
          <w:p w14:paraId="696B5468" w14:textId="77777777" w:rsidR="003561D2" w:rsidRPr="003F07FD" w:rsidRDefault="003561D2" w:rsidP="00F555E9">
            <w:pPr>
              <w:pStyle w:val="TableBody"/>
            </w:pPr>
            <w:r w:rsidRPr="003F07FD">
              <w:t>30</w:t>
            </w:r>
          </w:p>
        </w:tc>
      </w:tr>
      <w:tr w:rsidR="003561D2" w14:paraId="3F4C99F7" w14:textId="77777777" w:rsidTr="00F555E9">
        <w:tc>
          <w:tcPr>
            <w:tcW w:w="2252" w:type="dxa"/>
            <w:vMerge w:val="restart"/>
            <w:tcBorders>
              <w:top w:val="dotted" w:sz="4" w:space="0" w:color="auto"/>
              <w:left w:val="nil"/>
              <w:right w:val="nil"/>
            </w:tcBorders>
            <w:vAlign w:val="center"/>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
          <w:p w14:paraId="48DD34F3" w14:textId="77777777" w:rsidR="003561D2" w:rsidRPr="003F07FD" w:rsidRDefault="003561D2" w:rsidP="00F555E9">
            <w:pPr>
              <w:pStyle w:val="TableBody"/>
            </w:pPr>
            <w:r w:rsidRPr="003F07FD">
              <w:t>Bannock Russet</w:t>
            </w:r>
          </w:p>
        </w:tc>
        <w:tc>
          <w:tcPr>
            <w:tcW w:w="990" w:type="dxa"/>
            <w:tcBorders>
              <w:top w:val="dotted" w:sz="4" w:space="0" w:color="auto"/>
              <w:left w:val="nil"/>
              <w:bottom w:val="nil"/>
              <w:right w:val="nil"/>
            </w:tcBorders>
            <w:vAlign w:val="center"/>
          </w:tcPr>
          <w:p w14:paraId="6945317C" w14:textId="77777777" w:rsidR="003561D2" w:rsidRPr="003F07FD" w:rsidRDefault="003561D2" w:rsidP="00F555E9">
            <w:pPr>
              <w:pStyle w:val="TableBody"/>
            </w:pPr>
            <w:r w:rsidRPr="003F07FD">
              <w:t>3</w:t>
            </w:r>
          </w:p>
        </w:tc>
        <w:tc>
          <w:tcPr>
            <w:tcW w:w="772" w:type="dxa"/>
            <w:tcBorders>
              <w:top w:val="dotted" w:sz="4" w:space="0" w:color="auto"/>
              <w:left w:val="nil"/>
              <w:bottom w:val="nil"/>
              <w:right w:val="nil"/>
            </w:tcBorders>
            <w:vAlign w:val="center"/>
          </w:tcPr>
          <w:p w14:paraId="1E883F69" w14:textId="77777777" w:rsidR="003561D2" w:rsidRPr="003F07FD" w:rsidRDefault="003561D2" w:rsidP="00F555E9">
            <w:pPr>
              <w:pStyle w:val="TableBody"/>
            </w:pPr>
            <w:r w:rsidRPr="003F07FD">
              <w:t>13</w:t>
            </w:r>
          </w:p>
        </w:tc>
        <w:tc>
          <w:tcPr>
            <w:tcW w:w="1008" w:type="dxa"/>
            <w:tcBorders>
              <w:top w:val="dotted" w:sz="4" w:space="0" w:color="auto"/>
              <w:left w:val="nil"/>
              <w:bottom w:val="nil"/>
              <w:right w:val="nil"/>
            </w:tcBorders>
            <w:vAlign w:val="center"/>
          </w:tcPr>
          <w:p w14:paraId="6BF55F0E" w14:textId="77777777" w:rsidR="003561D2" w:rsidRPr="003F07FD" w:rsidRDefault="003561D2" w:rsidP="00F555E9">
            <w:pPr>
              <w:pStyle w:val="TableBody"/>
            </w:pPr>
            <w:r w:rsidRPr="003F07FD">
              <w:t>52</w:t>
            </w:r>
          </w:p>
        </w:tc>
      </w:tr>
      <w:tr w:rsidR="003561D2" w14:paraId="24D27378" w14:textId="77777777" w:rsidTr="00F555E9">
        <w:tc>
          <w:tcPr>
            <w:tcW w:w="2252" w:type="dxa"/>
            <w:vMerge/>
            <w:tcBorders>
              <w:left w:val="nil"/>
              <w:right w:val="nil"/>
            </w:tcBorders>
            <w:vAlign w:val="center"/>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
          <w:p w14:paraId="4F8662E9" w14:textId="77777777" w:rsidR="003561D2" w:rsidRPr="003F07FD" w:rsidRDefault="003561D2" w:rsidP="00F555E9">
            <w:pPr>
              <w:pStyle w:val="TableBody"/>
            </w:pPr>
            <w:r w:rsidRPr="003F07FD">
              <w:t>Gem Russet</w:t>
            </w:r>
          </w:p>
        </w:tc>
        <w:tc>
          <w:tcPr>
            <w:tcW w:w="990" w:type="dxa"/>
            <w:tcBorders>
              <w:top w:val="nil"/>
              <w:left w:val="nil"/>
              <w:bottom w:val="nil"/>
              <w:right w:val="nil"/>
            </w:tcBorders>
            <w:vAlign w:val="center"/>
          </w:tcPr>
          <w:p w14:paraId="718D5869"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5685B731"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62D1C72A" w14:textId="77777777" w:rsidR="003561D2" w:rsidRPr="003F07FD" w:rsidRDefault="003561D2" w:rsidP="00F555E9">
            <w:pPr>
              <w:pStyle w:val="TableBody"/>
            </w:pPr>
            <w:r w:rsidRPr="003F07FD">
              <w:t>72</w:t>
            </w:r>
          </w:p>
        </w:tc>
      </w:tr>
      <w:tr w:rsidR="003561D2" w14:paraId="0F0F5BDF" w14:textId="77777777" w:rsidTr="00F555E9">
        <w:tc>
          <w:tcPr>
            <w:tcW w:w="2252" w:type="dxa"/>
            <w:vMerge/>
            <w:tcBorders>
              <w:left w:val="nil"/>
              <w:right w:val="nil"/>
            </w:tcBorders>
            <w:vAlign w:val="center"/>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
          <w:p w14:paraId="1AE20D37" w14:textId="77777777" w:rsidR="003561D2" w:rsidRPr="003F07FD" w:rsidRDefault="003561D2" w:rsidP="00F555E9">
            <w:pPr>
              <w:pStyle w:val="TableBody"/>
            </w:pPr>
            <w:r w:rsidRPr="003F07FD">
              <w:t>Innovator</w:t>
            </w:r>
          </w:p>
        </w:tc>
        <w:tc>
          <w:tcPr>
            <w:tcW w:w="990" w:type="dxa"/>
            <w:tcBorders>
              <w:top w:val="nil"/>
              <w:left w:val="nil"/>
              <w:bottom w:val="nil"/>
              <w:right w:val="nil"/>
            </w:tcBorders>
            <w:vAlign w:val="center"/>
          </w:tcPr>
          <w:p w14:paraId="6D21BDB6"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4277DAF0"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0B1711B7" w14:textId="77777777" w:rsidR="003561D2" w:rsidRPr="003F07FD" w:rsidRDefault="003561D2" w:rsidP="00F555E9">
            <w:pPr>
              <w:pStyle w:val="TableBody"/>
            </w:pPr>
            <w:r w:rsidRPr="003F07FD">
              <w:t>72</w:t>
            </w:r>
          </w:p>
        </w:tc>
      </w:tr>
      <w:tr w:rsidR="003561D2" w14:paraId="5FA08433" w14:textId="77777777" w:rsidTr="00F555E9">
        <w:tc>
          <w:tcPr>
            <w:tcW w:w="2252" w:type="dxa"/>
            <w:vMerge/>
            <w:tcBorders>
              <w:left w:val="nil"/>
              <w:right w:val="nil"/>
            </w:tcBorders>
            <w:vAlign w:val="center"/>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4BF02026"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560E2234"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
          <w:p w14:paraId="7742FAE8" w14:textId="77777777" w:rsidR="003561D2" w:rsidRPr="003F07FD" w:rsidRDefault="003561D2" w:rsidP="00F555E9">
            <w:pPr>
              <w:pStyle w:val="TableBody"/>
            </w:pPr>
            <w:r w:rsidRPr="003F07FD">
              <w:t>36</w:t>
            </w:r>
          </w:p>
        </w:tc>
      </w:tr>
      <w:tr w:rsidR="003561D2" w14:paraId="4AB0B87F" w14:textId="77777777" w:rsidTr="00F555E9">
        <w:tc>
          <w:tcPr>
            <w:tcW w:w="2252" w:type="dxa"/>
            <w:vMerge/>
            <w:tcBorders>
              <w:left w:val="nil"/>
              <w:right w:val="nil"/>
            </w:tcBorders>
            <w:vAlign w:val="center"/>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4B9F0470"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2E7A181A" w14:textId="77777777" w:rsidR="003561D2" w:rsidRPr="003F07FD" w:rsidRDefault="003561D2" w:rsidP="00F555E9">
            <w:pPr>
              <w:pStyle w:val="TableBody"/>
            </w:pPr>
            <w:r w:rsidRPr="003F07FD">
              <w:t>3</w:t>
            </w:r>
          </w:p>
        </w:tc>
        <w:tc>
          <w:tcPr>
            <w:tcW w:w="772" w:type="dxa"/>
            <w:tcBorders>
              <w:top w:val="nil"/>
              <w:left w:val="nil"/>
              <w:bottom w:val="dotted" w:sz="4" w:space="0" w:color="auto"/>
              <w:right w:val="nil"/>
            </w:tcBorders>
            <w:vAlign w:val="center"/>
          </w:tcPr>
          <w:p w14:paraId="1CFB6800" w14:textId="77777777" w:rsidR="003561D2" w:rsidRPr="003F07FD" w:rsidRDefault="003561D2" w:rsidP="00F555E9">
            <w:pPr>
              <w:pStyle w:val="TableBody"/>
            </w:pPr>
            <w:r w:rsidRPr="003F07FD">
              <w:t>14</w:t>
            </w:r>
          </w:p>
        </w:tc>
        <w:tc>
          <w:tcPr>
            <w:tcW w:w="1008" w:type="dxa"/>
            <w:tcBorders>
              <w:top w:val="nil"/>
              <w:left w:val="nil"/>
              <w:bottom w:val="dotted" w:sz="4" w:space="0" w:color="auto"/>
              <w:right w:val="nil"/>
            </w:tcBorders>
            <w:vAlign w:val="center"/>
          </w:tcPr>
          <w:p w14:paraId="73D19792" w14:textId="77777777" w:rsidR="003561D2" w:rsidRPr="003F07FD" w:rsidRDefault="003561D2" w:rsidP="00F555E9">
            <w:pPr>
              <w:pStyle w:val="TableBody"/>
            </w:pPr>
            <w:r w:rsidRPr="003F07FD">
              <w:t>56</w:t>
            </w:r>
          </w:p>
        </w:tc>
      </w:tr>
      <w:tr w:rsidR="003561D2" w14:paraId="638BBA7D" w14:textId="77777777" w:rsidTr="00F555E9">
        <w:tc>
          <w:tcPr>
            <w:tcW w:w="2252" w:type="dxa"/>
            <w:vMerge/>
            <w:tcBorders>
              <w:left w:val="nil"/>
              <w:right w:val="nil"/>
            </w:tcBorders>
            <w:vAlign w:val="center"/>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
          <w:p w14:paraId="372A1890" w14:textId="77777777" w:rsidR="003561D2" w:rsidRPr="003F07FD" w:rsidRDefault="003561D2" w:rsidP="00F555E9">
            <w:pPr>
              <w:pStyle w:val="TableBody"/>
            </w:pPr>
            <w:r w:rsidRPr="003F07FD">
              <w:t>Russet Burbank</w:t>
            </w:r>
          </w:p>
        </w:tc>
        <w:tc>
          <w:tcPr>
            <w:tcW w:w="990" w:type="dxa"/>
            <w:tcBorders>
              <w:top w:val="dotted" w:sz="4" w:space="0" w:color="auto"/>
              <w:left w:val="nil"/>
              <w:bottom w:val="nil"/>
              <w:right w:val="nil"/>
            </w:tcBorders>
            <w:vAlign w:val="center"/>
          </w:tcPr>
          <w:p w14:paraId="64FD2F11" w14:textId="77777777" w:rsidR="003561D2" w:rsidRPr="003F07FD" w:rsidRDefault="003561D2" w:rsidP="00F555E9">
            <w:pPr>
              <w:pStyle w:val="TableBody"/>
            </w:pPr>
            <w:r w:rsidRPr="003F07FD">
              <w:t>4</w:t>
            </w:r>
          </w:p>
        </w:tc>
        <w:tc>
          <w:tcPr>
            <w:tcW w:w="772" w:type="dxa"/>
            <w:tcBorders>
              <w:top w:val="dotted" w:sz="4" w:space="0" w:color="auto"/>
              <w:left w:val="nil"/>
              <w:bottom w:val="nil"/>
              <w:right w:val="nil"/>
            </w:tcBorders>
            <w:vAlign w:val="center"/>
          </w:tcPr>
          <w:p w14:paraId="60038873" w14:textId="77777777" w:rsidR="003561D2" w:rsidRPr="003F07FD" w:rsidRDefault="003561D2" w:rsidP="00F555E9">
            <w:pPr>
              <w:pStyle w:val="TableBody"/>
            </w:pPr>
            <w:r w:rsidRPr="003F07FD">
              <w:t>30</w:t>
            </w:r>
          </w:p>
        </w:tc>
        <w:tc>
          <w:tcPr>
            <w:tcW w:w="1008" w:type="dxa"/>
            <w:tcBorders>
              <w:top w:val="dotted" w:sz="4" w:space="0" w:color="auto"/>
              <w:left w:val="nil"/>
              <w:bottom w:val="nil"/>
              <w:right w:val="nil"/>
            </w:tcBorders>
            <w:vAlign w:val="center"/>
          </w:tcPr>
          <w:p w14:paraId="0296857D" w14:textId="77777777" w:rsidR="003561D2" w:rsidRPr="003F07FD" w:rsidRDefault="003561D2" w:rsidP="00F555E9">
            <w:pPr>
              <w:pStyle w:val="TableBody"/>
            </w:pPr>
            <w:r w:rsidRPr="003F07FD">
              <w:t>1</w:t>
            </w:r>
            <w:r>
              <w:t>04</w:t>
            </w:r>
          </w:p>
        </w:tc>
      </w:tr>
      <w:tr w:rsidR="003561D2" w14:paraId="1BDBC018" w14:textId="77777777" w:rsidTr="00F555E9">
        <w:tc>
          <w:tcPr>
            <w:tcW w:w="2252" w:type="dxa"/>
            <w:vMerge/>
            <w:tcBorders>
              <w:left w:val="nil"/>
              <w:bottom w:val="dotted" w:sz="4" w:space="0" w:color="auto"/>
              <w:right w:val="nil"/>
            </w:tcBorders>
            <w:vAlign w:val="center"/>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57E63CBC" w14:textId="77777777" w:rsidR="003561D2" w:rsidRPr="003F07FD" w:rsidRDefault="003561D2" w:rsidP="00F555E9">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36B4CCE4" w14:textId="77777777" w:rsidR="003561D2" w:rsidRPr="003F07FD" w:rsidRDefault="003561D2" w:rsidP="00F555E9">
            <w:pPr>
              <w:pStyle w:val="TableBody"/>
            </w:pPr>
            <w:r w:rsidRPr="003F07FD">
              <w:t>4</w:t>
            </w:r>
          </w:p>
        </w:tc>
        <w:tc>
          <w:tcPr>
            <w:tcW w:w="772" w:type="dxa"/>
            <w:tcBorders>
              <w:top w:val="nil"/>
              <w:left w:val="nil"/>
              <w:bottom w:val="dotted" w:sz="4" w:space="0" w:color="auto"/>
              <w:right w:val="nil"/>
            </w:tcBorders>
            <w:vAlign w:val="center"/>
          </w:tcPr>
          <w:p w14:paraId="51252370" w14:textId="77777777" w:rsidR="003561D2" w:rsidRPr="003F07FD" w:rsidRDefault="003561D2" w:rsidP="00F555E9">
            <w:pPr>
              <w:pStyle w:val="TableBody"/>
            </w:pPr>
            <w:r w:rsidRPr="003F07FD">
              <w:t>30</w:t>
            </w:r>
          </w:p>
        </w:tc>
        <w:tc>
          <w:tcPr>
            <w:tcW w:w="1008" w:type="dxa"/>
            <w:tcBorders>
              <w:top w:val="nil"/>
              <w:left w:val="nil"/>
              <w:bottom w:val="dotted" w:sz="4" w:space="0" w:color="auto"/>
              <w:right w:val="nil"/>
            </w:tcBorders>
            <w:vAlign w:val="center"/>
          </w:tcPr>
          <w:p w14:paraId="18CD6D03" w14:textId="77777777" w:rsidR="003561D2" w:rsidRPr="003F07FD" w:rsidRDefault="003561D2" w:rsidP="00F555E9">
            <w:pPr>
              <w:pStyle w:val="TableBody"/>
            </w:pPr>
            <w:r w:rsidRPr="003F07FD">
              <w:t>1</w:t>
            </w:r>
            <w:r>
              <w:t>05</w:t>
            </w:r>
          </w:p>
        </w:tc>
      </w:tr>
      <w:tr w:rsidR="003561D2" w14:paraId="02025DC4" w14:textId="77777777" w:rsidTr="00F555E9">
        <w:tc>
          <w:tcPr>
            <w:tcW w:w="2252" w:type="dxa"/>
            <w:vMerge w:val="restart"/>
            <w:tcBorders>
              <w:top w:val="dotted" w:sz="4" w:space="0" w:color="auto"/>
              <w:left w:val="nil"/>
              <w:right w:val="nil"/>
            </w:tcBorders>
            <w:vAlign w:val="center"/>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
          <w:p w14:paraId="56BA72DA" w14:textId="77777777" w:rsidR="003561D2" w:rsidRPr="003F07FD" w:rsidRDefault="003561D2" w:rsidP="00F555E9">
            <w:pPr>
              <w:pStyle w:val="TableBody"/>
            </w:pPr>
            <w:proofErr w:type="spellStart"/>
            <w:r w:rsidRPr="003F07FD">
              <w:t>Bintje</w:t>
            </w:r>
            <w:proofErr w:type="spellEnd"/>
          </w:p>
        </w:tc>
        <w:tc>
          <w:tcPr>
            <w:tcW w:w="990" w:type="dxa"/>
            <w:tcBorders>
              <w:top w:val="dotted" w:sz="4" w:space="0" w:color="auto"/>
              <w:left w:val="nil"/>
              <w:bottom w:val="nil"/>
              <w:right w:val="nil"/>
            </w:tcBorders>
            <w:vAlign w:val="center"/>
          </w:tcPr>
          <w:p w14:paraId="49D4EEA9" w14:textId="77777777" w:rsidR="003561D2" w:rsidRPr="003F07FD" w:rsidRDefault="003561D2" w:rsidP="00F555E9">
            <w:pPr>
              <w:pStyle w:val="TableBody"/>
            </w:pPr>
            <w:r w:rsidRPr="003F07FD">
              <w:t>17</w:t>
            </w:r>
          </w:p>
        </w:tc>
        <w:tc>
          <w:tcPr>
            <w:tcW w:w="772" w:type="dxa"/>
            <w:tcBorders>
              <w:top w:val="dotted" w:sz="4" w:space="0" w:color="auto"/>
              <w:left w:val="nil"/>
              <w:bottom w:val="nil"/>
              <w:right w:val="nil"/>
            </w:tcBorders>
            <w:vAlign w:val="center"/>
          </w:tcPr>
          <w:p w14:paraId="08D49E97" w14:textId="77777777" w:rsidR="003561D2" w:rsidRPr="003F07FD" w:rsidRDefault="003561D2" w:rsidP="00F555E9">
            <w:pPr>
              <w:pStyle w:val="TableBody"/>
            </w:pPr>
            <w:r w:rsidRPr="003F07FD">
              <w:t>49</w:t>
            </w:r>
          </w:p>
        </w:tc>
        <w:tc>
          <w:tcPr>
            <w:tcW w:w="1008" w:type="dxa"/>
            <w:tcBorders>
              <w:top w:val="dotted" w:sz="4" w:space="0" w:color="auto"/>
              <w:left w:val="nil"/>
              <w:bottom w:val="nil"/>
              <w:right w:val="nil"/>
            </w:tcBorders>
            <w:vAlign w:val="center"/>
          </w:tcPr>
          <w:p w14:paraId="5FD4CE7C" w14:textId="77777777" w:rsidR="003561D2" w:rsidRPr="003F07FD" w:rsidRDefault="003561D2" w:rsidP="00F555E9">
            <w:pPr>
              <w:pStyle w:val="TableBody"/>
            </w:pPr>
            <w:r w:rsidRPr="003F07FD">
              <w:t>238</w:t>
            </w:r>
          </w:p>
        </w:tc>
      </w:tr>
      <w:tr w:rsidR="003561D2" w14:paraId="5264BA0E" w14:textId="77777777" w:rsidTr="00F555E9">
        <w:tc>
          <w:tcPr>
            <w:tcW w:w="2252" w:type="dxa"/>
            <w:vMerge/>
            <w:tcBorders>
              <w:left w:val="nil"/>
              <w:bottom w:val="single" w:sz="4" w:space="0" w:color="auto"/>
              <w:right w:val="nil"/>
            </w:tcBorders>
            <w:vAlign w:val="center"/>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
          <w:p w14:paraId="581B065B" w14:textId="77777777" w:rsidR="003561D2" w:rsidRPr="003F07FD" w:rsidRDefault="003561D2" w:rsidP="00F555E9">
            <w:pPr>
              <w:pStyle w:val="TableBody"/>
            </w:pPr>
            <w:r w:rsidRPr="003F07FD">
              <w:t>Charlotte</w:t>
            </w:r>
          </w:p>
        </w:tc>
        <w:tc>
          <w:tcPr>
            <w:tcW w:w="990" w:type="dxa"/>
            <w:tcBorders>
              <w:top w:val="nil"/>
              <w:left w:val="nil"/>
              <w:bottom w:val="single" w:sz="4" w:space="0" w:color="auto"/>
              <w:right w:val="nil"/>
            </w:tcBorders>
            <w:vAlign w:val="center"/>
          </w:tcPr>
          <w:p w14:paraId="1FCFA7E7" w14:textId="77777777" w:rsidR="003561D2" w:rsidRPr="003F07FD" w:rsidRDefault="003561D2" w:rsidP="00F555E9">
            <w:pPr>
              <w:pStyle w:val="TableBody"/>
            </w:pPr>
            <w:r w:rsidRPr="003F07FD">
              <w:t>7</w:t>
            </w:r>
          </w:p>
        </w:tc>
        <w:tc>
          <w:tcPr>
            <w:tcW w:w="772" w:type="dxa"/>
            <w:tcBorders>
              <w:top w:val="nil"/>
              <w:left w:val="nil"/>
              <w:bottom w:val="single" w:sz="4" w:space="0" w:color="auto"/>
              <w:right w:val="nil"/>
            </w:tcBorders>
            <w:vAlign w:val="center"/>
          </w:tcPr>
          <w:p w14:paraId="7C691065" w14:textId="77777777" w:rsidR="003561D2" w:rsidRPr="003F07FD" w:rsidRDefault="003561D2" w:rsidP="00F555E9">
            <w:pPr>
              <w:pStyle w:val="TableBody"/>
            </w:pPr>
            <w:r w:rsidRPr="003F07FD">
              <w:t>24</w:t>
            </w:r>
          </w:p>
        </w:tc>
        <w:tc>
          <w:tcPr>
            <w:tcW w:w="1008" w:type="dxa"/>
            <w:tcBorders>
              <w:top w:val="nil"/>
              <w:left w:val="nil"/>
              <w:bottom w:val="single" w:sz="4" w:space="0" w:color="auto"/>
              <w:right w:val="nil"/>
            </w:tcBorders>
            <w:vAlign w:val="center"/>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34185754" w:rsidR="003561D2" w:rsidRPr="00E25FB6" w:rsidRDefault="003561D2" w:rsidP="00F555E9">
            <w:pPr>
              <w:pStyle w:val="TableCaption"/>
              <w:jc w:val="left"/>
              <w:rPr>
                <w:bCs/>
              </w:rPr>
            </w:pPr>
            <w:bookmarkStart w:id="773" w:name="_Ref78279915"/>
            <w:bookmarkStart w:id="774" w:name="_Toc78909887"/>
            <w:bookmarkStart w:id="775"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715115">
              <w:rPr>
                <w:bCs/>
                <w:noProof/>
              </w:rPr>
              <w:t>2</w:t>
            </w:r>
            <w:r w:rsidRPr="00550682">
              <w:rPr>
                <w:bCs/>
              </w:rPr>
              <w:fldChar w:fldCharType="end"/>
            </w:r>
            <w:bookmarkEnd w:id="773"/>
            <w:r w:rsidRPr="00550682">
              <w:rPr>
                <w:bCs/>
              </w:rPr>
              <w:t>.</w:t>
            </w:r>
            <w:r w:rsidRPr="00B34899">
              <w:rPr>
                <w:b w:val="0"/>
                <w:bCs/>
              </w:rPr>
              <w:t xml:space="preserve"> Summary of newly reported experimental small-plot trials in Minnesota, USA</w:t>
            </w:r>
            <w:r>
              <w:rPr>
                <w:b w:val="0"/>
                <w:bCs/>
              </w:rPr>
              <w:t>.</w:t>
            </w:r>
            <w:bookmarkEnd w:id="774"/>
            <w:bookmarkEnd w:id="775"/>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6DE0A33F"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 </w:instrText>
            </w:r>
            <w:r w:rsidR="00372AF9">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DATA </w:instrText>
            </w:r>
            <w:r w:rsidR="00372AF9">
              <w:fldChar w:fldCharType="end"/>
            </w:r>
            <w:r w:rsidRPr="00E9655F">
              <w:fldChar w:fldCharType="separate"/>
            </w:r>
            <w:r w:rsidR="00372AF9">
              <w:rPr>
                <w:noProof/>
              </w:rPr>
              <w:t>Errebhi et al. (1998); Rosen et al. (1992); Rosen et al. (1993)</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6DCECEC6" w:rsidR="003561D2" w:rsidRPr="00B91DE7" w:rsidRDefault="003561D2" w:rsidP="00F555E9">
            <w:pPr>
              <w:pStyle w:val="TableCaption"/>
            </w:pPr>
            <w:bookmarkStart w:id="776" w:name="_Ref78280011"/>
            <w:bookmarkStart w:id="777" w:name="_Toc78909888"/>
            <w:bookmarkStart w:id="778"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715115">
              <w:rPr>
                <w:bCs/>
                <w:noProof/>
              </w:rPr>
              <w:t>3</w:t>
            </w:r>
            <w:r w:rsidRPr="00457EF3">
              <w:rPr>
                <w:bCs/>
              </w:rPr>
              <w:fldChar w:fldCharType="end"/>
            </w:r>
            <w:bookmarkEnd w:id="776"/>
            <w:r w:rsidRPr="00457EF3">
              <w:rPr>
                <w:bCs/>
              </w:rPr>
              <w:t>.</w:t>
            </w:r>
            <w:r w:rsidRPr="00BD6250">
              <w:rPr>
                <w:b w:val="0"/>
                <w:bCs/>
              </w:rPr>
              <w:t xml:space="preserve"> Summary of experimental treatments evaluated in small-plot trials in Minnesota, USA</w:t>
            </w:r>
            <w:r>
              <w:rPr>
                <w:b w:val="0"/>
                <w:bCs/>
              </w:rPr>
              <w:t>.</w:t>
            </w:r>
            <w:bookmarkEnd w:id="777"/>
            <w:bookmarkEnd w:id="778"/>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F555E9">
            <w:pPr>
              <w:pStyle w:val="TableBody"/>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F555E9">
            <w:pPr>
              <w:pStyle w:val="TableBody"/>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F555E9">
            <w:pPr>
              <w:pStyle w:val="TableBody"/>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F555E9">
            <w:pPr>
              <w:pStyle w:val="TableBody"/>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F555E9">
            <w:pPr>
              <w:pStyle w:val="TableBody"/>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F555E9">
            <w:pPr>
              <w:pStyle w:val="TableBody"/>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3F2154E7" w:rsidR="003561D2" w:rsidRPr="00623D78" w:rsidRDefault="003561D2" w:rsidP="00F555E9">
            <w:pPr>
              <w:pStyle w:val="TableCaption"/>
              <w:rPr>
                <w:bCs/>
              </w:rPr>
            </w:pPr>
            <w:bookmarkStart w:id="779" w:name="_Ref78280041"/>
            <w:bookmarkStart w:id="780" w:name="_Toc78909889"/>
            <w:bookmarkStart w:id="781"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715115">
              <w:rPr>
                <w:bCs/>
                <w:noProof/>
              </w:rPr>
              <w:t>4</w:t>
            </w:r>
            <w:r w:rsidRPr="00E03EEA">
              <w:rPr>
                <w:bCs/>
              </w:rPr>
              <w:fldChar w:fldCharType="end"/>
            </w:r>
            <w:bookmarkEnd w:id="779"/>
            <w:r w:rsidRPr="00E03EEA">
              <w:rPr>
                <w:bCs/>
              </w:rPr>
              <w:t>.</w:t>
            </w:r>
            <w:r w:rsidRPr="003F1318">
              <w:rPr>
                <w:b w:val="0"/>
                <w:bCs/>
              </w:rPr>
              <w:t xml:space="preserve"> In-season and harvest sampling dates for the experimental small-plot trials in Minnesota, USA</w:t>
            </w:r>
            <w:r>
              <w:rPr>
                <w:b w:val="0"/>
                <w:bCs/>
              </w:rPr>
              <w:t>.</w:t>
            </w:r>
            <w:bookmarkEnd w:id="780"/>
            <w:bookmarkEnd w:id="781"/>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67B96198" w:rsidR="003561D2" w:rsidRPr="005C175D" w:rsidRDefault="003561D2" w:rsidP="00F555E9">
            <w:pPr>
              <w:pStyle w:val="TableCaption"/>
              <w:rPr>
                <w:bCs/>
              </w:rPr>
            </w:pPr>
            <w:bookmarkStart w:id="782" w:name="_Ref78280131"/>
            <w:bookmarkStart w:id="783" w:name="_Toc78909890"/>
            <w:bookmarkStart w:id="784"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715115">
              <w:rPr>
                <w:bCs/>
                <w:noProof/>
              </w:rPr>
              <w:t>5</w:t>
            </w:r>
            <w:r w:rsidRPr="00CA2246">
              <w:rPr>
                <w:bCs/>
              </w:rPr>
              <w:fldChar w:fldCharType="end"/>
            </w:r>
            <w:bookmarkEnd w:id="782"/>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783"/>
            <w:bookmarkEnd w:id="784"/>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45360C7A" w:rsidR="003561D2" w:rsidRPr="0076137B" w:rsidRDefault="003561D2" w:rsidP="00F555E9">
            <w:pPr>
              <w:pStyle w:val="TableCaption"/>
              <w:rPr>
                <w:bCs/>
                <w:u w:val="single"/>
              </w:rPr>
            </w:pPr>
            <w:bookmarkStart w:id="785" w:name="_Ref78280157"/>
            <w:bookmarkStart w:id="786" w:name="_Toc78909891"/>
            <w:bookmarkStart w:id="787"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715115">
              <w:rPr>
                <w:bCs/>
                <w:noProof/>
              </w:rPr>
              <w:t>6</w:t>
            </w:r>
            <w:r w:rsidRPr="002C16FE">
              <w:rPr>
                <w:bCs/>
              </w:rPr>
              <w:fldChar w:fldCharType="end"/>
            </w:r>
            <w:bookmarkEnd w:id="785"/>
            <w:r>
              <w:rPr>
                <w:bCs/>
              </w:rPr>
              <w:t>.</w:t>
            </w:r>
            <w:r w:rsidRPr="005C175D">
              <w:rPr>
                <w:b w:val="0"/>
                <w:bCs/>
              </w:rPr>
              <w:t xml:space="preserve"> Paired critical </w:t>
            </w:r>
            <w:ins w:id="788" w:author="Brian Bohman" w:date="2021-08-25T11:07:00Z">
              <w:r w:rsidR="00D21B12">
                <w:rPr>
                  <w:b w:val="0"/>
                  <w:bCs/>
                </w:rPr>
                <w:t>N</w:t>
              </w:r>
            </w:ins>
            <w:del w:id="789"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786"/>
            <w:bookmarkEnd w:id="787"/>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proofErr w:type="spellStart"/>
            <w:r w:rsidRPr="002354AA">
              <w:t>Bintje</w:t>
            </w:r>
            <w:proofErr w:type="spellEnd"/>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pPr>
      <w:r>
        <w:br w:type="page"/>
      </w:r>
    </w:p>
    <w:p w14:paraId="7795913A" w14:textId="77777777" w:rsidR="008276E1" w:rsidRDefault="008276E1">
      <w:pPr>
        <w:rPr>
          <w:ins w:id="790" w:author="Brian Bohman" w:date="2021-08-30T14:02: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1007"/>
        <w:gridCol w:w="864"/>
        <w:gridCol w:w="864"/>
        <w:gridCol w:w="1008"/>
        <w:gridCol w:w="1224"/>
        <w:gridCol w:w="1296"/>
        <w:gridCol w:w="576"/>
        <w:gridCol w:w="720"/>
      </w:tblGrid>
      <w:tr w:rsidR="00A254FB" w14:paraId="327967D6" w14:textId="77777777" w:rsidTr="005462AC">
        <w:trPr>
          <w:ins w:id="791" w:author="Brian Bohman" w:date="2021-08-30T14:11:00Z"/>
        </w:trPr>
        <w:tc>
          <w:tcPr>
            <w:tcW w:w="10286" w:type="dxa"/>
            <w:gridSpan w:val="10"/>
            <w:tcBorders>
              <w:bottom w:val="single" w:sz="4" w:space="0" w:color="auto"/>
            </w:tcBorders>
            <w:vAlign w:val="center"/>
          </w:tcPr>
          <w:p w14:paraId="164364A9" w14:textId="32286E4E" w:rsidR="00A254FB" w:rsidRPr="00A254FB" w:rsidRDefault="00A254FB" w:rsidP="00A254FB">
            <w:pPr>
              <w:pStyle w:val="TableCaption"/>
              <w:rPr>
                <w:ins w:id="792" w:author="Brian Bohman" w:date="2021-08-30T14:11:00Z"/>
              </w:rPr>
            </w:pPr>
            <w:bookmarkStart w:id="793" w:name="_Ref81291623"/>
            <w:ins w:id="794" w:author="Brian Bohman" w:date="2021-08-30T14:12:00Z">
              <w:r>
                <w:t xml:space="preserve">Table </w:t>
              </w:r>
              <w:r>
                <w:fldChar w:fldCharType="begin"/>
              </w:r>
              <w:r>
                <w:instrText xml:space="preserve"> SEQ Table \* ARABIC </w:instrText>
              </w:r>
              <w:r>
                <w:fldChar w:fldCharType="separate"/>
              </w:r>
              <w:r>
                <w:rPr>
                  <w:noProof/>
                </w:rPr>
                <w:t>7</w:t>
              </w:r>
              <w:r>
                <w:fldChar w:fldCharType="end"/>
              </w:r>
              <w:bookmarkEnd w:id="793"/>
              <w:r>
                <w:t>.</w:t>
              </w:r>
              <w:r>
                <w:rPr>
                  <w:b w:val="0"/>
                  <w:bCs/>
                </w:rPr>
                <w:t xml:space="preserve"> Comparison of key factors </w:t>
              </w:r>
            </w:ins>
            <w:ins w:id="795" w:author="Brian Bohman" w:date="2021-08-30T14:13:00Z">
              <w:r>
                <w:rPr>
                  <w:b w:val="0"/>
                  <w:bCs/>
                </w:rPr>
                <w:t>for</w:t>
              </w:r>
            </w:ins>
            <w:ins w:id="796" w:author="Brian Bohman" w:date="2021-08-30T14:12:00Z">
              <w:r>
                <w:rPr>
                  <w:b w:val="0"/>
                  <w:bCs/>
                </w:rPr>
                <w:t xml:space="preserve"> G, E, and M effects, including variety maturity class, mean growing season diurnal temperature difference (</w:t>
              </w:r>
              <w:r w:rsidRPr="00627160">
                <w:rPr>
                  <w:b w:val="0"/>
                  <w:bCs/>
                </w:rPr>
                <w:t>∆</w:t>
              </w:r>
              <w:proofErr w:type="spellStart"/>
              <w:r w:rsidRPr="00627160">
                <w:rPr>
                  <w:b w:val="0"/>
                  <w:bCs/>
                </w:rPr>
                <w:t>T</w:t>
              </w:r>
              <w:r w:rsidRPr="00627160">
                <w:rPr>
                  <w:b w:val="0"/>
                  <w:bCs/>
                  <w:vertAlign w:val="subscript"/>
                </w:rPr>
                <w:t>Diurnal</w:t>
              </w:r>
              <w:proofErr w:type="spellEnd"/>
              <w:r>
                <w:rPr>
                  <w:b w:val="0"/>
                  <w:bCs/>
                </w:rPr>
                <w:t xml:space="preserve">), </w:t>
              </w:r>
            </w:ins>
            <w:ins w:id="797" w:author="Brian Bohman" w:date="2021-08-30T14:13:00Z">
              <w:r>
                <w:rPr>
                  <w:b w:val="0"/>
                  <w:bCs/>
                </w:rPr>
                <w:t xml:space="preserve">cumulative growing season growing degree days (GDD), cumulative growing season incident solar radiation (Sol. Rad.), </w:t>
              </w:r>
            </w:ins>
            <w:ins w:id="798" w:author="Brian Bohman" w:date="2021-08-30T14:12:00Z">
              <w:r>
                <w:rPr>
                  <w:b w:val="0"/>
                  <w:bCs/>
                </w:rPr>
                <w:t>planting density</w:t>
              </w:r>
            </w:ins>
            <w:ins w:id="799" w:author="Brian Bohman" w:date="2021-08-30T14:13:00Z">
              <w:r>
                <w:rPr>
                  <w:b w:val="0"/>
                  <w:bCs/>
                </w:rPr>
                <w:t xml:space="preserve"> (</w:t>
              </w:r>
            </w:ins>
            <w:ins w:id="800" w:author="Brian Bohman" w:date="2021-08-30T14:14:00Z">
              <w:r>
                <w:rPr>
                  <w:b w:val="0"/>
                  <w:bCs/>
                </w:rPr>
                <w:t>D</w:t>
              </w:r>
            </w:ins>
            <w:ins w:id="801" w:author="Brian Bohman" w:date="2021-08-30T14:13:00Z">
              <w:r>
                <w:rPr>
                  <w:b w:val="0"/>
                  <w:bCs/>
                </w:rPr>
                <w:t>ensity)</w:t>
              </w:r>
            </w:ins>
            <w:ins w:id="802" w:author="Brian Bohman" w:date="2021-08-30T14:12:00Z">
              <w:r>
                <w:rPr>
                  <w:b w:val="0"/>
                  <w:bCs/>
                </w:rPr>
                <w:t>, and N fertilizer application source and timing, used to interpret differences in critical N dilution.</w:t>
              </w:r>
            </w:ins>
          </w:p>
        </w:tc>
      </w:tr>
      <w:tr w:rsidR="00A254FB" w14:paraId="49B98047" w14:textId="77777777" w:rsidTr="00A254FB">
        <w:trPr>
          <w:ins w:id="803" w:author="Brian Bohman" w:date="2021-08-30T14:10:00Z"/>
        </w:trPr>
        <w:tc>
          <w:tcPr>
            <w:tcW w:w="1146" w:type="dxa"/>
            <w:tcBorders>
              <w:bottom w:val="single" w:sz="4" w:space="0" w:color="auto"/>
            </w:tcBorders>
            <w:vAlign w:val="center"/>
          </w:tcPr>
          <w:p w14:paraId="6F301756" w14:textId="77777777" w:rsidR="00A254FB" w:rsidRPr="006A7632" w:rsidRDefault="00A254FB" w:rsidP="001A6B40">
            <w:pPr>
              <w:pStyle w:val="TableBody"/>
              <w:jc w:val="left"/>
              <w:rPr>
                <w:ins w:id="804" w:author="Brian Bohman" w:date="2021-08-30T14:10:00Z"/>
              </w:rPr>
            </w:pPr>
          </w:p>
        </w:tc>
        <w:tc>
          <w:tcPr>
            <w:tcW w:w="1581" w:type="dxa"/>
            <w:tcBorders>
              <w:bottom w:val="single" w:sz="4" w:space="0" w:color="auto"/>
              <w:right w:val="dotted" w:sz="4" w:space="0" w:color="auto"/>
            </w:tcBorders>
            <w:vAlign w:val="center"/>
          </w:tcPr>
          <w:p w14:paraId="22FC36BB" w14:textId="77777777" w:rsidR="00A254FB" w:rsidRPr="006A7632" w:rsidRDefault="00A254FB" w:rsidP="001A6B40">
            <w:pPr>
              <w:pStyle w:val="TableBody"/>
              <w:jc w:val="left"/>
              <w:rPr>
                <w:ins w:id="805" w:author="Brian Bohman" w:date="2021-08-30T14:10:00Z"/>
              </w:rPr>
            </w:pPr>
          </w:p>
        </w:tc>
        <w:tc>
          <w:tcPr>
            <w:tcW w:w="1007" w:type="dxa"/>
            <w:tcBorders>
              <w:left w:val="dotted" w:sz="4" w:space="0" w:color="auto"/>
              <w:bottom w:val="single" w:sz="4" w:space="0" w:color="auto"/>
              <w:right w:val="dotted" w:sz="4" w:space="0" w:color="auto"/>
            </w:tcBorders>
          </w:tcPr>
          <w:p w14:paraId="40CC5A68" w14:textId="48CBDBB4" w:rsidR="00A254FB" w:rsidRPr="00A254FB" w:rsidRDefault="00A254FB" w:rsidP="001A6B40">
            <w:pPr>
              <w:pStyle w:val="TableBody"/>
              <w:jc w:val="center"/>
              <w:rPr>
                <w:ins w:id="806" w:author="Brian Bohman" w:date="2021-08-30T14:10:00Z"/>
                <w:b/>
                <w:bCs/>
              </w:rPr>
            </w:pPr>
            <w:ins w:id="807" w:author="Brian Bohman" w:date="2021-08-30T14:11:00Z">
              <w:r w:rsidRPr="00A254FB">
                <w:rPr>
                  <w:b/>
                  <w:bCs/>
                </w:rPr>
                <w:t>G</w:t>
              </w:r>
            </w:ins>
          </w:p>
        </w:tc>
        <w:tc>
          <w:tcPr>
            <w:tcW w:w="2736" w:type="dxa"/>
            <w:gridSpan w:val="3"/>
            <w:tcBorders>
              <w:left w:val="dotted" w:sz="4" w:space="0" w:color="auto"/>
              <w:bottom w:val="single" w:sz="4" w:space="0" w:color="auto"/>
              <w:right w:val="dotted" w:sz="4" w:space="0" w:color="auto"/>
            </w:tcBorders>
          </w:tcPr>
          <w:p w14:paraId="39EC80D6" w14:textId="59D9883A" w:rsidR="00A254FB" w:rsidRPr="00A254FB" w:rsidRDefault="00A254FB" w:rsidP="001A6B40">
            <w:pPr>
              <w:pStyle w:val="TableBody"/>
              <w:jc w:val="center"/>
              <w:rPr>
                <w:ins w:id="808" w:author="Brian Bohman" w:date="2021-08-30T14:10:00Z"/>
                <w:b/>
                <w:bCs/>
              </w:rPr>
            </w:pPr>
            <w:ins w:id="809" w:author="Brian Bohman" w:date="2021-08-30T14:11:00Z">
              <w:r w:rsidRPr="00A254FB">
                <w:rPr>
                  <w:b/>
                  <w:bCs/>
                </w:rPr>
                <w:t>E</w:t>
              </w:r>
            </w:ins>
          </w:p>
        </w:tc>
        <w:tc>
          <w:tcPr>
            <w:tcW w:w="2520" w:type="dxa"/>
            <w:gridSpan w:val="2"/>
            <w:tcBorders>
              <w:left w:val="dotted" w:sz="4" w:space="0" w:color="auto"/>
              <w:bottom w:val="single" w:sz="4" w:space="0" w:color="auto"/>
              <w:right w:val="dotted" w:sz="4" w:space="0" w:color="auto"/>
            </w:tcBorders>
          </w:tcPr>
          <w:p w14:paraId="3B58DB5C" w14:textId="6237B539" w:rsidR="00A254FB" w:rsidRPr="00A254FB" w:rsidRDefault="00A254FB" w:rsidP="001A6B40">
            <w:pPr>
              <w:pStyle w:val="TableBody"/>
              <w:jc w:val="center"/>
              <w:rPr>
                <w:ins w:id="810" w:author="Brian Bohman" w:date="2021-08-30T14:10:00Z"/>
                <w:b/>
                <w:bCs/>
              </w:rPr>
            </w:pPr>
            <w:ins w:id="811" w:author="Brian Bohman" w:date="2021-08-30T14:11:00Z">
              <w:r w:rsidRPr="00A254FB">
                <w:rPr>
                  <w:b/>
                  <w:bCs/>
                </w:rPr>
                <w:t>M</w:t>
              </w:r>
            </w:ins>
          </w:p>
        </w:tc>
        <w:tc>
          <w:tcPr>
            <w:tcW w:w="1296" w:type="dxa"/>
            <w:gridSpan w:val="2"/>
            <w:tcBorders>
              <w:left w:val="dotted" w:sz="4" w:space="0" w:color="auto"/>
              <w:bottom w:val="single" w:sz="4" w:space="0" w:color="auto"/>
            </w:tcBorders>
            <w:vAlign w:val="center"/>
          </w:tcPr>
          <w:p w14:paraId="00409C51" w14:textId="7BF5CAB3" w:rsidR="00A254FB" w:rsidRDefault="00A254FB" w:rsidP="001A6B40">
            <w:pPr>
              <w:pStyle w:val="TableBody"/>
              <w:jc w:val="center"/>
              <w:rPr>
                <w:ins w:id="812" w:author="Brian Bohman" w:date="2021-08-30T14:10:00Z"/>
                <w:i/>
                <w:iCs/>
              </w:rPr>
            </w:pPr>
            <w:ins w:id="813" w:author="Brian Bohman" w:date="2021-08-30T14:11:00Z">
              <w:r w:rsidRPr="00A254FB">
                <w:t>Parameter</w:t>
              </w:r>
            </w:ins>
          </w:p>
        </w:tc>
      </w:tr>
      <w:tr w:rsidR="00A254FB" w14:paraId="46C1572A" w14:textId="77777777" w:rsidTr="00A254FB">
        <w:trPr>
          <w:ins w:id="814" w:author="Brian Bohman" w:date="2021-08-30T12:58:00Z"/>
        </w:trPr>
        <w:tc>
          <w:tcPr>
            <w:tcW w:w="1146" w:type="dxa"/>
            <w:tcBorders>
              <w:bottom w:val="single" w:sz="4" w:space="0" w:color="auto"/>
            </w:tcBorders>
            <w:vAlign w:val="center"/>
          </w:tcPr>
          <w:p w14:paraId="09A63868" w14:textId="5AEEACC5" w:rsidR="008276E1" w:rsidRDefault="008276E1" w:rsidP="001A6B40">
            <w:pPr>
              <w:pStyle w:val="TableBody"/>
              <w:jc w:val="left"/>
              <w:rPr>
                <w:ins w:id="815" w:author="Brian Bohman" w:date="2021-08-30T12:58:00Z"/>
              </w:rPr>
            </w:pPr>
            <w:ins w:id="816" w:author="Brian Bohman" w:date="2021-08-30T12:59:00Z">
              <w:r w:rsidRPr="006A7632">
                <w:t>Location</w:t>
              </w:r>
            </w:ins>
          </w:p>
        </w:tc>
        <w:tc>
          <w:tcPr>
            <w:tcW w:w="1581" w:type="dxa"/>
            <w:tcBorders>
              <w:bottom w:val="single" w:sz="4" w:space="0" w:color="auto"/>
              <w:right w:val="dotted" w:sz="4" w:space="0" w:color="auto"/>
            </w:tcBorders>
            <w:vAlign w:val="center"/>
          </w:tcPr>
          <w:p w14:paraId="48CE9B1D" w14:textId="1166ED04" w:rsidR="008276E1" w:rsidRDefault="008276E1" w:rsidP="001A6B40">
            <w:pPr>
              <w:pStyle w:val="TableBody"/>
              <w:jc w:val="left"/>
              <w:rPr>
                <w:ins w:id="817" w:author="Brian Bohman" w:date="2021-08-30T12:58:00Z"/>
              </w:rPr>
            </w:pPr>
            <w:ins w:id="818" w:author="Brian Bohman" w:date="2021-08-30T12:59:00Z">
              <w:r w:rsidRPr="006A7632">
                <w:t>Variety</w:t>
              </w:r>
            </w:ins>
          </w:p>
        </w:tc>
        <w:tc>
          <w:tcPr>
            <w:tcW w:w="1007" w:type="dxa"/>
            <w:tcBorders>
              <w:left w:val="dotted" w:sz="4" w:space="0" w:color="auto"/>
              <w:bottom w:val="single" w:sz="4" w:space="0" w:color="auto"/>
              <w:right w:val="dotted" w:sz="4" w:space="0" w:color="auto"/>
            </w:tcBorders>
          </w:tcPr>
          <w:p w14:paraId="39217D41" w14:textId="20213BD8" w:rsidR="008276E1" w:rsidRDefault="008276E1" w:rsidP="001A6B40">
            <w:pPr>
              <w:pStyle w:val="TableBody"/>
              <w:jc w:val="center"/>
              <w:rPr>
                <w:ins w:id="819" w:author="Brian Bohman" w:date="2021-08-30T12:58:00Z"/>
              </w:rPr>
            </w:pPr>
            <w:ins w:id="820" w:author="Brian Bohman" w:date="2021-08-30T12:59:00Z">
              <w:r w:rsidRPr="007568FA">
                <w:t>Maturity Class</w:t>
              </w:r>
            </w:ins>
            <w:r w:rsidRPr="00A92627">
              <w:rPr>
                <w:vertAlign w:val="superscript"/>
              </w:rPr>
              <w:t>†</w:t>
            </w:r>
          </w:p>
        </w:tc>
        <w:tc>
          <w:tcPr>
            <w:tcW w:w="864" w:type="dxa"/>
            <w:tcBorders>
              <w:top w:val="single" w:sz="4" w:space="0" w:color="auto"/>
              <w:left w:val="dotted" w:sz="4" w:space="0" w:color="auto"/>
              <w:bottom w:val="single" w:sz="4" w:space="0" w:color="auto"/>
            </w:tcBorders>
          </w:tcPr>
          <w:p w14:paraId="54CEF8A9" w14:textId="32C40275" w:rsidR="008276E1" w:rsidRDefault="008276E1" w:rsidP="001A6B40">
            <w:pPr>
              <w:pStyle w:val="TableBody"/>
              <w:jc w:val="center"/>
              <w:rPr>
                <w:ins w:id="821" w:author="Brian Bohman" w:date="2021-08-30T12:58:00Z"/>
              </w:rPr>
            </w:pPr>
            <w:ins w:id="822" w:author="Brian Bohman" w:date="2021-08-30T13:30:00Z">
              <w:r>
                <w:t>∆</w:t>
              </w:r>
              <w:proofErr w:type="spellStart"/>
              <w:r>
                <w:t>T</w:t>
              </w:r>
            </w:ins>
            <w:ins w:id="823" w:author="Brian Bohman" w:date="2021-08-30T12:59:00Z">
              <w:r w:rsidRPr="00627160">
                <w:rPr>
                  <w:vertAlign w:val="subscript"/>
                </w:rPr>
                <w:t>Diurnal</w:t>
              </w:r>
              <w:proofErr w:type="spellEnd"/>
              <w:r w:rsidRPr="007568FA">
                <w:t xml:space="preserve"> </w:t>
              </w:r>
            </w:ins>
            <w:ins w:id="824" w:author="Brian Bohman" w:date="2021-08-30T13:07:00Z">
              <w:r>
                <w:t>[ºC]</w:t>
              </w:r>
            </w:ins>
          </w:p>
        </w:tc>
        <w:tc>
          <w:tcPr>
            <w:tcW w:w="864" w:type="dxa"/>
            <w:tcBorders>
              <w:top w:val="single" w:sz="4" w:space="0" w:color="auto"/>
              <w:bottom w:val="single" w:sz="4" w:space="0" w:color="auto"/>
            </w:tcBorders>
          </w:tcPr>
          <w:p w14:paraId="5C297882" w14:textId="59386CCA" w:rsidR="008276E1" w:rsidRPr="007568FA" w:rsidRDefault="008276E1" w:rsidP="001A6B40">
            <w:pPr>
              <w:pStyle w:val="TableBody"/>
              <w:jc w:val="center"/>
              <w:rPr>
                <w:ins w:id="825" w:author="Brian Bohman" w:date="2021-08-30T14:00:00Z"/>
              </w:rPr>
            </w:pPr>
            <w:ins w:id="826" w:author="Brian Bohman" w:date="2021-08-30T14:00:00Z">
              <w:r>
                <w:t>GDD [ºC d]</w:t>
              </w:r>
            </w:ins>
          </w:p>
        </w:tc>
        <w:tc>
          <w:tcPr>
            <w:tcW w:w="1008" w:type="dxa"/>
            <w:tcBorders>
              <w:top w:val="single" w:sz="4" w:space="0" w:color="auto"/>
              <w:bottom w:val="single" w:sz="4" w:space="0" w:color="auto"/>
              <w:right w:val="dotted" w:sz="4" w:space="0" w:color="auto"/>
            </w:tcBorders>
          </w:tcPr>
          <w:p w14:paraId="0189AD65" w14:textId="15604AD2" w:rsidR="008276E1" w:rsidRPr="008276E1" w:rsidRDefault="008276E1" w:rsidP="001A6B40">
            <w:pPr>
              <w:pStyle w:val="TableBody"/>
              <w:jc w:val="center"/>
              <w:rPr>
                <w:ins w:id="827" w:author="Brian Bohman" w:date="2021-08-30T14:01:00Z"/>
              </w:rPr>
            </w:pPr>
            <w:ins w:id="828" w:author="Brian Bohman" w:date="2021-08-30T14:01:00Z">
              <w:r>
                <w:t>S</w:t>
              </w:r>
            </w:ins>
            <w:ins w:id="829" w:author="Brian Bohman" w:date="2021-08-30T14:02:00Z">
              <w:r>
                <w:t>ol. Rad.</w:t>
              </w:r>
            </w:ins>
            <w:ins w:id="830" w:author="Brian Bohman" w:date="2021-08-30T14:01:00Z">
              <w:r>
                <w:t xml:space="preserve"> [MJ m</w:t>
              </w:r>
              <w:r>
                <w:rPr>
                  <w:vertAlign w:val="superscript"/>
                </w:rPr>
                <w:t>-2</w:t>
              </w:r>
              <w:r>
                <w:t>]</w:t>
              </w:r>
            </w:ins>
          </w:p>
        </w:tc>
        <w:tc>
          <w:tcPr>
            <w:tcW w:w="1224" w:type="dxa"/>
            <w:tcBorders>
              <w:left w:val="dotted" w:sz="4" w:space="0" w:color="auto"/>
              <w:bottom w:val="single" w:sz="4" w:space="0" w:color="auto"/>
            </w:tcBorders>
          </w:tcPr>
          <w:p w14:paraId="23264144" w14:textId="3104487F" w:rsidR="008276E1" w:rsidRPr="00535FAF" w:rsidRDefault="008276E1" w:rsidP="001A6B40">
            <w:pPr>
              <w:pStyle w:val="TableBody"/>
              <w:jc w:val="center"/>
              <w:rPr>
                <w:ins w:id="831" w:author="Brian Bohman" w:date="2021-08-30T12:58:00Z"/>
              </w:rPr>
            </w:pPr>
            <w:ins w:id="832" w:author="Brian Bohman" w:date="2021-08-30T14:02:00Z">
              <w:r>
                <w:t>Density</w:t>
              </w:r>
            </w:ins>
            <w:ins w:id="833" w:author="Brian Bohman" w:date="2021-08-30T13:07:00Z">
              <w:r>
                <w:t xml:space="preserve"> [plants </w:t>
              </w:r>
              <w:proofErr w:type="gramStart"/>
              <w:r>
                <w:t>ha</w:t>
              </w:r>
              <w:r>
                <w:rPr>
                  <w:vertAlign w:val="superscript"/>
                </w:rPr>
                <w:t>-1</w:t>
              </w:r>
              <w:proofErr w:type="gramEnd"/>
              <w:r>
                <w:t>]</w:t>
              </w:r>
            </w:ins>
          </w:p>
        </w:tc>
        <w:tc>
          <w:tcPr>
            <w:tcW w:w="1296" w:type="dxa"/>
            <w:tcBorders>
              <w:bottom w:val="single" w:sz="4" w:space="0" w:color="auto"/>
              <w:right w:val="dotted" w:sz="4" w:space="0" w:color="auto"/>
            </w:tcBorders>
          </w:tcPr>
          <w:p w14:paraId="0DA28754" w14:textId="63A8EA84" w:rsidR="008276E1" w:rsidRPr="00B953E4" w:rsidRDefault="008276E1" w:rsidP="001A6B40">
            <w:pPr>
              <w:pStyle w:val="TableBody"/>
              <w:jc w:val="center"/>
              <w:rPr>
                <w:ins w:id="834" w:author="Brian Bohman" w:date="2021-08-30T12:58:00Z"/>
                <w:vertAlign w:val="superscript"/>
              </w:rPr>
            </w:pPr>
            <w:ins w:id="835" w:author="Brian Bohman" w:date="2021-08-30T12:59:00Z">
              <w:r w:rsidRPr="007568FA">
                <w:t>N Source</w:t>
              </w:r>
            </w:ins>
            <w:ins w:id="836" w:author="Brian Bohman" w:date="2021-08-30T13:08:00Z">
              <w:r>
                <w:t xml:space="preserve"> &amp; </w:t>
              </w:r>
            </w:ins>
            <w:ins w:id="837" w:author="Brian Bohman" w:date="2021-08-30T12:59:00Z">
              <w:r w:rsidRPr="007568FA">
                <w:t>Timing</w:t>
              </w:r>
            </w:ins>
            <w:ins w:id="838" w:author="Brian Bohman" w:date="2021-08-30T13:18:00Z">
              <w:r w:rsidRPr="00B953E4">
                <w:rPr>
                  <w:vertAlign w:val="superscript"/>
                </w:rPr>
                <w:t>‡</w:t>
              </w:r>
            </w:ins>
          </w:p>
        </w:tc>
        <w:tc>
          <w:tcPr>
            <w:tcW w:w="576" w:type="dxa"/>
            <w:tcBorders>
              <w:left w:val="dotted" w:sz="4" w:space="0" w:color="auto"/>
              <w:bottom w:val="single" w:sz="4" w:space="0" w:color="auto"/>
            </w:tcBorders>
            <w:vAlign w:val="center"/>
          </w:tcPr>
          <w:p w14:paraId="2F2E48C8" w14:textId="693DFE33" w:rsidR="008276E1" w:rsidRPr="00535FAF" w:rsidRDefault="008276E1" w:rsidP="001A6B40">
            <w:pPr>
              <w:pStyle w:val="TableBody"/>
              <w:jc w:val="center"/>
              <w:rPr>
                <w:ins w:id="839" w:author="Brian Bohman" w:date="2021-08-30T12:58:00Z"/>
                <w:i/>
                <w:iCs/>
              </w:rPr>
            </w:pPr>
            <w:ins w:id="840" w:author="Brian Bohman" w:date="2021-08-30T12:59:00Z">
              <w:r w:rsidRPr="00535FAF">
                <w:rPr>
                  <w:i/>
                  <w:iCs/>
                </w:rPr>
                <w:t>a</w:t>
              </w:r>
            </w:ins>
          </w:p>
        </w:tc>
        <w:tc>
          <w:tcPr>
            <w:tcW w:w="720" w:type="dxa"/>
            <w:tcBorders>
              <w:bottom w:val="single" w:sz="4" w:space="0" w:color="auto"/>
            </w:tcBorders>
            <w:vAlign w:val="center"/>
          </w:tcPr>
          <w:p w14:paraId="1DAADB07" w14:textId="464677A1" w:rsidR="008276E1" w:rsidRPr="00535FAF" w:rsidRDefault="008276E1" w:rsidP="001A6B40">
            <w:pPr>
              <w:pStyle w:val="TableBody"/>
              <w:jc w:val="center"/>
              <w:rPr>
                <w:ins w:id="841" w:author="Brian Bohman" w:date="2021-08-30T12:58:00Z"/>
                <w:i/>
                <w:iCs/>
              </w:rPr>
            </w:pPr>
            <w:ins w:id="842" w:author="Brian Bohman" w:date="2021-08-30T13:09:00Z">
              <w:r>
                <w:rPr>
                  <w:i/>
                  <w:iCs/>
                </w:rPr>
                <w:t>b</w:t>
              </w:r>
            </w:ins>
          </w:p>
        </w:tc>
      </w:tr>
      <w:tr w:rsidR="00077B96" w14:paraId="501AD241" w14:textId="77777777" w:rsidTr="00A254FB">
        <w:trPr>
          <w:ins w:id="843" w:author="Brian Bohman" w:date="2021-08-30T12:58:00Z"/>
        </w:trPr>
        <w:tc>
          <w:tcPr>
            <w:tcW w:w="1146" w:type="dxa"/>
            <w:vMerge w:val="restart"/>
            <w:tcBorders>
              <w:top w:val="single" w:sz="4" w:space="0" w:color="auto"/>
            </w:tcBorders>
            <w:vAlign w:val="center"/>
          </w:tcPr>
          <w:p w14:paraId="503E4382" w14:textId="349F7810" w:rsidR="00077B96" w:rsidRDefault="00077B96" w:rsidP="00535FAF">
            <w:pPr>
              <w:pStyle w:val="TableBody"/>
              <w:jc w:val="left"/>
              <w:rPr>
                <w:ins w:id="844" w:author="Brian Bohman" w:date="2021-08-30T12:58:00Z"/>
              </w:rPr>
            </w:pPr>
            <w:ins w:id="845" w:author="Brian Bohman" w:date="2021-08-30T12:59:00Z">
              <w:r w:rsidRPr="006A7632">
                <w:t>Argentina</w:t>
              </w:r>
            </w:ins>
          </w:p>
        </w:tc>
        <w:tc>
          <w:tcPr>
            <w:tcW w:w="1581" w:type="dxa"/>
            <w:tcBorders>
              <w:top w:val="single" w:sz="4" w:space="0" w:color="auto"/>
              <w:right w:val="dotted" w:sz="4" w:space="0" w:color="auto"/>
            </w:tcBorders>
            <w:vAlign w:val="center"/>
          </w:tcPr>
          <w:p w14:paraId="7FB0C2EA" w14:textId="64CDCDD6" w:rsidR="00077B96" w:rsidRDefault="00077B96" w:rsidP="00535FAF">
            <w:pPr>
              <w:pStyle w:val="TableBody"/>
              <w:jc w:val="left"/>
              <w:rPr>
                <w:ins w:id="846" w:author="Brian Bohman" w:date="2021-08-30T12:58:00Z"/>
              </w:rPr>
            </w:pPr>
            <w:ins w:id="847" w:author="Brian Bohman" w:date="2021-08-30T12:59:00Z">
              <w:r w:rsidRPr="006A7632">
                <w:t>Bannock Russet</w:t>
              </w:r>
            </w:ins>
          </w:p>
        </w:tc>
        <w:tc>
          <w:tcPr>
            <w:tcW w:w="1007" w:type="dxa"/>
            <w:tcBorders>
              <w:top w:val="single" w:sz="4" w:space="0" w:color="auto"/>
              <w:left w:val="dotted" w:sz="4" w:space="0" w:color="auto"/>
              <w:right w:val="dotted" w:sz="4" w:space="0" w:color="auto"/>
            </w:tcBorders>
            <w:vAlign w:val="center"/>
          </w:tcPr>
          <w:p w14:paraId="3B329267" w14:textId="32C06E5F" w:rsidR="00077B96" w:rsidRDefault="00077B96" w:rsidP="001A6B40">
            <w:pPr>
              <w:pStyle w:val="TableBody"/>
              <w:jc w:val="center"/>
              <w:rPr>
                <w:ins w:id="848" w:author="Brian Bohman" w:date="2021-08-30T12:58:00Z"/>
              </w:rPr>
            </w:pPr>
            <w:ins w:id="849" w:author="Brian Bohman" w:date="2021-08-30T13:04:00Z">
              <w:r>
                <w:t>L</w:t>
              </w:r>
            </w:ins>
            <w:ins w:id="850" w:author="Brian Bohman" w:date="2021-08-30T13:22:00Z">
              <w:r>
                <w:t xml:space="preserve"> to </w:t>
              </w:r>
            </w:ins>
            <w:ins w:id="851" w:author="Brian Bohman" w:date="2021-08-30T13:04:00Z">
              <w:r>
                <w:t>VL</w:t>
              </w:r>
            </w:ins>
          </w:p>
        </w:tc>
        <w:tc>
          <w:tcPr>
            <w:tcW w:w="864" w:type="dxa"/>
            <w:vMerge w:val="restart"/>
            <w:tcBorders>
              <w:top w:val="single" w:sz="4" w:space="0" w:color="auto"/>
              <w:left w:val="dotted" w:sz="4" w:space="0" w:color="auto"/>
            </w:tcBorders>
            <w:vAlign w:val="center"/>
          </w:tcPr>
          <w:p w14:paraId="1E275BF3" w14:textId="7BB148E3" w:rsidR="00077B96" w:rsidRDefault="00077B96" w:rsidP="001A6B40">
            <w:pPr>
              <w:pStyle w:val="TableBody"/>
              <w:jc w:val="center"/>
              <w:rPr>
                <w:ins w:id="852" w:author="Brian Bohman" w:date="2021-08-30T12:58:00Z"/>
              </w:rPr>
            </w:pPr>
            <w:ins w:id="853" w:author="Brian Bohman" w:date="2021-08-30T13:00:00Z">
              <w:r>
                <w:t>13.6</w:t>
              </w:r>
            </w:ins>
          </w:p>
        </w:tc>
        <w:tc>
          <w:tcPr>
            <w:tcW w:w="864" w:type="dxa"/>
            <w:vMerge w:val="restart"/>
            <w:tcBorders>
              <w:top w:val="single" w:sz="4" w:space="0" w:color="auto"/>
            </w:tcBorders>
            <w:vAlign w:val="center"/>
          </w:tcPr>
          <w:p w14:paraId="48FA4427" w14:textId="62495C12" w:rsidR="00077B96" w:rsidRDefault="00077B96" w:rsidP="00077B96">
            <w:pPr>
              <w:pStyle w:val="TableBody"/>
              <w:jc w:val="center"/>
              <w:rPr>
                <w:ins w:id="854" w:author="Brian Bohman" w:date="2021-08-30T14:00:00Z"/>
              </w:rPr>
            </w:pPr>
            <w:ins w:id="855" w:author="Brian Bohman" w:date="2021-08-30T14:04:00Z">
              <w:r>
                <w:t>1739</w:t>
              </w:r>
            </w:ins>
          </w:p>
        </w:tc>
        <w:tc>
          <w:tcPr>
            <w:tcW w:w="1008" w:type="dxa"/>
            <w:vMerge w:val="restart"/>
            <w:tcBorders>
              <w:top w:val="single" w:sz="4" w:space="0" w:color="auto"/>
              <w:right w:val="dotted" w:sz="4" w:space="0" w:color="auto"/>
            </w:tcBorders>
            <w:vAlign w:val="center"/>
          </w:tcPr>
          <w:p w14:paraId="0072D112" w14:textId="0642A7E5" w:rsidR="00077B96" w:rsidRDefault="00077B96" w:rsidP="00077B96">
            <w:pPr>
              <w:pStyle w:val="TableBody"/>
              <w:jc w:val="center"/>
              <w:rPr>
                <w:ins w:id="856" w:author="Brian Bohman" w:date="2021-08-30T14:01:00Z"/>
              </w:rPr>
            </w:pPr>
            <w:ins w:id="857" w:author="Brian Bohman" w:date="2021-08-30T14:05:00Z">
              <w:r>
                <w:t>3873</w:t>
              </w:r>
            </w:ins>
          </w:p>
        </w:tc>
        <w:tc>
          <w:tcPr>
            <w:tcW w:w="1224" w:type="dxa"/>
            <w:vMerge w:val="restart"/>
            <w:tcBorders>
              <w:top w:val="single" w:sz="4" w:space="0" w:color="auto"/>
              <w:left w:val="dotted" w:sz="4" w:space="0" w:color="auto"/>
            </w:tcBorders>
            <w:vAlign w:val="center"/>
          </w:tcPr>
          <w:p w14:paraId="66FF4DA5" w14:textId="19CD9FA9" w:rsidR="00077B96" w:rsidRDefault="00077B96" w:rsidP="001A6B40">
            <w:pPr>
              <w:pStyle w:val="TableBody"/>
              <w:jc w:val="center"/>
              <w:rPr>
                <w:ins w:id="858" w:author="Brian Bohman" w:date="2021-08-30T12:58:00Z"/>
              </w:rPr>
            </w:pPr>
            <w:ins w:id="859" w:author="Brian Bohman" w:date="2021-08-30T13:00:00Z">
              <w:r>
                <w:t>59,000</w:t>
              </w:r>
            </w:ins>
          </w:p>
        </w:tc>
        <w:tc>
          <w:tcPr>
            <w:tcW w:w="1296" w:type="dxa"/>
            <w:vMerge w:val="restart"/>
            <w:tcBorders>
              <w:top w:val="single" w:sz="4" w:space="0" w:color="auto"/>
              <w:right w:val="dotted" w:sz="4" w:space="0" w:color="auto"/>
            </w:tcBorders>
            <w:vAlign w:val="center"/>
          </w:tcPr>
          <w:p w14:paraId="6B52A102" w14:textId="6C0FE23C" w:rsidR="00077B96" w:rsidRDefault="00077B96" w:rsidP="001A6B40">
            <w:pPr>
              <w:pStyle w:val="TableBody"/>
              <w:jc w:val="center"/>
              <w:rPr>
                <w:ins w:id="860" w:author="Brian Bohman" w:date="2021-08-30T12:58:00Z"/>
              </w:rPr>
            </w:pPr>
            <w:ins w:id="861" w:author="Brian Bohman" w:date="2021-08-30T13:01:00Z">
              <w:r>
                <w:t>Urea @ P</w:t>
              </w:r>
            </w:ins>
            <w:ins w:id="862" w:author="Brian Bohman" w:date="2021-08-30T13:23:00Z">
              <w:r>
                <w:t>L</w:t>
              </w:r>
            </w:ins>
          </w:p>
        </w:tc>
        <w:tc>
          <w:tcPr>
            <w:tcW w:w="576" w:type="dxa"/>
            <w:tcBorders>
              <w:top w:val="single" w:sz="4" w:space="0" w:color="auto"/>
              <w:left w:val="dotted" w:sz="4" w:space="0" w:color="auto"/>
            </w:tcBorders>
          </w:tcPr>
          <w:p w14:paraId="5BF7C369" w14:textId="79FD1726" w:rsidR="00077B96" w:rsidRDefault="00077B96" w:rsidP="00535FAF">
            <w:pPr>
              <w:pStyle w:val="TableBody"/>
              <w:jc w:val="left"/>
              <w:rPr>
                <w:ins w:id="863" w:author="Brian Bohman" w:date="2021-08-30T12:58:00Z"/>
              </w:rPr>
            </w:pPr>
            <w:ins w:id="864" w:author="Brian Bohman" w:date="2021-08-30T13:11:00Z">
              <w:r w:rsidRPr="00536318">
                <w:t>4.96</w:t>
              </w:r>
            </w:ins>
          </w:p>
        </w:tc>
        <w:tc>
          <w:tcPr>
            <w:tcW w:w="720" w:type="dxa"/>
            <w:tcBorders>
              <w:top w:val="single" w:sz="4" w:space="0" w:color="auto"/>
            </w:tcBorders>
          </w:tcPr>
          <w:p w14:paraId="4B106C62" w14:textId="4EF5E1FF" w:rsidR="00077B96" w:rsidRDefault="00077B96" w:rsidP="00535FAF">
            <w:pPr>
              <w:pStyle w:val="TableBody"/>
              <w:jc w:val="left"/>
              <w:rPr>
                <w:ins w:id="865" w:author="Brian Bohman" w:date="2021-08-30T12:58:00Z"/>
              </w:rPr>
            </w:pPr>
            <w:ins w:id="866" w:author="Brian Bohman" w:date="2021-08-30T13:11:00Z">
              <w:r w:rsidRPr="00536318">
                <w:t>0.14</w:t>
              </w:r>
            </w:ins>
            <w:ins w:id="867" w:author="Brian Bohman" w:date="2021-08-30T13:34:00Z">
              <w:r>
                <w:t>0</w:t>
              </w:r>
            </w:ins>
          </w:p>
        </w:tc>
      </w:tr>
      <w:tr w:rsidR="00077B96" w14:paraId="4824FEC3" w14:textId="77777777" w:rsidTr="00A254FB">
        <w:trPr>
          <w:ins w:id="868" w:author="Brian Bohman" w:date="2021-08-30T12:58:00Z"/>
        </w:trPr>
        <w:tc>
          <w:tcPr>
            <w:tcW w:w="1146" w:type="dxa"/>
            <w:vMerge/>
            <w:vAlign w:val="center"/>
          </w:tcPr>
          <w:p w14:paraId="3000DB9C" w14:textId="77777777" w:rsidR="00077B96" w:rsidRDefault="00077B96" w:rsidP="00535FAF">
            <w:pPr>
              <w:pStyle w:val="TableBody"/>
              <w:jc w:val="left"/>
              <w:rPr>
                <w:ins w:id="869" w:author="Brian Bohman" w:date="2021-08-30T12:58:00Z"/>
              </w:rPr>
            </w:pPr>
          </w:p>
        </w:tc>
        <w:tc>
          <w:tcPr>
            <w:tcW w:w="1581" w:type="dxa"/>
            <w:tcBorders>
              <w:right w:val="dotted" w:sz="4" w:space="0" w:color="auto"/>
            </w:tcBorders>
            <w:vAlign w:val="center"/>
          </w:tcPr>
          <w:p w14:paraId="2BF5BAE7" w14:textId="465E6448" w:rsidR="00077B96" w:rsidRDefault="00077B96" w:rsidP="00535FAF">
            <w:pPr>
              <w:pStyle w:val="TableBody"/>
              <w:jc w:val="left"/>
              <w:rPr>
                <w:ins w:id="870" w:author="Brian Bohman" w:date="2021-08-30T12:58:00Z"/>
              </w:rPr>
            </w:pPr>
            <w:ins w:id="871" w:author="Brian Bohman" w:date="2021-08-30T12:59:00Z">
              <w:r w:rsidRPr="006A7632">
                <w:t>Gem Russet</w:t>
              </w:r>
            </w:ins>
          </w:p>
        </w:tc>
        <w:tc>
          <w:tcPr>
            <w:tcW w:w="1007" w:type="dxa"/>
            <w:tcBorders>
              <w:left w:val="dotted" w:sz="4" w:space="0" w:color="auto"/>
              <w:right w:val="dotted" w:sz="4" w:space="0" w:color="auto"/>
            </w:tcBorders>
            <w:vAlign w:val="center"/>
          </w:tcPr>
          <w:p w14:paraId="0D0FF17C" w14:textId="0C2E00AE" w:rsidR="00077B96" w:rsidRDefault="00077B96" w:rsidP="001A6B40">
            <w:pPr>
              <w:pStyle w:val="TableBody"/>
              <w:jc w:val="center"/>
              <w:rPr>
                <w:ins w:id="872" w:author="Brian Bohman" w:date="2021-08-30T12:58:00Z"/>
              </w:rPr>
            </w:pPr>
            <w:ins w:id="873" w:author="Brian Bohman" w:date="2021-08-30T13:04:00Z">
              <w:r>
                <w:t>M</w:t>
              </w:r>
            </w:ins>
            <w:ins w:id="874" w:author="Brian Bohman" w:date="2021-08-30T13:22:00Z">
              <w:r>
                <w:t xml:space="preserve"> to </w:t>
              </w:r>
            </w:ins>
            <w:ins w:id="875" w:author="Brian Bohman" w:date="2021-08-30T13:04:00Z">
              <w:r>
                <w:t>L</w:t>
              </w:r>
            </w:ins>
          </w:p>
        </w:tc>
        <w:tc>
          <w:tcPr>
            <w:tcW w:w="864" w:type="dxa"/>
            <w:vMerge/>
            <w:tcBorders>
              <w:left w:val="dotted" w:sz="4" w:space="0" w:color="auto"/>
            </w:tcBorders>
            <w:vAlign w:val="center"/>
          </w:tcPr>
          <w:p w14:paraId="37AFD30D" w14:textId="77777777" w:rsidR="00077B96" w:rsidRDefault="00077B96" w:rsidP="001A6B40">
            <w:pPr>
              <w:pStyle w:val="TableBody"/>
              <w:jc w:val="center"/>
              <w:rPr>
                <w:ins w:id="876" w:author="Brian Bohman" w:date="2021-08-30T12:58:00Z"/>
              </w:rPr>
            </w:pPr>
          </w:p>
        </w:tc>
        <w:tc>
          <w:tcPr>
            <w:tcW w:w="864" w:type="dxa"/>
            <w:vMerge/>
            <w:vAlign w:val="center"/>
          </w:tcPr>
          <w:p w14:paraId="0344F46C" w14:textId="77777777" w:rsidR="00077B96" w:rsidRDefault="00077B96" w:rsidP="00077B96">
            <w:pPr>
              <w:pStyle w:val="TableBody"/>
              <w:jc w:val="center"/>
              <w:rPr>
                <w:ins w:id="877" w:author="Brian Bohman" w:date="2021-08-30T14:00:00Z"/>
              </w:rPr>
            </w:pPr>
          </w:p>
        </w:tc>
        <w:tc>
          <w:tcPr>
            <w:tcW w:w="1008" w:type="dxa"/>
            <w:vMerge/>
            <w:tcBorders>
              <w:right w:val="dotted" w:sz="4" w:space="0" w:color="auto"/>
            </w:tcBorders>
            <w:vAlign w:val="center"/>
          </w:tcPr>
          <w:p w14:paraId="4380A19E" w14:textId="77777777" w:rsidR="00077B96" w:rsidRDefault="00077B96" w:rsidP="00077B96">
            <w:pPr>
              <w:pStyle w:val="TableBody"/>
              <w:jc w:val="center"/>
              <w:rPr>
                <w:ins w:id="878" w:author="Brian Bohman" w:date="2021-08-30T14:01:00Z"/>
              </w:rPr>
            </w:pPr>
          </w:p>
        </w:tc>
        <w:tc>
          <w:tcPr>
            <w:tcW w:w="1224" w:type="dxa"/>
            <w:vMerge/>
            <w:tcBorders>
              <w:left w:val="dotted" w:sz="4" w:space="0" w:color="auto"/>
            </w:tcBorders>
            <w:vAlign w:val="center"/>
          </w:tcPr>
          <w:p w14:paraId="6F406B9E" w14:textId="4FCB40C5" w:rsidR="00077B96" w:rsidRDefault="00077B96" w:rsidP="001A6B40">
            <w:pPr>
              <w:pStyle w:val="TableBody"/>
              <w:jc w:val="center"/>
              <w:rPr>
                <w:ins w:id="879" w:author="Brian Bohman" w:date="2021-08-30T12:58:00Z"/>
              </w:rPr>
            </w:pPr>
          </w:p>
        </w:tc>
        <w:tc>
          <w:tcPr>
            <w:tcW w:w="1296" w:type="dxa"/>
            <w:vMerge/>
            <w:tcBorders>
              <w:right w:val="dotted" w:sz="4" w:space="0" w:color="auto"/>
            </w:tcBorders>
            <w:vAlign w:val="center"/>
          </w:tcPr>
          <w:p w14:paraId="156D7AB2" w14:textId="77777777" w:rsidR="00077B96" w:rsidRDefault="00077B96" w:rsidP="001A6B40">
            <w:pPr>
              <w:pStyle w:val="TableBody"/>
              <w:jc w:val="center"/>
              <w:rPr>
                <w:ins w:id="880" w:author="Brian Bohman" w:date="2021-08-30T12:58:00Z"/>
              </w:rPr>
            </w:pPr>
          </w:p>
        </w:tc>
        <w:tc>
          <w:tcPr>
            <w:tcW w:w="576" w:type="dxa"/>
            <w:tcBorders>
              <w:left w:val="dotted" w:sz="4" w:space="0" w:color="auto"/>
            </w:tcBorders>
          </w:tcPr>
          <w:p w14:paraId="2408C087" w14:textId="7FAE51A6" w:rsidR="00077B96" w:rsidRDefault="00077B96" w:rsidP="00535FAF">
            <w:pPr>
              <w:pStyle w:val="TableBody"/>
              <w:jc w:val="left"/>
              <w:rPr>
                <w:ins w:id="881" w:author="Brian Bohman" w:date="2021-08-30T12:58:00Z"/>
              </w:rPr>
            </w:pPr>
            <w:ins w:id="882" w:author="Brian Bohman" w:date="2021-08-30T13:11:00Z">
              <w:r w:rsidRPr="00536318">
                <w:t>4.96</w:t>
              </w:r>
            </w:ins>
          </w:p>
        </w:tc>
        <w:tc>
          <w:tcPr>
            <w:tcW w:w="720" w:type="dxa"/>
          </w:tcPr>
          <w:p w14:paraId="7ECEC7EA" w14:textId="5D7F45B7" w:rsidR="00077B96" w:rsidRDefault="00077B96" w:rsidP="00535FAF">
            <w:pPr>
              <w:pStyle w:val="TableBody"/>
              <w:jc w:val="left"/>
              <w:rPr>
                <w:ins w:id="883" w:author="Brian Bohman" w:date="2021-08-30T12:58:00Z"/>
              </w:rPr>
            </w:pPr>
            <w:ins w:id="884" w:author="Brian Bohman" w:date="2021-08-30T13:11:00Z">
              <w:r w:rsidRPr="00536318">
                <w:t>0.178</w:t>
              </w:r>
            </w:ins>
          </w:p>
        </w:tc>
      </w:tr>
      <w:tr w:rsidR="00077B96" w14:paraId="33AD6A21" w14:textId="77777777" w:rsidTr="00A254FB">
        <w:trPr>
          <w:ins w:id="885" w:author="Brian Bohman" w:date="2021-08-30T12:58:00Z"/>
        </w:trPr>
        <w:tc>
          <w:tcPr>
            <w:tcW w:w="1146" w:type="dxa"/>
            <w:vMerge/>
            <w:vAlign w:val="center"/>
          </w:tcPr>
          <w:p w14:paraId="526CFD4F" w14:textId="77777777" w:rsidR="00077B96" w:rsidRDefault="00077B96" w:rsidP="00535FAF">
            <w:pPr>
              <w:pStyle w:val="TableBody"/>
              <w:jc w:val="left"/>
              <w:rPr>
                <w:ins w:id="886" w:author="Brian Bohman" w:date="2021-08-30T12:58:00Z"/>
              </w:rPr>
            </w:pPr>
          </w:p>
        </w:tc>
        <w:tc>
          <w:tcPr>
            <w:tcW w:w="1581" w:type="dxa"/>
            <w:tcBorders>
              <w:right w:val="dotted" w:sz="4" w:space="0" w:color="auto"/>
            </w:tcBorders>
            <w:vAlign w:val="center"/>
          </w:tcPr>
          <w:p w14:paraId="3A3EA0CF" w14:textId="2E39FA52" w:rsidR="00077B96" w:rsidRDefault="00077B96" w:rsidP="00535FAF">
            <w:pPr>
              <w:pStyle w:val="TableBody"/>
              <w:jc w:val="left"/>
              <w:rPr>
                <w:ins w:id="887" w:author="Brian Bohman" w:date="2021-08-30T12:58:00Z"/>
              </w:rPr>
            </w:pPr>
            <w:ins w:id="888" w:author="Brian Bohman" w:date="2021-08-30T12:59:00Z">
              <w:r w:rsidRPr="006A7632">
                <w:t>Innovator</w:t>
              </w:r>
            </w:ins>
          </w:p>
        </w:tc>
        <w:tc>
          <w:tcPr>
            <w:tcW w:w="1007" w:type="dxa"/>
            <w:tcBorders>
              <w:left w:val="dotted" w:sz="4" w:space="0" w:color="auto"/>
              <w:right w:val="dotted" w:sz="4" w:space="0" w:color="auto"/>
            </w:tcBorders>
            <w:vAlign w:val="center"/>
          </w:tcPr>
          <w:p w14:paraId="0FABE843" w14:textId="39A2E1F8" w:rsidR="00077B96" w:rsidRDefault="00077B96" w:rsidP="001A6B40">
            <w:pPr>
              <w:pStyle w:val="TableBody"/>
              <w:jc w:val="center"/>
              <w:rPr>
                <w:ins w:id="889" w:author="Brian Bohman" w:date="2021-08-30T12:58:00Z"/>
              </w:rPr>
            </w:pPr>
            <w:ins w:id="890" w:author="Brian Bohman" w:date="2021-08-30T13:04:00Z">
              <w:r>
                <w:t>E</w:t>
              </w:r>
            </w:ins>
            <w:ins w:id="891" w:author="Brian Bohman" w:date="2021-08-30T13:22:00Z">
              <w:r>
                <w:t xml:space="preserve"> to </w:t>
              </w:r>
            </w:ins>
            <w:ins w:id="892" w:author="Brian Bohman" w:date="2021-08-30T13:04:00Z">
              <w:r>
                <w:t>M</w:t>
              </w:r>
            </w:ins>
          </w:p>
        </w:tc>
        <w:tc>
          <w:tcPr>
            <w:tcW w:w="864" w:type="dxa"/>
            <w:vMerge/>
            <w:tcBorders>
              <w:left w:val="dotted" w:sz="4" w:space="0" w:color="auto"/>
            </w:tcBorders>
            <w:vAlign w:val="center"/>
          </w:tcPr>
          <w:p w14:paraId="50FA1B9E" w14:textId="77777777" w:rsidR="00077B96" w:rsidRDefault="00077B96" w:rsidP="001A6B40">
            <w:pPr>
              <w:pStyle w:val="TableBody"/>
              <w:jc w:val="center"/>
              <w:rPr>
                <w:ins w:id="893" w:author="Brian Bohman" w:date="2021-08-30T12:58:00Z"/>
              </w:rPr>
            </w:pPr>
          </w:p>
        </w:tc>
        <w:tc>
          <w:tcPr>
            <w:tcW w:w="864" w:type="dxa"/>
            <w:vMerge/>
            <w:vAlign w:val="center"/>
          </w:tcPr>
          <w:p w14:paraId="41745D12" w14:textId="77777777" w:rsidR="00077B96" w:rsidRDefault="00077B96" w:rsidP="00077B96">
            <w:pPr>
              <w:pStyle w:val="TableBody"/>
              <w:jc w:val="center"/>
              <w:rPr>
                <w:ins w:id="894" w:author="Brian Bohman" w:date="2021-08-30T14:00:00Z"/>
              </w:rPr>
            </w:pPr>
          </w:p>
        </w:tc>
        <w:tc>
          <w:tcPr>
            <w:tcW w:w="1008" w:type="dxa"/>
            <w:vMerge/>
            <w:tcBorders>
              <w:right w:val="dotted" w:sz="4" w:space="0" w:color="auto"/>
            </w:tcBorders>
            <w:vAlign w:val="center"/>
          </w:tcPr>
          <w:p w14:paraId="78EFED73" w14:textId="77777777" w:rsidR="00077B96" w:rsidRDefault="00077B96" w:rsidP="00077B96">
            <w:pPr>
              <w:pStyle w:val="TableBody"/>
              <w:jc w:val="center"/>
              <w:rPr>
                <w:ins w:id="895" w:author="Brian Bohman" w:date="2021-08-30T14:01:00Z"/>
              </w:rPr>
            </w:pPr>
          </w:p>
        </w:tc>
        <w:tc>
          <w:tcPr>
            <w:tcW w:w="1224" w:type="dxa"/>
            <w:vMerge/>
            <w:tcBorders>
              <w:left w:val="dotted" w:sz="4" w:space="0" w:color="auto"/>
            </w:tcBorders>
            <w:vAlign w:val="center"/>
          </w:tcPr>
          <w:p w14:paraId="26026EF7" w14:textId="38C50224" w:rsidR="00077B96" w:rsidRDefault="00077B96" w:rsidP="001A6B40">
            <w:pPr>
              <w:pStyle w:val="TableBody"/>
              <w:jc w:val="center"/>
              <w:rPr>
                <w:ins w:id="896" w:author="Brian Bohman" w:date="2021-08-30T12:58:00Z"/>
              </w:rPr>
            </w:pPr>
          </w:p>
        </w:tc>
        <w:tc>
          <w:tcPr>
            <w:tcW w:w="1296" w:type="dxa"/>
            <w:vMerge/>
            <w:tcBorders>
              <w:right w:val="dotted" w:sz="4" w:space="0" w:color="auto"/>
            </w:tcBorders>
            <w:vAlign w:val="center"/>
          </w:tcPr>
          <w:p w14:paraId="4667C928" w14:textId="77777777" w:rsidR="00077B96" w:rsidRDefault="00077B96" w:rsidP="001A6B40">
            <w:pPr>
              <w:pStyle w:val="TableBody"/>
              <w:jc w:val="center"/>
              <w:rPr>
                <w:ins w:id="897" w:author="Brian Bohman" w:date="2021-08-30T12:58:00Z"/>
              </w:rPr>
            </w:pPr>
          </w:p>
        </w:tc>
        <w:tc>
          <w:tcPr>
            <w:tcW w:w="576" w:type="dxa"/>
            <w:tcBorders>
              <w:left w:val="dotted" w:sz="4" w:space="0" w:color="auto"/>
            </w:tcBorders>
          </w:tcPr>
          <w:p w14:paraId="169CCBB1" w14:textId="76A2536C" w:rsidR="00077B96" w:rsidRDefault="00077B96" w:rsidP="00535FAF">
            <w:pPr>
              <w:pStyle w:val="TableBody"/>
              <w:jc w:val="left"/>
              <w:rPr>
                <w:ins w:id="898" w:author="Brian Bohman" w:date="2021-08-30T12:58:00Z"/>
              </w:rPr>
            </w:pPr>
            <w:ins w:id="899" w:author="Brian Bohman" w:date="2021-08-30T13:11:00Z">
              <w:r w:rsidRPr="00536318">
                <w:t>4.94</w:t>
              </w:r>
            </w:ins>
          </w:p>
        </w:tc>
        <w:tc>
          <w:tcPr>
            <w:tcW w:w="720" w:type="dxa"/>
          </w:tcPr>
          <w:p w14:paraId="183EF5B5" w14:textId="4C673D2F" w:rsidR="00077B96" w:rsidRDefault="00077B96" w:rsidP="00535FAF">
            <w:pPr>
              <w:pStyle w:val="TableBody"/>
              <w:jc w:val="left"/>
              <w:rPr>
                <w:ins w:id="900" w:author="Brian Bohman" w:date="2021-08-30T12:58:00Z"/>
              </w:rPr>
            </w:pPr>
            <w:ins w:id="901" w:author="Brian Bohman" w:date="2021-08-30T13:11:00Z">
              <w:r w:rsidRPr="00536318">
                <w:t>0.212</w:t>
              </w:r>
            </w:ins>
          </w:p>
        </w:tc>
      </w:tr>
      <w:tr w:rsidR="00077B96" w14:paraId="4FCC5C00" w14:textId="77777777" w:rsidTr="00A254FB">
        <w:trPr>
          <w:ins w:id="902" w:author="Brian Bohman" w:date="2021-08-30T12:58:00Z"/>
        </w:trPr>
        <w:tc>
          <w:tcPr>
            <w:tcW w:w="1146" w:type="dxa"/>
            <w:vMerge/>
            <w:vAlign w:val="center"/>
          </w:tcPr>
          <w:p w14:paraId="3322D69B" w14:textId="77777777" w:rsidR="00077B96" w:rsidRDefault="00077B96" w:rsidP="00535FAF">
            <w:pPr>
              <w:pStyle w:val="TableBody"/>
              <w:jc w:val="left"/>
              <w:rPr>
                <w:ins w:id="903" w:author="Brian Bohman" w:date="2021-08-30T12:58:00Z"/>
              </w:rPr>
            </w:pPr>
          </w:p>
        </w:tc>
        <w:tc>
          <w:tcPr>
            <w:tcW w:w="1581" w:type="dxa"/>
            <w:tcBorders>
              <w:right w:val="dotted" w:sz="4" w:space="0" w:color="auto"/>
            </w:tcBorders>
            <w:vAlign w:val="center"/>
          </w:tcPr>
          <w:p w14:paraId="5A8FB72C" w14:textId="0144DF4E" w:rsidR="00077B96" w:rsidRDefault="00077B96" w:rsidP="00535FAF">
            <w:pPr>
              <w:pStyle w:val="TableBody"/>
              <w:jc w:val="left"/>
              <w:rPr>
                <w:ins w:id="904" w:author="Brian Bohman" w:date="2021-08-30T12:58:00Z"/>
              </w:rPr>
            </w:pPr>
            <w:proofErr w:type="spellStart"/>
            <w:ins w:id="905" w:author="Brian Bohman" w:date="2021-08-30T12:59:00Z">
              <w:r w:rsidRPr="006A7632">
                <w:t>Markies</w:t>
              </w:r>
              <w:proofErr w:type="spellEnd"/>
              <w:r w:rsidRPr="006A7632">
                <w:t xml:space="preserve"> Russet</w:t>
              </w:r>
            </w:ins>
          </w:p>
        </w:tc>
        <w:tc>
          <w:tcPr>
            <w:tcW w:w="1007" w:type="dxa"/>
            <w:tcBorders>
              <w:left w:val="dotted" w:sz="4" w:space="0" w:color="auto"/>
              <w:right w:val="dotted" w:sz="4" w:space="0" w:color="auto"/>
            </w:tcBorders>
            <w:vAlign w:val="center"/>
          </w:tcPr>
          <w:p w14:paraId="5672FC08" w14:textId="39F1FB00" w:rsidR="00077B96" w:rsidRDefault="00077B96" w:rsidP="001A6B40">
            <w:pPr>
              <w:pStyle w:val="TableBody"/>
              <w:jc w:val="center"/>
              <w:rPr>
                <w:ins w:id="906" w:author="Brian Bohman" w:date="2021-08-30T12:58:00Z"/>
              </w:rPr>
            </w:pPr>
            <w:ins w:id="907" w:author="Brian Bohman" w:date="2021-08-30T13:04:00Z">
              <w:r>
                <w:t>L</w:t>
              </w:r>
            </w:ins>
            <w:ins w:id="908" w:author="Brian Bohman" w:date="2021-08-30T13:22:00Z">
              <w:r>
                <w:t xml:space="preserve"> to </w:t>
              </w:r>
            </w:ins>
            <w:ins w:id="909" w:author="Brian Bohman" w:date="2021-08-30T13:04:00Z">
              <w:r>
                <w:t>VL</w:t>
              </w:r>
            </w:ins>
          </w:p>
        </w:tc>
        <w:tc>
          <w:tcPr>
            <w:tcW w:w="864" w:type="dxa"/>
            <w:vMerge/>
            <w:tcBorders>
              <w:left w:val="dotted" w:sz="4" w:space="0" w:color="auto"/>
            </w:tcBorders>
            <w:vAlign w:val="center"/>
          </w:tcPr>
          <w:p w14:paraId="143BB213" w14:textId="77777777" w:rsidR="00077B96" w:rsidRDefault="00077B96" w:rsidP="001A6B40">
            <w:pPr>
              <w:pStyle w:val="TableBody"/>
              <w:jc w:val="center"/>
              <w:rPr>
                <w:ins w:id="910" w:author="Brian Bohman" w:date="2021-08-30T12:58:00Z"/>
              </w:rPr>
            </w:pPr>
          </w:p>
        </w:tc>
        <w:tc>
          <w:tcPr>
            <w:tcW w:w="864" w:type="dxa"/>
            <w:vMerge/>
            <w:vAlign w:val="center"/>
          </w:tcPr>
          <w:p w14:paraId="6E1EC4F0" w14:textId="77777777" w:rsidR="00077B96" w:rsidRDefault="00077B96" w:rsidP="00077B96">
            <w:pPr>
              <w:pStyle w:val="TableBody"/>
              <w:jc w:val="center"/>
              <w:rPr>
                <w:ins w:id="911" w:author="Brian Bohman" w:date="2021-08-30T14:00:00Z"/>
              </w:rPr>
            </w:pPr>
          </w:p>
        </w:tc>
        <w:tc>
          <w:tcPr>
            <w:tcW w:w="1008" w:type="dxa"/>
            <w:vMerge/>
            <w:tcBorders>
              <w:right w:val="dotted" w:sz="4" w:space="0" w:color="auto"/>
            </w:tcBorders>
            <w:vAlign w:val="center"/>
          </w:tcPr>
          <w:p w14:paraId="5B443330" w14:textId="77777777" w:rsidR="00077B96" w:rsidRDefault="00077B96" w:rsidP="00077B96">
            <w:pPr>
              <w:pStyle w:val="TableBody"/>
              <w:jc w:val="center"/>
              <w:rPr>
                <w:ins w:id="912" w:author="Brian Bohman" w:date="2021-08-30T14:01:00Z"/>
              </w:rPr>
            </w:pPr>
          </w:p>
        </w:tc>
        <w:tc>
          <w:tcPr>
            <w:tcW w:w="1224" w:type="dxa"/>
            <w:vMerge/>
            <w:tcBorders>
              <w:left w:val="dotted" w:sz="4" w:space="0" w:color="auto"/>
            </w:tcBorders>
            <w:vAlign w:val="center"/>
          </w:tcPr>
          <w:p w14:paraId="512B3D58" w14:textId="277554D5" w:rsidR="00077B96" w:rsidRDefault="00077B96" w:rsidP="001A6B40">
            <w:pPr>
              <w:pStyle w:val="TableBody"/>
              <w:jc w:val="center"/>
              <w:rPr>
                <w:ins w:id="913" w:author="Brian Bohman" w:date="2021-08-30T12:58:00Z"/>
              </w:rPr>
            </w:pPr>
          </w:p>
        </w:tc>
        <w:tc>
          <w:tcPr>
            <w:tcW w:w="1296" w:type="dxa"/>
            <w:vMerge/>
            <w:tcBorders>
              <w:right w:val="dotted" w:sz="4" w:space="0" w:color="auto"/>
            </w:tcBorders>
            <w:vAlign w:val="center"/>
          </w:tcPr>
          <w:p w14:paraId="02DD4CE3" w14:textId="77777777" w:rsidR="00077B96" w:rsidRDefault="00077B96" w:rsidP="001A6B40">
            <w:pPr>
              <w:pStyle w:val="TableBody"/>
              <w:jc w:val="center"/>
              <w:rPr>
                <w:ins w:id="914" w:author="Brian Bohman" w:date="2021-08-30T12:58:00Z"/>
              </w:rPr>
            </w:pPr>
          </w:p>
        </w:tc>
        <w:tc>
          <w:tcPr>
            <w:tcW w:w="576" w:type="dxa"/>
            <w:tcBorders>
              <w:left w:val="dotted" w:sz="4" w:space="0" w:color="auto"/>
            </w:tcBorders>
          </w:tcPr>
          <w:p w14:paraId="7EDB53DD" w14:textId="2FA32418" w:rsidR="00077B96" w:rsidRDefault="00077B96" w:rsidP="00535FAF">
            <w:pPr>
              <w:pStyle w:val="TableBody"/>
              <w:jc w:val="left"/>
              <w:rPr>
                <w:ins w:id="915" w:author="Brian Bohman" w:date="2021-08-30T12:58:00Z"/>
              </w:rPr>
            </w:pPr>
            <w:ins w:id="916" w:author="Brian Bohman" w:date="2021-08-30T13:11:00Z">
              <w:r w:rsidRPr="00536318">
                <w:t>4.96</w:t>
              </w:r>
            </w:ins>
          </w:p>
        </w:tc>
        <w:tc>
          <w:tcPr>
            <w:tcW w:w="720" w:type="dxa"/>
          </w:tcPr>
          <w:p w14:paraId="3F2D365B" w14:textId="20AC7567" w:rsidR="00077B96" w:rsidRDefault="00077B96" w:rsidP="00535FAF">
            <w:pPr>
              <w:pStyle w:val="TableBody"/>
              <w:jc w:val="left"/>
              <w:rPr>
                <w:ins w:id="917" w:author="Brian Bohman" w:date="2021-08-30T12:58:00Z"/>
              </w:rPr>
            </w:pPr>
            <w:ins w:id="918" w:author="Brian Bohman" w:date="2021-08-30T13:11:00Z">
              <w:r w:rsidRPr="00536318">
                <w:t>0.155</w:t>
              </w:r>
            </w:ins>
          </w:p>
        </w:tc>
      </w:tr>
      <w:tr w:rsidR="00077B96" w14:paraId="0CB2A95B" w14:textId="77777777" w:rsidTr="00A254FB">
        <w:trPr>
          <w:ins w:id="919" w:author="Brian Bohman" w:date="2021-08-30T12:58:00Z"/>
        </w:trPr>
        <w:tc>
          <w:tcPr>
            <w:tcW w:w="1146" w:type="dxa"/>
            <w:vMerge/>
            <w:tcBorders>
              <w:bottom w:val="dotted" w:sz="4" w:space="0" w:color="auto"/>
            </w:tcBorders>
            <w:vAlign w:val="center"/>
          </w:tcPr>
          <w:p w14:paraId="25D34F67" w14:textId="77777777" w:rsidR="00077B96" w:rsidRDefault="00077B96" w:rsidP="00535FAF">
            <w:pPr>
              <w:pStyle w:val="TableBody"/>
              <w:jc w:val="left"/>
              <w:rPr>
                <w:ins w:id="920" w:author="Brian Bohman" w:date="2021-08-30T12:58:00Z"/>
              </w:rPr>
            </w:pPr>
          </w:p>
        </w:tc>
        <w:tc>
          <w:tcPr>
            <w:tcW w:w="1581" w:type="dxa"/>
            <w:tcBorders>
              <w:bottom w:val="dotted" w:sz="4" w:space="0" w:color="auto"/>
              <w:right w:val="dotted" w:sz="4" w:space="0" w:color="auto"/>
            </w:tcBorders>
            <w:vAlign w:val="center"/>
          </w:tcPr>
          <w:p w14:paraId="3699F284" w14:textId="4A3759B3" w:rsidR="00077B96" w:rsidRDefault="00077B96" w:rsidP="00535FAF">
            <w:pPr>
              <w:pStyle w:val="TableBody"/>
              <w:jc w:val="left"/>
              <w:rPr>
                <w:ins w:id="921" w:author="Brian Bohman" w:date="2021-08-30T12:58:00Z"/>
              </w:rPr>
            </w:pPr>
            <w:ins w:id="922" w:author="Brian Bohman" w:date="2021-08-30T12:59:00Z">
              <w:r w:rsidRPr="006A7632">
                <w:t>Umatilla Russet</w:t>
              </w:r>
            </w:ins>
          </w:p>
        </w:tc>
        <w:tc>
          <w:tcPr>
            <w:tcW w:w="1007" w:type="dxa"/>
            <w:tcBorders>
              <w:left w:val="dotted" w:sz="4" w:space="0" w:color="auto"/>
              <w:bottom w:val="dotted" w:sz="4" w:space="0" w:color="auto"/>
              <w:right w:val="dotted" w:sz="4" w:space="0" w:color="auto"/>
            </w:tcBorders>
            <w:vAlign w:val="center"/>
          </w:tcPr>
          <w:p w14:paraId="4AF99276" w14:textId="7D8466D2" w:rsidR="00077B96" w:rsidRDefault="00077B96" w:rsidP="001A6B40">
            <w:pPr>
              <w:pStyle w:val="TableBody"/>
              <w:jc w:val="center"/>
              <w:rPr>
                <w:ins w:id="923" w:author="Brian Bohman" w:date="2021-08-30T12:58:00Z"/>
              </w:rPr>
            </w:pPr>
            <w:ins w:id="924" w:author="Brian Bohman" w:date="2021-08-30T13:04:00Z">
              <w:r>
                <w:t>ML</w:t>
              </w:r>
            </w:ins>
            <w:ins w:id="925" w:author="Brian Bohman" w:date="2021-08-30T13:22:00Z">
              <w:r>
                <w:t xml:space="preserve"> to </w:t>
              </w:r>
            </w:ins>
            <w:ins w:id="926" w:author="Brian Bohman" w:date="2021-08-30T13:05:00Z">
              <w:r>
                <w:t>L</w:t>
              </w:r>
            </w:ins>
          </w:p>
        </w:tc>
        <w:tc>
          <w:tcPr>
            <w:tcW w:w="864" w:type="dxa"/>
            <w:vMerge/>
            <w:tcBorders>
              <w:left w:val="dotted" w:sz="4" w:space="0" w:color="auto"/>
            </w:tcBorders>
            <w:vAlign w:val="center"/>
          </w:tcPr>
          <w:p w14:paraId="637490E8" w14:textId="77777777" w:rsidR="00077B96" w:rsidRDefault="00077B96" w:rsidP="001A6B40">
            <w:pPr>
              <w:pStyle w:val="TableBody"/>
              <w:jc w:val="center"/>
              <w:rPr>
                <w:ins w:id="927" w:author="Brian Bohman" w:date="2021-08-30T12:58:00Z"/>
              </w:rPr>
            </w:pPr>
          </w:p>
        </w:tc>
        <w:tc>
          <w:tcPr>
            <w:tcW w:w="864" w:type="dxa"/>
            <w:vMerge/>
            <w:vAlign w:val="center"/>
          </w:tcPr>
          <w:p w14:paraId="2A208501" w14:textId="77777777" w:rsidR="00077B96" w:rsidRDefault="00077B96" w:rsidP="00077B96">
            <w:pPr>
              <w:pStyle w:val="TableBody"/>
              <w:jc w:val="center"/>
              <w:rPr>
                <w:ins w:id="928" w:author="Brian Bohman" w:date="2021-08-30T14:00:00Z"/>
              </w:rPr>
            </w:pPr>
          </w:p>
        </w:tc>
        <w:tc>
          <w:tcPr>
            <w:tcW w:w="1008" w:type="dxa"/>
            <w:vMerge/>
            <w:tcBorders>
              <w:right w:val="dotted" w:sz="4" w:space="0" w:color="auto"/>
            </w:tcBorders>
            <w:vAlign w:val="center"/>
          </w:tcPr>
          <w:p w14:paraId="7C6AC5FC" w14:textId="77777777" w:rsidR="00077B96" w:rsidRDefault="00077B96" w:rsidP="00077B96">
            <w:pPr>
              <w:pStyle w:val="TableBody"/>
              <w:jc w:val="center"/>
              <w:rPr>
                <w:ins w:id="929" w:author="Brian Bohman" w:date="2021-08-30T14:01:00Z"/>
              </w:rPr>
            </w:pPr>
          </w:p>
        </w:tc>
        <w:tc>
          <w:tcPr>
            <w:tcW w:w="1224" w:type="dxa"/>
            <w:vMerge/>
            <w:tcBorders>
              <w:left w:val="dotted" w:sz="4" w:space="0" w:color="auto"/>
              <w:bottom w:val="dotted" w:sz="4" w:space="0" w:color="auto"/>
            </w:tcBorders>
            <w:vAlign w:val="center"/>
          </w:tcPr>
          <w:p w14:paraId="09E7FE88" w14:textId="626CA109" w:rsidR="00077B96" w:rsidRDefault="00077B96" w:rsidP="001A6B40">
            <w:pPr>
              <w:pStyle w:val="TableBody"/>
              <w:jc w:val="center"/>
              <w:rPr>
                <w:ins w:id="930" w:author="Brian Bohman" w:date="2021-08-30T12:58:00Z"/>
              </w:rPr>
            </w:pPr>
          </w:p>
        </w:tc>
        <w:tc>
          <w:tcPr>
            <w:tcW w:w="1296" w:type="dxa"/>
            <w:vMerge/>
            <w:tcBorders>
              <w:bottom w:val="dotted" w:sz="4" w:space="0" w:color="auto"/>
              <w:right w:val="dotted" w:sz="4" w:space="0" w:color="auto"/>
            </w:tcBorders>
            <w:vAlign w:val="center"/>
          </w:tcPr>
          <w:p w14:paraId="241C709D" w14:textId="77777777" w:rsidR="00077B96" w:rsidRDefault="00077B96" w:rsidP="001A6B40">
            <w:pPr>
              <w:pStyle w:val="TableBody"/>
              <w:jc w:val="center"/>
              <w:rPr>
                <w:ins w:id="931" w:author="Brian Bohman" w:date="2021-08-30T12:58:00Z"/>
              </w:rPr>
            </w:pPr>
          </w:p>
        </w:tc>
        <w:tc>
          <w:tcPr>
            <w:tcW w:w="576" w:type="dxa"/>
            <w:tcBorders>
              <w:left w:val="dotted" w:sz="4" w:space="0" w:color="auto"/>
              <w:bottom w:val="dotted" w:sz="4" w:space="0" w:color="auto"/>
            </w:tcBorders>
          </w:tcPr>
          <w:p w14:paraId="7218FC44" w14:textId="1320AB3D" w:rsidR="00077B96" w:rsidRDefault="00077B96" w:rsidP="00535FAF">
            <w:pPr>
              <w:pStyle w:val="TableBody"/>
              <w:jc w:val="left"/>
              <w:rPr>
                <w:ins w:id="932" w:author="Brian Bohman" w:date="2021-08-30T12:58:00Z"/>
              </w:rPr>
            </w:pPr>
            <w:ins w:id="933" w:author="Brian Bohman" w:date="2021-08-30T13:11:00Z">
              <w:r w:rsidRPr="00536318">
                <w:t>4.95</w:t>
              </w:r>
            </w:ins>
          </w:p>
        </w:tc>
        <w:tc>
          <w:tcPr>
            <w:tcW w:w="720" w:type="dxa"/>
            <w:tcBorders>
              <w:bottom w:val="dotted" w:sz="4" w:space="0" w:color="auto"/>
            </w:tcBorders>
          </w:tcPr>
          <w:p w14:paraId="4392B69D" w14:textId="67560D30" w:rsidR="00077B96" w:rsidRDefault="00077B96" w:rsidP="00535FAF">
            <w:pPr>
              <w:pStyle w:val="TableBody"/>
              <w:jc w:val="left"/>
              <w:rPr>
                <w:ins w:id="934" w:author="Brian Bohman" w:date="2021-08-30T12:58:00Z"/>
              </w:rPr>
            </w:pPr>
            <w:ins w:id="935" w:author="Brian Bohman" w:date="2021-08-30T13:11:00Z">
              <w:r w:rsidRPr="00536318">
                <w:t>0.165</w:t>
              </w:r>
            </w:ins>
          </w:p>
        </w:tc>
      </w:tr>
      <w:tr w:rsidR="00077B96" w14:paraId="0939A4E5" w14:textId="77777777" w:rsidTr="00A254FB">
        <w:trPr>
          <w:ins w:id="936" w:author="Brian Bohman" w:date="2021-08-30T12:58:00Z"/>
        </w:trPr>
        <w:tc>
          <w:tcPr>
            <w:tcW w:w="1146" w:type="dxa"/>
            <w:vMerge w:val="restart"/>
            <w:tcBorders>
              <w:top w:val="dotted" w:sz="4" w:space="0" w:color="auto"/>
            </w:tcBorders>
            <w:vAlign w:val="center"/>
          </w:tcPr>
          <w:p w14:paraId="03824817" w14:textId="487901DE" w:rsidR="00077B96" w:rsidRDefault="00077B96" w:rsidP="00535FAF">
            <w:pPr>
              <w:pStyle w:val="TableBody"/>
              <w:jc w:val="left"/>
              <w:rPr>
                <w:ins w:id="937" w:author="Brian Bohman" w:date="2021-08-30T12:58:00Z"/>
              </w:rPr>
            </w:pPr>
            <w:ins w:id="938" w:author="Brian Bohman" w:date="2021-08-30T12:59:00Z">
              <w:r w:rsidRPr="006A7632">
                <w:t>Belgium</w:t>
              </w:r>
            </w:ins>
          </w:p>
        </w:tc>
        <w:tc>
          <w:tcPr>
            <w:tcW w:w="1581" w:type="dxa"/>
            <w:tcBorders>
              <w:top w:val="dotted" w:sz="4" w:space="0" w:color="auto"/>
              <w:right w:val="dotted" w:sz="4" w:space="0" w:color="auto"/>
            </w:tcBorders>
            <w:vAlign w:val="center"/>
          </w:tcPr>
          <w:p w14:paraId="38144524" w14:textId="65497EC8" w:rsidR="00077B96" w:rsidRDefault="00077B96" w:rsidP="00535FAF">
            <w:pPr>
              <w:pStyle w:val="TableBody"/>
              <w:jc w:val="left"/>
              <w:rPr>
                <w:ins w:id="939" w:author="Brian Bohman" w:date="2021-08-30T12:58:00Z"/>
              </w:rPr>
            </w:pPr>
            <w:proofErr w:type="spellStart"/>
            <w:ins w:id="940" w:author="Brian Bohman" w:date="2021-08-30T12:59:00Z">
              <w:r w:rsidRPr="006A7632">
                <w:t>Bintje</w:t>
              </w:r>
            </w:ins>
            <w:proofErr w:type="spellEnd"/>
          </w:p>
        </w:tc>
        <w:tc>
          <w:tcPr>
            <w:tcW w:w="1007" w:type="dxa"/>
            <w:tcBorders>
              <w:top w:val="dotted" w:sz="4" w:space="0" w:color="auto"/>
              <w:left w:val="dotted" w:sz="4" w:space="0" w:color="auto"/>
              <w:right w:val="dotted" w:sz="4" w:space="0" w:color="auto"/>
            </w:tcBorders>
            <w:vAlign w:val="center"/>
          </w:tcPr>
          <w:p w14:paraId="7CAD450D" w14:textId="27C6415A" w:rsidR="00077B96" w:rsidRDefault="00077B96" w:rsidP="001A6B40">
            <w:pPr>
              <w:pStyle w:val="TableBody"/>
              <w:jc w:val="center"/>
              <w:rPr>
                <w:ins w:id="941" w:author="Brian Bohman" w:date="2021-08-30T12:58:00Z"/>
              </w:rPr>
            </w:pPr>
            <w:ins w:id="942" w:author="Brian Bohman" w:date="2021-08-30T13:05:00Z">
              <w:r>
                <w:t>L</w:t>
              </w:r>
            </w:ins>
          </w:p>
        </w:tc>
        <w:tc>
          <w:tcPr>
            <w:tcW w:w="864" w:type="dxa"/>
            <w:vMerge w:val="restart"/>
            <w:tcBorders>
              <w:top w:val="dotted" w:sz="4" w:space="0" w:color="auto"/>
              <w:left w:val="dotted" w:sz="4" w:space="0" w:color="auto"/>
            </w:tcBorders>
            <w:vAlign w:val="center"/>
          </w:tcPr>
          <w:p w14:paraId="1E3EEECC" w14:textId="52FE5036" w:rsidR="00077B96" w:rsidRDefault="00077B96" w:rsidP="001A6B40">
            <w:pPr>
              <w:pStyle w:val="TableBody"/>
              <w:jc w:val="center"/>
              <w:rPr>
                <w:ins w:id="943" w:author="Brian Bohman" w:date="2021-08-30T12:58:00Z"/>
              </w:rPr>
            </w:pPr>
            <w:ins w:id="944" w:author="Brian Bohman" w:date="2021-08-30T13:00:00Z">
              <w:r>
                <w:t>8.3</w:t>
              </w:r>
            </w:ins>
          </w:p>
        </w:tc>
        <w:tc>
          <w:tcPr>
            <w:tcW w:w="864" w:type="dxa"/>
            <w:vMerge w:val="restart"/>
            <w:tcBorders>
              <w:top w:val="dotted" w:sz="4" w:space="0" w:color="auto"/>
            </w:tcBorders>
            <w:vAlign w:val="center"/>
          </w:tcPr>
          <w:p w14:paraId="2B22C51C" w14:textId="676B06BA" w:rsidR="00077B96" w:rsidRDefault="00077B96" w:rsidP="00077B96">
            <w:pPr>
              <w:pStyle w:val="TableBody"/>
              <w:jc w:val="center"/>
              <w:rPr>
                <w:ins w:id="945" w:author="Brian Bohman" w:date="2021-08-30T14:00:00Z"/>
              </w:rPr>
            </w:pPr>
            <w:ins w:id="946" w:author="Brian Bohman" w:date="2021-08-30T14:04:00Z">
              <w:r>
                <w:t>1313</w:t>
              </w:r>
            </w:ins>
          </w:p>
        </w:tc>
        <w:tc>
          <w:tcPr>
            <w:tcW w:w="1008" w:type="dxa"/>
            <w:vMerge w:val="restart"/>
            <w:tcBorders>
              <w:top w:val="dotted" w:sz="4" w:space="0" w:color="auto"/>
              <w:right w:val="dotted" w:sz="4" w:space="0" w:color="auto"/>
            </w:tcBorders>
            <w:vAlign w:val="center"/>
          </w:tcPr>
          <w:p w14:paraId="02D24716" w14:textId="712763B9" w:rsidR="00077B96" w:rsidRDefault="00077B96" w:rsidP="00077B96">
            <w:pPr>
              <w:pStyle w:val="TableBody"/>
              <w:jc w:val="center"/>
              <w:rPr>
                <w:ins w:id="947" w:author="Brian Bohman" w:date="2021-08-30T14:01:00Z"/>
              </w:rPr>
            </w:pPr>
            <w:ins w:id="948" w:author="Brian Bohman" w:date="2021-08-30T14:05:00Z">
              <w:r>
                <w:t>3086</w:t>
              </w:r>
            </w:ins>
          </w:p>
        </w:tc>
        <w:tc>
          <w:tcPr>
            <w:tcW w:w="1224" w:type="dxa"/>
            <w:tcBorders>
              <w:top w:val="dotted" w:sz="4" w:space="0" w:color="auto"/>
              <w:left w:val="dotted" w:sz="4" w:space="0" w:color="auto"/>
            </w:tcBorders>
            <w:vAlign w:val="center"/>
          </w:tcPr>
          <w:p w14:paraId="6F5BD150" w14:textId="273A4E15" w:rsidR="00077B96" w:rsidRDefault="00077B96" w:rsidP="001A6B40">
            <w:pPr>
              <w:pStyle w:val="TableBody"/>
              <w:jc w:val="center"/>
              <w:rPr>
                <w:ins w:id="949" w:author="Brian Bohman" w:date="2021-08-30T12:58:00Z"/>
              </w:rPr>
            </w:pPr>
            <w:ins w:id="950" w:author="Brian Bohman" w:date="2021-08-30T13:00:00Z">
              <w:r>
                <w:t>–</w:t>
              </w:r>
            </w:ins>
          </w:p>
        </w:tc>
        <w:tc>
          <w:tcPr>
            <w:tcW w:w="1296" w:type="dxa"/>
            <w:vMerge w:val="restart"/>
            <w:tcBorders>
              <w:top w:val="dotted" w:sz="4" w:space="0" w:color="auto"/>
              <w:right w:val="dotted" w:sz="4" w:space="0" w:color="auto"/>
            </w:tcBorders>
            <w:vAlign w:val="center"/>
          </w:tcPr>
          <w:p w14:paraId="3079D5A9" w14:textId="50260F5D" w:rsidR="00077B96" w:rsidRDefault="00077B96" w:rsidP="001A6B40">
            <w:pPr>
              <w:pStyle w:val="TableBody"/>
              <w:jc w:val="center"/>
              <w:rPr>
                <w:ins w:id="951" w:author="Brian Bohman" w:date="2021-08-30T12:58:00Z"/>
              </w:rPr>
            </w:pPr>
            <w:ins w:id="952" w:author="Brian Bohman" w:date="2021-08-30T13:19:00Z">
              <w:r>
                <w:t>AN</w:t>
              </w:r>
            </w:ins>
            <w:ins w:id="953" w:author="Brian Bohman" w:date="2021-08-30T13:01:00Z">
              <w:r>
                <w:t xml:space="preserve"> @ P</w:t>
              </w:r>
            </w:ins>
            <w:ins w:id="954" w:author="Brian Bohman" w:date="2021-08-30T13:23:00Z">
              <w:r>
                <w:t>L</w:t>
              </w:r>
            </w:ins>
          </w:p>
        </w:tc>
        <w:tc>
          <w:tcPr>
            <w:tcW w:w="576" w:type="dxa"/>
            <w:tcBorders>
              <w:top w:val="dotted" w:sz="4" w:space="0" w:color="auto"/>
              <w:left w:val="dotted" w:sz="4" w:space="0" w:color="auto"/>
            </w:tcBorders>
          </w:tcPr>
          <w:p w14:paraId="4D0687F0" w14:textId="6B44D5F5" w:rsidR="00077B96" w:rsidRDefault="00077B96" w:rsidP="00535FAF">
            <w:pPr>
              <w:pStyle w:val="TableBody"/>
              <w:jc w:val="left"/>
              <w:rPr>
                <w:ins w:id="955" w:author="Brian Bohman" w:date="2021-08-30T12:58:00Z"/>
              </w:rPr>
            </w:pPr>
            <w:ins w:id="956" w:author="Brian Bohman" w:date="2021-08-30T13:11:00Z">
              <w:r w:rsidRPr="00536318">
                <w:t>4.72</w:t>
              </w:r>
            </w:ins>
          </w:p>
        </w:tc>
        <w:tc>
          <w:tcPr>
            <w:tcW w:w="720" w:type="dxa"/>
            <w:tcBorders>
              <w:top w:val="dotted" w:sz="4" w:space="0" w:color="auto"/>
            </w:tcBorders>
          </w:tcPr>
          <w:p w14:paraId="0E99F056" w14:textId="4AD10AF2" w:rsidR="00077B96" w:rsidRDefault="00077B96" w:rsidP="00535FAF">
            <w:pPr>
              <w:pStyle w:val="TableBody"/>
              <w:jc w:val="left"/>
              <w:rPr>
                <w:ins w:id="957" w:author="Brian Bohman" w:date="2021-08-30T12:58:00Z"/>
              </w:rPr>
            </w:pPr>
            <w:ins w:id="958" w:author="Brian Bohman" w:date="2021-08-30T13:11:00Z">
              <w:r w:rsidRPr="00536318">
                <w:t>0.579</w:t>
              </w:r>
            </w:ins>
          </w:p>
        </w:tc>
      </w:tr>
      <w:tr w:rsidR="00077B96" w14:paraId="1081C4A8" w14:textId="77777777" w:rsidTr="00A254FB">
        <w:trPr>
          <w:ins w:id="959" w:author="Brian Bohman" w:date="2021-08-30T12:58:00Z"/>
        </w:trPr>
        <w:tc>
          <w:tcPr>
            <w:tcW w:w="1146" w:type="dxa"/>
            <w:vMerge/>
            <w:tcBorders>
              <w:bottom w:val="dotted" w:sz="4" w:space="0" w:color="auto"/>
            </w:tcBorders>
            <w:vAlign w:val="center"/>
          </w:tcPr>
          <w:p w14:paraId="6CD691BD" w14:textId="77777777" w:rsidR="00077B96" w:rsidRDefault="00077B96" w:rsidP="00535FAF">
            <w:pPr>
              <w:pStyle w:val="TableBody"/>
              <w:jc w:val="left"/>
              <w:rPr>
                <w:ins w:id="960" w:author="Brian Bohman" w:date="2021-08-30T12:58:00Z"/>
              </w:rPr>
            </w:pPr>
          </w:p>
        </w:tc>
        <w:tc>
          <w:tcPr>
            <w:tcW w:w="1581" w:type="dxa"/>
            <w:tcBorders>
              <w:bottom w:val="dotted" w:sz="4" w:space="0" w:color="auto"/>
              <w:right w:val="dotted" w:sz="4" w:space="0" w:color="auto"/>
            </w:tcBorders>
            <w:vAlign w:val="center"/>
          </w:tcPr>
          <w:p w14:paraId="7EA1E6AF" w14:textId="4F91B664" w:rsidR="00077B96" w:rsidRDefault="00077B96" w:rsidP="00535FAF">
            <w:pPr>
              <w:pStyle w:val="TableBody"/>
              <w:jc w:val="left"/>
              <w:rPr>
                <w:ins w:id="961" w:author="Brian Bohman" w:date="2021-08-30T12:58:00Z"/>
              </w:rPr>
            </w:pPr>
            <w:ins w:id="962" w:author="Brian Bohman" w:date="2021-08-30T12:59:00Z">
              <w:r w:rsidRPr="006A7632">
                <w:t>Charlotte</w:t>
              </w:r>
            </w:ins>
          </w:p>
        </w:tc>
        <w:tc>
          <w:tcPr>
            <w:tcW w:w="1007" w:type="dxa"/>
            <w:tcBorders>
              <w:left w:val="dotted" w:sz="4" w:space="0" w:color="auto"/>
              <w:bottom w:val="dotted" w:sz="4" w:space="0" w:color="auto"/>
              <w:right w:val="dotted" w:sz="4" w:space="0" w:color="auto"/>
            </w:tcBorders>
            <w:vAlign w:val="center"/>
          </w:tcPr>
          <w:p w14:paraId="241BBE7D" w14:textId="3D55A525" w:rsidR="00077B96" w:rsidRDefault="00077B96" w:rsidP="001A6B40">
            <w:pPr>
              <w:pStyle w:val="TableBody"/>
              <w:jc w:val="center"/>
              <w:rPr>
                <w:ins w:id="963" w:author="Brian Bohman" w:date="2021-08-30T12:58:00Z"/>
              </w:rPr>
            </w:pPr>
            <w:ins w:id="964" w:author="Brian Bohman" w:date="2021-08-30T13:05:00Z">
              <w:r>
                <w:t>M</w:t>
              </w:r>
            </w:ins>
          </w:p>
        </w:tc>
        <w:tc>
          <w:tcPr>
            <w:tcW w:w="864" w:type="dxa"/>
            <w:vMerge/>
            <w:tcBorders>
              <w:left w:val="dotted" w:sz="4" w:space="0" w:color="auto"/>
            </w:tcBorders>
            <w:vAlign w:val="center"/>
          </w:tcPr>
          <w:p w14:paraId="57677F13" w14:textId="77777777" w:rsidR="00077B96" w:rsidRDefault="00077B96" w:rsidP="001A6B40">
            <w:pPr>
              <w:pStyle w:val="TableBody"/>
              <w:jc w:val="center"/>
              <w:rPr>
                <w:ins w:id="965" w:author="Brian Bohman" w:date="2021-08-30T12:58:00Z"/>
              </w:rPr>
            </w:pPr>
          </w:p>
        </w:tc>
        <w:tc>
          <w:tcPr>
            <w:tcW w:w="864" w:type="dxa"/>
            <w:vMerge/>
            <w:vAlign w:val="center"/>
          </w:tcPr>
          <w:p w14:paraId="7C03B66C" w14:textId="77777777" w:rsidR="00077B96" w:rsidRDefault="00077B96" w:rsidP="00077B96">
            <w:pPr>
              <w:pStyle w:val="TableBody"/>
              <w:jc w:val="center"/>
              <w:rPr>
                <w:ins w:id="966" w:author="Brian Bohman" w:date="2021-08-30T14:00:00Z"/>
              </w:rPr>
            </w:pPr>
          </w:p>
        </w:tc>
        <w:tc>
          <w:tcPr>
            <w:tcW w:w="1008" w:type="dxa"/>
            <w:vMerge/>
            <w:tcBorders>
              <w:right w:val="dotted" w:sz="4" w:space="0" w:color="auto"/>
            </w:tcBorders>
            <w:vAlign w:val="center"/>
          </w:tcPr>
          <w:p w14:paraId="3DCBD517" w14:textId="77777777" w:rsidR="00077B96" w:rsidRDefault="00077B96" w:rsidP="00077B96">
            <w:pPr>
              <w:pStyle w:val="TableBody"/>
              <w:jc w:val="center"/>
              <w:rPr>
                <w:ins w:id="967" w:author="Brian Bohman" w:date="2021-08-30T14:01:00Z"/>
              </w:rPr>
            </w:pPr>
          </w:p>
        </w:tc>
        <w:tc>
          <w:tcPr>
            <w:tcW w:w="1224" w:type="dxa"/>
            <w:tcBorders>
              <w:left w:val="dotted" w:sz="4" w:space="0" w:color="auto"/>
              <w:bottom w:val="dotted" w:sz="4" w:space="0" w:color="auto"/>
            </w:tcBorders>
            <w:vAlign w:val="center"/>
          </w:tcPr>
          <w:p w14:paraId="3882E88D" w14:textId="57FDC718" w:rsidR="00077B96" w:rsidRDefault="00077B96" w:rsidP="001A6B40">
            <w:pPr>
              <w:pStyle w:val="TableBody"/>
              <w:jc w:val="center"/>
              <w:rPr>
                <w:ins w:id="968" w:author="Brian Bohman" w:date="2021-08-30T12:58:00Z"/>
              </w:rPr>
            </w:pPr>
            <w:ins w:id="969" w:author="Brian Bohman" w:date="2021-08-30T13:00:00Z">
              <w:r>
                <w:t>–</w:t>
              </w:r>
            </w:ins>
          </w:p>
        </w:tc>
        <w:tc>
          <w:tcPr>
            <w:tcW w:w="1296" w:type="dxa"/>
            <w:vMerge/>
            <w:tcBorders>
              <w:bottom w:val="dotted" w:sz="4" w:space="0" w:color="auto"/>
              <w:right w:val="dotted" w:sz="4" w:space="0" w:color="auto"/>
            </w:tcBorders>
            <w:vAlign w:val="center"/>
          </w:tcPr>
          <w:p w14:paraId="11202B3D" w14:textId="77777777" w:rsidR="00077B96" w:rsidRDefault="00077B96" w:rsidP="001A6B40">
            <w:pPr>
              <w:pStyle w:val="TableBody"/>
              <w:jc w:val="center"/>
              <w:rPr>
                <w:ins w:id="970" w:author="Brian Bohman" w:date="2021-08-30T12:58:00Z"/>
              </w:rPr>
            </w:pPr>
          </w:p>
        </w:tc>
        <w:tc>
          <w:tcPr>
            <w:tcW w:w="576" w:type="dxa"/>
            <w:tcBorders>
              <w:left w:val="dotted" w:sz="4" w:space="0" w:color="auto"/>
              <w:bottom w:val="dotted" w:sz="4" w:space="0" w:color="auto"/>
            </w:tcBorders>
          </w:tcPr>
          <w:p w14:paraId="1A27779D" w14:textId="509DB1F7" w:rsidR="00077B96" w:rsidRDefault="00077B96" w:rsidP="00535FAF">
            <w:pPr>
              <w:pStyle w:val="TableBody"/>
              <w:jc w:val="left"/>
              <w:rPr>
                <w:ins w:id="971" w:author="Brian Bohman" w:date="2021-08-30T12:58:00Z"/>
              </w:rPr>
            </w:pPr>
            <w:ins w:id="972" w:author="Brian Bohman" w:date="2021-08-30T13:11:00Z">
              <w:r w:rsidRPr="00536318">
                <w:t>4.74</w:t>
              </w:r>
            </w:ins>
          </w:p>
        </w:tc>
        <w:tc>
          <w:tcPr>
            <w:tcW w:w="720" w:type="dxa"/>
            <w:tcBorders>
              <w:bottom w:val="dotted" w:sz="4" w:space="0" w:color="auto"/>
            </w:tcBorders>
          </w:tcPr>
          <w:p w14:paraId="77247B34" w14:textId="4CC13895" w:rsidR="00077B96" w:rsidRDefault="00077B96" w:rsidP="00535FAF">
            <w:pPr>
              <w:pStyle w:val="TableBody"/>
              <w:jc w:val="left"/>
              <w:rPr>
                <w:ins w:id="973" w:author="Brian Bohman" w:date="2021-08-30T12:58:00Z"/>
              </w:rPr>
            </w:pPr>
            <w:ins w:id="974" w:author="Brian Bohman" w:date="2021-08-30T13:11:00Z">
              <w:r w:rsidRPr="00536318">
                <w:t>0.559</w:t>
              </w:r>
            </w:ins>
          </w:p>
        </w:tc>
      </w:tr>
      <w:tr w:rsidR="00077B96" w14:paraId="54D613B6" w14:textId="77777777" w:rsidTr="00A254FB">
        <w:trPr>
          <w:ins w:id="975" w:author="Brian Bohman" w:date="2021-08-30T12:58:00Z"/>
        </w:trPr>
        <w:tc>
          <w:tcPr>
            <w:tcW w:w="1146" w:type="dxa"/>
            <w:vMerge w:val="restart"/>
            <w:tcBorders>
              <w:top w:val="dotted" w:sz="4" w:space="0" w:color="auto"/>
            </w:tcBorders>
            <w:vAlign w:val="center"/>
          </w:tcPr>
          <w:p w14:paraId="3530DF70" w14:textId="240EFE36" w:rsidR="00077B96" w:rsidRDefault="00077B96" w:rsidP="00535FAF">
            <w:pPr>
              <w:pStyle w:val="TableBody"/>
              <w:jc w:val="left"/>
              <w:rPr>
                <w:ins w:id="976" w:author="Brian Bohman" w:date="2021-08-30T12:58:00Z"/>
              </w:rPr>
            </w:pPr>
            <w:ins w:id="977" w:author="Brian Bohman" w:date="2021-08-30T12:59:00Z">
              <w:r w:rsidRPr="006A7632">
                <w:t>Canada</w:t>
              </w:r>
            </w:ins>
          </w:p>
        </w:tc>
        <w:tc>
          <w:tcPr>
            <w:tcW w:w="1581" w:type="dxa"/>
            <w:tcBorders>
              <w:top w:val="dotted" w:sz="4" w:space="0" w:color="auto"/>
              <w:right w:val="dotted" w:sz="4" w:space="0" w:color="auto"/>
            </w:tcBorders>
            <w:vAlign w:val="center"/>
          </w:tcPr>
          <w:p w14:paraId="2EF8AB26" w14:textId="6E3B15F6" w:rsidR="00077B96" w:rsidRDefault="00077B96" w:rsidP="00535FAF">
            <w:pPr>
              <w:pStyle w:val="TableBody"/>
              <w:jc w:val="left"/>
              <w:rPr>
                <w:ins w:id="978" w:author="Brian Bohman" w:date="2021-08-30T12:58:00Z"/>
              </w:rPr>
            </w:pPr>
            <w:ins w:id="979" w:author="Brian Bohman" w:date="2021-08-30T12:59:00Z">
              <w:r w:rsidRPr="006A7632">
                <w:t>Russet Burbank</w:t>
              </w:r>
            </w:ins>
          </w:p>
        </w:tc>
        <w:tc>
          <w:tcPr>
            <w:tcW w:w="1007" w:type="dxa"/>
            <w:tcBorders>
              <w:top w:val="dotted" w:sz="4" w:space="0" w:color="auto"/>
              <w:left w:val="dotted" w:sz="4" w:space="0" w:color="auto"/>
              <w:right w:val="dotted" w:sz="4" w:space="0" w:color="auto"/>
            </w:tcBorders>
            <w:vAlign w:val="center"/>
          </w:tcPr>
          <w:p w14:paraId="14CA9405" w14:textId="40B11020" w:rsidR="00077B96" w:rsidRDefault="00077B96" w:rsidP="001A6B40">
            <w:pPr>
              <w:pStyle w:val="TableBody"/>
              <w:jc w:val="center"/>
              <w:rPr>
                <w:ins w:id="980" w:author="Brian Bohman" w:date="2021-08-30T12:58:00Z"/>
              </w:rPr>
            </w:pPr>
            <w:ins w:id="981" w:author="Brian Bohman" w:date="2021-08-30T13:05:00Z">
              <w:r>
                <w:t>L</w:t>
              </w:r>
            </w:ins>
            <w:ins w:id="982" w:author="Brian Bohman" w:date="2021-08-30T13:22:00Z">
              <w:r>
                <w:t xml:space="preserve"> to </w:t>
              </w:r>
            </w:ins>
            <w:ins w:id="983" w:author="Brian Bohman" w:date="2021-08-30T13:05:00Z">
              <w:r>
                <w:t>VL</w:t>
              </w:r>
            </w:ins>
          </w:p>
        </w:tc>
        <w:tc>
          <w:tcPr>
            <w:tcW w:w="864" w:type="dxa"/>
            <w:vMerge w:val="restart"/>
            <w:tcBorders>
              <w:top w:val="dotted" w:sz="4" w:space="0" w:color="auto"/>
              <w:left w:val="dotted" w:sz="4" w:space="0" w:color="auto"/>
            </w:tcBorders>
            <w:vAlign w:val="center"/>
          </w:tcPr>
          <w:p w14:paraId="3A9D34AC" w14:textId="12E02D17" w:rsidR="00077B96" w:rsidRDefault="00077B96" w:rsidP="001A6B40">
            <w:pPr>
              <w:pStyle w:val="TableBody"/>
              <w:jc w:val="center"/>
              <w:rPr>
                <w:ins w:id="984" w:author="Brian Bohman" w:date="2021-08-30T12:58:00Z"/>
              </w:rPr>
            </w:pPr>
            <w:ins w:id="985" w:author="Brian Bohman" w:date="2021-08-30T13:00:00Z">
              <w:r>
                <w:t>10.0</w:t>
              </w:r>
            </w:ins>
          </w:p>
        </w:tc>
        <w:tc>
          <w:tcPr>
            <w:tcW w:w="864" w:type="dxa"/>
            <w:vMerge w:val="restart"/>
            <w:tcBorders>
              <w:top w:val="dotted" w:sz="4" w:space="0" w:color="auto"/>
            </w:tcBorders>
            <w:vAlign w:val="center"/>
          </w:tcPr>
          <w:p w14:paraId="310D8705" w14:textId="61CDAFA5" w:rsidR="00077B96" w:rsidRDefault="00077B96" w:rsidP="00077B96">
            <w:pPr>
              <w:pStyle w:val="TableBody"/>
              <w:jc w:val="center"/>
              <w:rPr>
                <w:ins w:id="986" w:author="Brian Bohman" w:date="2021-08-30T14:00:00Z"/>
              </w:rPr>
            </w:pPr>
            <w:ins w:id="987" w:author="Brian Bohman" w:date="2021-08-30T14:04:00Z">
              <w:r>
                <w:t>1150</w:t>
              </w:r>
            </w:ins>
          </w:p>
        </w:tc>
        <w:tc>
          <w:tcPr>
            <w:tcW w:w="1008" w:type="dxa"/>
            <w:vMerge w:val="restart"/>
            <w:tcBorders>
              <w:top w:val="dotted" w:sz="4" w:space="0" w:color="auto"/>
              <w:right w:val="dotted" w:sz="4" w:space="0" w:color="auto"/>
            </w:tcBorders>
            <w:vAlign w:val="center"/>
          </w:tcPr>
          <w:p w14:paraId="44404F1E" w14:textId="2A9E6F2E" w:rsidR="00077B96" w:rsidRDefault="00077B96" w:rsidP="00077B96">
            <w:pPr>
              <w:pStyle w:val="TableBody"/>
              <w:jc w:val="center"/>
              <w:rPr>
                <w:ins w:id="988" w:author="Brian Bohman" w:date="2021-08-30T14:01:00Z"/>
              </w:rPr>
            </w:pPr>
            <w:ins w:id="989" w:author="Brian Bohman" w:date="2021-08-30T14:05:00Z">
              <w:r>
                <w:t>2527</w:t>
              </w:r>
            </w:ins>
          </w:p>
        </w:tc>
        <w:tc>
          <w:tcPr>
            <w:tcW w:w="1224" w:type="dxa"/>
            <w:tcBorders>
              <w:top w:val="dotted" w:sz="4" w:space="0" w:color="auto"/>
              <w:left w:val="dotted" w:sz="4" w:space="0" w:color="auto"/>
            </w:tcBorders>
            <w:vAlign w:val="center"/>
          </w:tcPr>
          <w:p w14:paraId="3BFA6E72" w14:textId="4FBA9704" w:rsidR="00077B96" w:rsidRDefault="00077B96" w:rsidP="001A6B40">
            <w:pPr>
              <w:pStyle w:val="TableBody"/>
              <w:jc w:val="center"/>
              <w:rPr>
                <w:ins w:id="990" w:author="Brian Bohman" w:date="2021-08-30T12:58:00Z"/>
              </w:rPr>
            </w:pPr>
            <w:ins w:id="991" w:author="Brian Bohman" w:date="2021-08-30T13:00:00Z">
              <w:r>
                <w:t>29,000</w:t>
              </w:r>
            </w:ins>
          </w:p>
        </w:tc>
        <w:tc>
          <w:tcPr>
            <w:tcW w:w="1296" w:type="dxa"/>
            <w:vMerge w:val="restart"/>
            <w:tcBorders>
              <w:top w:val="dotted" w:sz="4" w:space="0" w:color="auto"/>
              <w:right w:val="dotted" w:sz="4" w:space="0" w:color="auto"/>
            </w:tcBorders>
            <w:vAlign w:val="center"/>
          </w:tcPr>
          <w:p w14:paraId="116BDB97" w14:textId="31464FC5" w:rsidR="00077B96" w:rsidRDefault="00077B96" w:rsidP="001A6B40">
            <w:pPr>
              <w:pStyle w:val="TableBody"/>
              <w:jc w:val="center"/>
              <w:rPr>
                <w:ins w:id="992" w:author="Brian Bohman" w:date="2021-08-30T12:58:00Z"/>
              </w:rPr>
            </w:pPr>
            <w:ins w:id="993" w:author="Brian Bohman" w:date="2021-08-30T13:20:00Z">
              <w:r>
                <w:t>AN</w:t>
              </w:r>
            </w:ins>
            <w:ins w:id="994" w:author="Brian Bohman" w:date="2021-08-30T13:01:00Z">
              <w:r>
                <w:t xml:space="preserve"> @ P</w:t>
              </w:r>
            </w:ins>
            <w:ins w:id="995" w:author="Brian Bohman" w:date="2021-08-30T13:23:00Z">
              <w:r>
                <w:t>L</w:t>
              </w:r>
            </w:ins>
          </w:p>
        </w:tc>
        <w:tc>
          <w:tcPr>
            <w:tcW w:w="576" w:type="dxa"/>
            <w:tcBorders>
              <w:top w:val="dotted" w:sz="4" w:space="0" w:color="auto"/>
              <w:left w:val="dotted" w:sz="4" w:space="0" w:color="auto"/>
            </w:tcBorders>
          </w:tcPr>
          <w:p w14:paraId="71D3F0F7" w14:textId="2BA47C87" w:rsidR="00077B96" w:rsidRDefault="00077B96" w:rsidP="00535FAF">
            <w:pPr>
              <w:pStyle w:val="TableBody"/>
              <w:jc w:val="left"/>
              <w:rPr>
                <w:ins w:id="996" w:author="Brian Bohman" w:date="2021-08-30T12:58:00Z"/>
              </w:rPr>
            </w:pPr>
            <w:ins w:id="997" w:author="Brian Bohman" w:date="2021-08-30T13:11:00Z">
              <w:r w:rsidRPr="00536318">
                <w:t>4.74</w:t>
              </w:r>
            </w:ins>
          </w:p>
        </w:tc>
        <w:tc>
          <w:tcPr>
            <w:tcW w:w="720" w:type="dxa"/>
            <w:tcBorders>
              <w:top w:val="dotted" w:sz="4" w:space="0" w:color="auto"/>
            </w:tcBorders>
          </w:tcPr>
          <w:p w14:paraId="6AD02E03" w14:textId="604A1D0F" w:rsidR="00077B96" w:rsidRDefault="00077B96" w:rsidP="00535FAF">
            <w:pPr>
              <w:pStyle w:val="TableBody"/>
              <w:jc w:val="left"/>
              <w:rPr>
                <w:ins w:id="998" w:author="Brian Bohman" w:date="2021-08-30T12:58:00Z"/>
              </w:rPr>
            </w:pPr>
            <w:ins w:id="999" w:author="Brian Bohman" w:date="2021-08-30T13:11:00Z">
              <w:r w:rsidRPr="00536318">
                <w:t>0.489</w:t>
              </w:r>
            </w:ins>
          </w:p>
        </w:tc>
      </w:tr>
      <w:tr w:rsidR="00077B96" w14:paraId="14B2723C" w14:textId="77777777" w:rsidTr="00A254FB">
        <w:trPr>
          <w:ins w:id="1000" w:author="Brian Bohman" w:date="2021-08-30T12:58:00Z"/>
        </w:trPr>
        <w:tc>
          <w:tcPr>
            <w:tcW w:w="1146" w:type="dxa"/>
            <w:vMerge/>
            <w:tcBorders>
              <w:bottom w:val="dotted" w:sz="4" w:space="0" w:color="auto"/>
            </w:tcBorders>
            <w:vAlign w:val="center"/>
          </w:tcPr>
          <w:p w14:paraId="4C3B193D" w14:textId="77777777" w:rsidR="00077B96" w:rsidRDefault="00077B96" w:rsidP="00535FAF">
            <w:pPr>
              <w:pStyle w:val="TableBody"/>
              <w:jc w:val="left"/>
              <w:rPr>
                <w:ins w:id="1001" w:author="Brian Bohman" w:date="2021-08-30T12:58:00Z"/>
              </w:rPr>
            </w:pPr>
          </w:p>
        </w:tc>
        <w:tc>
          <w:tcPr>
            <w:tcW w:w="1581" w:type="dxa"/>
            <w:tcBorders>
              <w:bottom w:val="dotted" w:sz="4" w:space="0" w:color="auto"/>
              <w:right w:val="dotted" w:sz="4" w:space="0" w:color="auto"/>
            </w:tcBorders>
            <w:vAlign w:val="center"/>
          </w:tcPr>
          <w:p w14:paraId="12441720" w14:textId="6BC66EFB" w:rsidR="00077B96" w:rsidRDefault="00077B96" w:rsidP="00535FAF">
            <w:pPr>
              <w:pStyle w:val="TableBody"/>
              <w:jc w:val="left"/>
              <w:rPr>
                <w:ins w:id="1002" w:author="Brian Bohman" w:date="2021-08-30T12:58:00Z"/>
              </w:rPr>
            </w:pPr>
            <w:proofErr w:type="spellStart"/>
            <w:ins w:id="1003" w:author="Brian Bohman" w:date="2021-08-30T12:59:00Z">
              <w:r w:rsidRPr="006A7632">
                <w:t>Shepody</w:t>
              </w:r>
            </w:ins>
            <w:proofErr w:type="spellEnd"/>
          </w:p>
        </w:tc>
        <w:tc>
          <w:tcPr>
            <w:tcW w:w="1007" w:type="dxa"/>
            <w:tcBorders>
              <w:left w:val="dotted" w:sz="4" w:space="0" w:color="auto"/>
              <w:bottom w:val="dotted" w:sz="4" w:space="0" w:color="auto"/>
              <w:right w:val="dotted" w:sz="4" w:space="0" w:color="auto"/>
            </w:tcBorders>
            <w:vAlign w:val="center"/>
          </w:tcPr>
          <w:p w14:paraId="5937D18F" w14:textId="0778F6EF" w:rsidR="00077B96" w:rsidRDefault="00077B96" w:rsidP="001A6B40">
            <w:pPr>
              <w:pStyle w:val="TableBody"/>
              <w:jc w:val="center"/>
              <w:rPr>
                <w:ins w:id="1004" w:author="Brian Bohman" w:date="2021-08-30T12:58:00Z"/>
              </w:rPr>
            </w:pPr>
            <w:ins w:id="1005" w:author="Brian Bohman" w:date="2021-08-30T13:05:00Z">
              <w:r>
                <w:t>E</w:t>
              </w:r>
            </w:ins>
            <w:ins w:id="1006" w:author="Brian Bohman" w:date="2021-08-30T13:22:00Z">
              <w:r>
                <w:t xml:space="preserve"> to </w:t>
              </w:r>
            </w:ins>
            <w:ins w:id="1007" w:author="Brian Bohman" w:date="2021-08-30T13:05:00Z">
              <w:r>
                <w:t>ME</w:t>
              </w:r>
            </w:ins>
          </w:p>
        </w:tc>
        <w:tc>
          <w:tcPr>
            <w:tcW w:w="864" w:type="dxa"/>
            <w:vMerge/>
            <w:tcBorders>
              <w:left w:val="dotted" w:sz="4" w:space="0" w:color="auto"/>
              <w:bottom w:val="dotted" w:sz="4" w:space="0" w:color="auto"/>
            </w:tcBorders>
            <w:vAlign w:val="center"/>
          </w:tcPr>
          <w:p w14:paraId="4D6F37DC" w14:textId="77777777" w:rsidR="00077B96" w:rsidRDefault="00077B96" w:rsidP="001A6B40">
            <w:pPr>
              <w:pStyle w:val="TableBody"/>
              <w:jc w:val="center"/>
              <w:rPr>
                <w:ins w:id="1008" w:author="Brian Bohman" w:date="2021-08-30T12:58:00Z"/>
              </w:rPr>
            </w:pPr>
          </w:p>
        </w:tc>
        <w:tc>
          <w:tcPr>
            <w:tcW w:w="864" w:type="dxa"/>
            <w:vMerge/>
            <w:tcBorders>
              <w:bottom w:val="dotted" w:sz="4" w:space="0" w:color="auto"/>
            </w:tcBorders>
            <w:vAlign w:val="center"/>
          </w:tcPr>
          <w:p w14:paraId="2C44BC25" w14:textId="77777777" w:rsidR="00077B96" w:rsidRDefault="00077B96" w:rsidP="00077B96">
            <w:pPr>
              <w:pStyle w:val="TableBody"/>
              <w:jc w:val="center"/>
              <w:rPr>
                <w:ins w:id="1009" w:author="Brian Bohman" w:date="2021-08-30T14:00:00Z"/>
              </w:rPr>
            </w:pPr>
          </w:p>
        </w:tc>
        <w:tc>
          <w:tcPr>
            <w:tcW w:w="1008" w:type="dxa"/>
            <w:vMerge/>
            <w:tcBorders>
              <w:bottom w:val="dotted" w:sz="4" w:space="0" w:color="auto"/>
              <w:right w:val="dotted" w:sz="4" w:space="0" w:color="auto"/>
            </w:tcBorders>
            <w:vAlign w:val="center"/>
          </w:tcPr>
          <w:p w14:paraId="041AF190" w14:textId="77777777" w:rsidR="00077B96" w:rsidRDefault="00077B96" w:rsidP="00077B96">
            <w:pPr>
              <w:pStyle w:val="TableBody"/>
              <w:jc w:val="center"/>
              <w:rPr>
                <w:ins w:id="1010" w:author="Brian Bohman" w:date="2021-08-30T14:01:00Z"/>
              </w:rPr>
            </w:pPr>
          </w:p>
        </w:tc>
        <w:tc>
          <w:tcPr>
            <w:tcW w:w="1224" w:type="dxa"/>
            <w:tcBorders>
              <w:left w:val="dotted" w:sz="4" w:space="0" w:color="auto"/>
              <w:bottom w:val="dotted" w:sz="4" w:space="0" w:color="auto"/>
            </w:tcBorders>
            <w:vAlign w:val="center"/>
          </w:tcPr>
          <w:p w14:paraId="3EBED5C1" w14:textId="7228037E" w:rsidR="00077B96" w:rsidRDefault="00077B96" w:rsidP="001A6B40">
            <w:pPr>
              <w:pStyle w:val="TableBody"/>
              <w:jc w:val="center"/>
              <w:rPr>
                <w:ins w:id="1011" w:author="Brian Bohman" w:date="2021-08-30T12:58:00Z"/>
              </w:rPr>
            </w:pPr>
            <w:ins w:id="1012" w:author="Brian Bohman" w:date="2021-08-30T13:00:00Z">
              <w:r>
                <w:t>44,000</w:t>
              </w:r>
            </w:ins>
          </w:p>
        </w:tc>
        <w:tc>
          <w:tcPr>
            <w:tcW w:w="1296" w:type="dxa"/>
            <w:vMerge/>
            <w:tcBorders>
              <w:bottom w:val="dotted" w:sz="4" w:space="0" w:color="auto"/>
              <w:right w:val="dotted" w:sz="4" w:space="0" w:color="auto"/>
            </w:tcBorders>
            <w:vAlign w:val="center"/>
          </w:tcPr>
          <w:p w14:paraId="3A1B16FE" w14:textId="77777777" w:rsidR="00077B96" w:rsidRDefault="00077B96" w:rsidP="001A6B40">
            <w:pPr>
              <w:pStyle w:val="TableBody"/>
              <w:jc w:val="center"/>
              <w:rPr>
                <w:ins w:id="1013" w:author="Brian Bohman" w:date="2021-08-30T12:58:00Z"/>
              </w:rPr>
            </w:pPr>
          </w:p>
        </w:tc>
        <w:tc>
          <w:tcPr>
            <w:tcW w:w="576" w:type="dxa"/>
            <w:tcBorders>
              <w:left w:val="dotted" w:sz="4" w:space="0" w:color="auto"/>
              <w:bottom w:val="dotted" w:sz="4" w:space="0" w:color="auto"/>
            </w:tcBorders>
          </w:tcPr>
          <w:p w14:paraId="3C4DEBDC" w14:textId="1649B65F" w:rsidR="00077B96" w:rsidRDefault="00077B96" w:rsidP="00535FAF">
            <w:pPr>
              <w:pStyle w:val="TableBody"/>
              <w:jc w:val="left"/>
              <w:rPr>
                <w:ins w:id="1014" w:author="Brian Bohman" w:date="2021-08-30T12:58:00Z"/>
              </w:rPr>
            </w:pPr>
            <w:ins w:id="1015" w:author="Brian Bohman" w:date="2021-08-30T13:11:00Z">
              <w:r w:rsidRPr="00536318">
                <w:t>4.77</w:t>
              </w:r>
            </w:ins>
          </w:p>
        </w:tc>
        <w:tc>
          <w:tcPr>
            <w:tcW w:w="720" w:type="dxa"/>
            <w:tcBorders>
              <w:bottom w:val="dotted" w:sz="4" w:space="0" w:color="auto"/>
            </w:tcBorders>
          </w:tcPr>
          <w:p w14:paraId="145E2BBE" w14:textId="24E61FE6" w:rsidR="00077B96" w:rsidRDefault="00077B96" w:rsidP="00535FAF">
            <w:pPr>
              <w:pStyle w:val="TableBody"/>
              <w:jc w:val="left"/>
              <w:rPr>
                <w:ins w:id="1016" w:author="Brian Bohman" w:date="2021-08-30T12:58:00Z"/>
              </w:rPr>
            </w:pPr>
            <w:ins w:id="1017" w:author="Brian Bohman" w:date="2021-08-30T13:11:00Z">
              <w:r w:rsidRPr="00536318">
                <w:t>0.412</w:t>
              </w:r>
            </w:ins>
          </w:p>
        </w:tc>
      </w:tr>
      <w:tr w:rsidR="00077B96" w14:paraId="04617A8E" w14:textId="77777777" w:rsidTr="00A254FB">
        <w:trPr>
          <w:ins w:id="1018" w:author="Brian Bohman" w:date="2021-08-30T12:58:00Z"/>
        </w:trPr>
        <w:tc>
          <w:tcPr>
            <w:tcW w:w="1146" w:type="dxa"/>
            <w:vMerge w:val="restart"/>
            <w:tcBorders>
              <w:top w:val="dotted" w:sz="4" w:space="0" w:color="auto"/>
            </w:tcBorders>
            <w:vAlign w:val="center"/>
          </w:tcPr>
          <w:p w14:paraId="31D8164E" w14:textId="369C93B0" w:rsidR="00077B96" w:rsidRDefault="00077B96" w:rsidP="00535FAF">
            <w:pPr>
              <w:pStyle w:val="TableBody"/>
              <w:jc w:val="left"/>
              <w:rPr>
                <w:ins w:id="1019" w:author="Brian Bohman" w:date="2021-08-30T12:58:00Z"/>
              </w:rPr>
            </w:pPr>
            <w:ins w:id="1020" w:author="Brian Bohman" w:date="2021-08-30T12:59:00Z">
              <w:r w:rsidRPr="006A7632">
                <w:t>Minnesota</w:t>
              </w:r>
            </w:ins>
          </w:p>
        </w:tc>
        <w:tc>
          <w:tcPr>
            <w:tcW w:w="1581" w:type="dxa"/>
            <w:tcBorders>
              <w:top w:val="dotted" w:sz="4" w:space="0" w:color="auto"/>
              <w:right w:val="dotted" w:sz="4" w:space="0" w:color="auto"/>
            </w:tcBorders>
            <w:vAlign w:val="center"/>
          </w:tcPr>
          <w:p w14:paraId="49DC89F9" w14:textId="2FDA8E32" w:rsidR="00077B96" w:rsidRDefault="00077B96" w:rsidP="00535FAF">
            <w:pPr>
              <w:pStyle w:val="TableBody"/>
              <w:jc w:val="left"/>
              <w:rPr>
                <w:ins w:id="1021" w:author="Brian Bohman" w:date="2021-08-30T12:58:00Z"/>
              </w:rPr>
            </w:pPr>
            <w:ins w:id="1022" w:author="Brian Bohman" w:date="2021-08-30T12:59:00Z">
              <w:r w:rsidRPr="006A7632">
                <w:t>Clearwater</w:t>
              </w:r>
            </w:ins>
          </w:p>
        </w:tc>
        <w:tc>
          <w:tcPr>
            <w:tcW w:w="1007" w:type="dxa"/>
            <w:tcBorders>
              <w:top w:val="dotted" w:sz="4" w:space="0" w:color="auto"/>
              <w:left w:val="dotted" w:sz="4" w:space="0" w:color="auto"/>
              <w:right w:val="dotted" w:sz="4" w:space="0" w:color="auto"/>
            </w:tcBorders>
            <w:vAlign w:val="center"/>
          </w:tcPr>
          <w:p w14:paraId="2CA5F4EB" w14:textId="69906E20" w:rsidR="00077B96" w:rsidRDefault="00077B96" w:rsidP="001A6B40">
            <w:pPr>
              <w:pStyle w:val="TableBody"/>
              <w:jc w:val="center"/>
              <w:rPr>
                <w:ins w:id="1023" w:author="Brian Bohman" w:date="2021-08-30T12:58:00Z"/>
              </w:rPr>
            </w:pPr>
            <w:ins w:id="1024" w:author="Brian Bohman" w:date="2021-08-30T13:05:00Z">
              <w:r>
                <w:t>ML</w:t>
              </w:r>
            </w:ins>
          </w:p>
        </w:tc>
        <w:tc>
          <w:tcPr>
            <w:tcW w:w="864" w:type="dxa"/>
            <w:vMerge w:val="restart"/>
            <w:tcBorders>
              <w:top w:val="dotted" w:sz="4" w:space="0" w:color="auto"/>
              <w:left w:val="dotted" w:sz="4" w:space="0" w:color="auto"/>
              <w:bottom w:val="single" w:sz="4" w:space="0" w:color="auto"/>
            </w:tcBorders>
            <w:vAlign w:val="center"/>
          </w:tcPr>
          <w:p w14:paraId="75B19E94" w14:textId="4E57DDA7" w:rsidR="00077B96" w:rsidRDefault="00077B96" w:rsidP="001A6B40">
            <w:pPr>
              <w:pStyle w:val="TableBody"/>
              <w:jc w:val="center"/>
              <w:rPr>
                <w:ins w:id="1025" w:author="Brian Bohman" w:date="2021-08-30T12:58:00Z"/>
              </w:rPr>
            </w:pPr>
            <w:ins w:id="1026" w:author="Brian Bohman" w:date="2021-08-30T13:00:00Z">
              <w:r>
                <w:t>11.6</w:t>
              </w:r>
            </w:ins>
          </w:p>
        </w:tc>
        <w:tc>
          <w:tcPr>
            <w:tcW w:w="864" w:type="dxa"/>
            <w:vMerge w:val="restart"/>
            <w:tcBorders>
              <w:top w:val="dotted" w:sz="4" w:space="0" w:color="auto"/>
            </w:tcBorders>
            <w:vAlign w:val="center"/>
          </w:tcPr>
          <w:p w14:paraId="6F90B3F3" w14:textId="3D3123EB" w:rsidR="00077B96" w:rsidRDefault="00077B96" w:rsidP="00077B96">
            <w:pPr>
              <w:pStyle w:val="TableBody"/>
              <w:jc w:val="center"/>
              <w:rPr>
                <w:ins w:id="1027" w:author="Brian Bohman" w:date="2021-08-30T14:00:00Z"/>
              </w:rPr>
            </w:pPr>
            <w:ins w:id="1028" w:author="Brian Bohman" w:date="2021-08-30T14:04:00Z">
              <w:r>
                <w:t>1638</w:t>
              </w:r>
            </w:ins>
          </w:p>
        </w:tc>
        <w:tc>
          <w:tcPr>
            <w:tcW w:w="1008" w:type="dxa"/>
            <w:vMerge w:val="restart"/>
            <w:tcBorders>
              <w:top w:val="dotted" w:sz="4" w:space="0" w:color="auto"/>
              <w:right w:val="dotted" w:sz="4" w:space="0" w:color="auto"/>
            </w:tcBorders>
            <w:vAlign w:val="center"/>
          </w:tcPr>
          <w:p w14:paraId="781DA7FC" w14:textId="36408901" w:rsidR="00077B96" w:rsidRDefault="00077B96" w:rsidP="00077B96">
            <w:pPr>
              <w:pStyle w:val="TableBody"/>
              <w:jc w:val="center"/>
              <w:rPr>
                <w:ins w:id="1029" w:author="Brian Bohman" w:date="2021-08-30T14:01:00Z"/>
              </w:rPr>
            </w:pPr>
            <w:ins w:id="1030" w:author="Brian Bohman" w:date="2021-08-30T14:05:00Z">
              <w:r>
                <w:t>3136</w:t>
              </w:r>
            </w:ins>
          </w:p>
        </w:tc>
        <w:tc>
          <w:tcPr>
            <w:tcW w:w="1224" w:type="dxa"/>
            <w:vMerge w:val="restart"/>
            <w:tcBorders>
              <w:top w:val="dotted" w:sz="4" w:space="0" w:color="auto"/>
              <w:left w:val="dotted" w:sz="4" w:space="0" w:color="auto"/>
            </w:tcBorders>
            <w:vAlign w:val="center"/>
          </w:tcPr>
          <w:p w14:paraId="3A1D9159" w14:textId="18B1CD4C" w:rsidR="00077B96" w:rsidRDefault="00077B96" w:rsidP="001A6B40">
            <w:pPr>
              <w:pStyle w:val="TableBody"/>
              <w:jc w:val="center"/>
              <w:rPr>
                <w:ins w:id="1031" w:author="Brian Bohman" w:date="2021-08-30T12:58:00Z"/>
              </w:rPr>
            </w:pPr>
            <w:ins w:id="1032" w:author="Brian Bohman" w:date="2021-08-30T13:00:00Z">
              <w:r>
                <w:t>36,000</w:t>
              </w:r>
            </w:ins>
          </w:p>
        </w:tc>
        <w:tc>
          <w:tcPr>
            <w:tcW w:w="1296" w:type="dxa"/>
            <w:vMerge w:val="restart"/>
            <w:tcBorders>
              <w:top w:val="dotted" w:sz="4" w:space="0" w:color="auto"/>
              <w:right w:val="dotted" w:sz="4" w:space="0" w:color="auto"/>
            </w:tcBorders>
            <w:vAlign w:val="center"/>
          </w:tcPr>
          <w:p w14:paraId="1B5DC74B" w14:textId="578113FD" w:rsidR="00077B96" w:rsidRDefault="00077B96" w:rsidP="001A6B40">
            <w:pPr>
              <w:pStyle w:val="TableBody"/>
              <w:jc w:val="center"/>
              <w:rPr>
                <w:ins w:id="1033" w:author="Brian Bohman" w:date="2021-08-30T12:58:00Z"/>
              </w:rPr>
            </w:pPr>
            <w:ins w:id="1034" w:author="Brian Bohman" w:date="2021-08-30T13:20:00Z">
              <w:r>
                <w:t>AN</w:t>
              </w:r>
            </w:ins>
            <w:ins w:id="1035" w:author="Brian Bohman" w:date="2021-08-30T13:01:00Z">
              <w:r>
                <w:t xml:space="preserve">, Urea, </w:t>
              </w:r>
            </w:ins>
            <w:ins w:id="1036" w:author="Brian Bohman" w:date="2021-08-30T13:23:00Z">
              <w:r>
                <w:t xml:space="preserve">UAN, </w:t>
              </w:r>
            </w:ins>
            <w:ins w:id="1037" w:author="Brian Bohman" w:date="2021-08-30T13:01:00Z">
              <w:r>
                <w:t>and/or PCU @ P</w:t>
              </w:r>
            </w:ins>
            <w:ins w:id="1038" w:author="Brian Bohman" w:date="2021-08-30T13:21:00Z">
              <w:r>
                <w:t>L</w:t>
              </w:r>
            </w:ins>
            <w:ins w:id="1039" w:author="Brian Bohman" w:date="2021-08-30T13:01:00Z">
              <w:r>
                <w:t xml:space="preserve">, </w:t>
              </w:r>
            </w:ins>
            <w:ins w:id="1040" w:author="Brian Bohman" w:date="2021-08-30T13:21:00Z">
              <w:r>
                <w:t>EM</w:t>
              </w:r>
            </w:ins>
            <w:ins w:id="1041" w:author="Brian Bohman" w:date="2021-08-30T13:01:00Z">
              <w:r>
                <w:t>, an</w:t>
              </w:r>
            </w:ins>
            <w:ins w:id="1042" w:author="Brian Bohman" w:date="2021-08-30T13:02:00Z">
              <w:r>
                <w:t>d/</w:t>
              </w:r>
            </w:ins>
            <w:ins w:id="1043" w:author="Brian Bohman" w:date="2021-08-30T13:01:00Z">
              <w:r>
                <w:t xml:space="preserve">or </w:t>
              </w:r>
            </w:ins>
            <w:ins w:id="1044" w:author="Brian Bohman" w:date="2021-08-30T13:21:00Z">
              <w:r>
                <w:t>P</w:t>
              </w:r>
            </w:ins>
            <w:ins w:id="1045" w:author="Brian Bohman" w:date="2021-08-30T13:01:00Z">
              <w:r>
                <w:t>-E</w:t>
              </w:r>
            </w:ins>
            <w:ins w:id="1046" w:author="Brian Bohman" w:date="2021-08-30T13:21:00Z">
              <w:r>
                <w:t>M</w:t>
              </w:r>
            </w:ins>
          </w:p>
        </w:tc>
        <w:tc>
          <w:tcPr>
            <w:tcW w:w="576" w:type="dxa"/>
            <w:tcBorders>
              <w:top w:val="dotted" w:sz="4" w:space="0" w:color="auto"/>
              <w:left w:val="dotted" w:sz="4" w:space="0" w:color="auto"/>
            </w:tcBorders>
          </w:tcPr>
          <w:p w14:paraId="77B3586B" w14:textId="2B6275AD" w:rsidR="00077B96" w:rsidRDefault="00077B96" w:rsidP="00535FAF">
            <w:pPr>
              <w:pStyle w:val="TableBody"/>
              <w:jc w:val="left"/>
              <w:rPr>
                <w:ins w:id="1047" w:author="Brian Bohman" w:date="2021-08-30T12:58:00Z"/>
              </w:rPr>
            </w:pPr>
            <w:ins w:id="1048" w:author="Brian Bohman" w:date="2021-08-30T13:11:00Z">
              <w:r w:rsidRPr="00536318">
                <w:t>4.75</w:t>
              </w:r>
            </w:ins>
          </w:p>
        </w:tc>
        <w:tc>
          <w:tcPr>
            <w:tcW w:w="720" w:type="dxa"/>
            <w:tcBorders>
              <w:top w:val="dotted" w:sz="4" w:space="0" w:color="auto"/>
            </w:tcBorders>
          </w:tcPr>
          <w:p w14:paraId="3653E859" w14:textId="7B492D62" w:rsidR="00077B96" w:rsidRDefault="00077B96" w:rsidP="00535FAF">
            <w:pPr>
              <w:pStyle w:val="TableBody"/>
              <w:jc w:val="left"/>
              <w:rPr>
                <w:ins w:id="1049" w:author="Brian Bohman" w:date="2021-08-30T12:58:00Z"/>
              </w:rPr>
            </w:pPr>
            <w:ins w:id="1050" w:author="Brian Bohman" w:date="2021-08-30T13:11:00Z">
              <w:r w:rsidRPr="00536318">
                <w:t>0.585</w:t>
              </w:r>
            </w:ins>
          </w:p>
        </w:tc>
      </w:tr>
      <w:tr w:rsidR="00077B96" w14:paraId="192D2824" w14:textId="77777777" w:rsidTr="00A254FB">
        <w:trPr>
          <w:ins w:id="1051" w:author="Brian Bohman" w:date="2021-08-30T12:58:00Z"/>
        </w:trPr>
        <w:tc>
          <w:tcPr>
            <w:tcW w:w="1146" w:type="dxa"/>
            <w:vMerge/>
            <w:vAlign w:val="center"/>
          </w:tcPr>
          <w:p w14:paraId="07FFCBBF" w14:textId="77777777" w:rsidR="00077B96" w:rsidRDefault="00077B96" w:rsidP="00535FAF">
            <w:pPr>
              <w:pStyle w:val="TableBody"/>
              <w:jc w:val="left"/>
              <w:rPr>
                <w:ins w:id="1052" w:author="Brian Bohman" w:date="2021-08-30T12:58:00Z"/>
              </w:rPr>
            </w:pPr>
          </w:p>
        </w:tc>
        <w:tc>
          <w:tcPr>
            <w:tcW w:w="1581" w:type="dxa"/>
            <w:tcBorders>
              <w:right w:val="dotted" w:sz="4" w:space="0" w:color="auto"/>
            </w:tcBorders>
            <w:vAlign w:val="center"/>
          </w:tcPr>
          <w:p w14:paraId="7B381FF2" w14:textId="6E8DE409" w:rsidR="00077B96" w:rsidRDefault="00077B96" w:rsidP="00535FAF">
            <w:pPr>
              <w:pStyle w:val="TableBody"/>
              <w:jc w:val="left"/>
              <w:rPr>
                <w:ins w:id="1053" w:author="Brian Bohman" w:date="2021-08-30T12:58:00Z"/>
              </w:rPr>
            </w:pPr>
            <w:ins w:id="1054" w:author="Brian Bohman" w:date="2021-08-30T12:59:00Z">
              <w:r w:rsidRPr="006A7632">
                <w:t>Dakota Russet</w:t>
              </w:r>
            </w:ins>
          </w:p>
        </w:tc>
        <w:tc>
          <w:tcPr>
            <w:tcW w:w="1007" w:type="dxa"/>
            <w:tcBorders>
              <w:left w:val="dotted" w:sz="4" w:space="0" w:color="auto"/>
              <w:right w:val="dotted" w:sz="4" w:space="0" w:color="auto"/>
            </w:tcBorders>
            <w:vAlign w:val="center"/>
          </w:tcPr>
          <w:p w14:paraId="332E84A5" w14:textId="77100C7F" w:rsidR="00077B96" w:rsidRDefault="00077B96" w:rsidP="001A6B40">
            <w:pPr>
              <w:pStyle w:val="TableBody"/>
              <w:jc w:val="center"/>
              <w:rPr>
                <w:ins w:id="1055" w:author="Brian Bohman" w:date="2021-08-30T12:58:00Z"/>
              </w:rPr>
            </w:pPr>
            <w:ins w:id="1056" w:author="Brian Bohman" w:date="2021-08-30T13:05:00Z">
              <w:r>
                <w:t>ML</w:t>
              </w:r>
            </w:ins>
          </w:p>
        </w:tc>
        <w:tc>
          <w:tcPr>
            <w:tcW w:w="864" w:type="dxa"/>
            <w:vMerge/>
            <w:tcBorders>
              <w:left w:val="dotted" w:sz="4" w:space="0" w:color="auto"/>
              <w:bottom w:val="single" w:sz="4" w:space="0" w:color="auto"/>
            </w:tcBorders>
            <w:vAlign w:val="center"/>
          </w:tcPr>
          <w:p w14:paraId="1AA37FFE" w14:textId="77777777" w:rsidR="00077B96" w:rsidRDefault="00077B96" w:rsidP="00535FAF">
            <w:pPr>
              <w:pStyle w:val="TableBody"/>
              <w:jc w:val="left"/>
              <w:rPr>
                <w:ins w:id="1057" w:author="Brian Bohman" w:date="2021-08-30T12:58:00Z"/>
              </w:rPr>
            </w:pPr>
          </w:p>
        </w:tc>
        <w:tc>
          <w:tcPr>
            <w:tcW w:w="864" w:type="dxa"/>
            <w:vMerge/>
            <w:vAlign w:val="center"/>
          </w:tcPr>
          <w:p w14:paraId="472000A5" w14:textId="77777777" w:rsidR="00077B96" w:rsidRDefault="00077B96" w:rsidP="00077B96">
            <w:pPr>
              <w:pStyle w:val="TableBody"/>
              <w:jc w:val="center"/>
              <w:rPr>
                <w:ins w:id="1058" w:author="Brian Bohman" w:date="2021-08-30T14:00:00Z"/>
              </w:rPr>
            </w:pPr>
          </w:p>
        </w:tc>
        <w:tc>
          <w:tcPr>
            <w:tcW w:w="1008" w:type="dxa"/>
            <w:vMerge/>
            <w:tcBorders>
              <w:right w:val="dotted" w:sz="4" w:space="0" w:color="auto"/>
            </w:tcBorders>
            <w:vAlign w:val="center"/>
          </w:tcPr>
          <w:p w14:paraId="5092DF58" w14:textId="77777777" w:rsidR="00077B96" w:rsidRDefault="00077B96" w:rsidP="00077B96">
            <w:pPr>
              <w:pStyle w:val="TableBody"/>
              <w:jc w:val="center"/>
              <w:rPr>
                <w:ins w:id="1059" w:author="Brian Bohman" w:date="2021-08-30T14:01:00Z"/>
              </w:rPr>
            </w:pPr>
          </w:p>
        </w:tc>
        <w:tc>
          <w:tcPr>
            <w:tcW w:w="1224" w:type="dxa"/>
            <w:vMerge/>
            <w:tcBorders>
              <w:left w:val="dotted" w:sz="4" w:space="0" w:color="auto"/>
            </w:tcBorders>
            <w:vAlign w:val="center"/>
          </w:tcPr>
          <w:p w14:paraId="0D71E2C8" w14:textId="24C26469" w:rsidR="00077B96" w:rsidRDefault="00077B96" w:rsidP="00535FAF">
            <w:pPr>
              <w:pStyle w:val="TableBody"/>
              <w:jc w:val="left"/>
              <w:rPr>
                <w:ins w:id="1060" w:author="Brian Bohman" w:date="2021-08-30T12:58:00Z"/>
              </w:rPr>
            </w:pPr>
          </w:p>
        </w:tc>
        <w:tc>
          <w:tcPr>
            <w:tcW w:w="1296" w:type="dxa"/>
            <w:vMerge/>
            <w:tcBorders>
              <w:right w:val="dotted" w:sz="4" w:space="0" w:color="auto"/>
            </w:tcBorders>
            <w:vAlign w:val="center"/>
          </w:tcPr>
          <w:p w14:paraId="6515CC46" w14:textId="77777777" w:rsidR="00077B96" w:rsidRDefault="00077B96" w:rsidP="00535FAF">
            <w:pPr>
              <w:pStyle w:val="TableBody"/>
              <w:jc w:val="left"/>
              <w:rPr>
                <w:ins w:id="1061" w:author="Brian Bohman" w:date="2021-08-30T12:58:00Z"/>
              </w:rPr>
            </w:pPr>
          </w:p>
        </w:tc>
        <w:tc>
          <w:tcPr>
            <w:tcW w:w="576" w:type="dxa"/>
            <w:tcBorders>
              <w:left w:val="dotted" w:sz="4" w:space="0" w:color="auto"/>
            </w:tcBorders>
          </w:tcPr>
          <w:p w14:paraId="104A8D6C" w14:textId="415F0A01" w:rsidR="00077B96" w:rsidRDefault="00077B96" w:rsidP="00535FAF">
            <w:pPr>
              <w:pStyle w:val="TableBody"/>
              <w:jc w:val="left"/>
              <w:rPr>
                <w:ins w:id="1062" w:author="Brian Bohman" w:date="2021-08-30T12:58:00Z"/>
              </w:rPr>
            </w:pPr>
            <w:ins w:id="1063" w:author="Brian Bohman" w:date="2021-08-30T13:11:00Z">
              <w:r w:rsidRPr="00536318">
                <w:t>4.75</w:t>
              </w:r>
            </w:ins>
          </w:p>
        </w:tc>
        <w:tc>
          <w:tcPr>
            <w:tcW w:w="720" w:type="dxa"/>
          </w:tcPr>
          <w:p w14:paraId="1720229B" w14:textId="760F9683" w:rsidR="00077B96" w:rsidRDefault="00077B96" w:rsidP="00535FAF">
            <w:pPr>
              <w:pStyle w:val="TableBody"/>
              <w:jc w:val="left"/>
              <w:rPr>
                <w:ins w:id="1064" w:author="Brian Bohman" w:date="2021-08-30T12:58:00Z"/>
              </w:rPr>
            </w:pPr>
            <w:ins w:id="1065" w:author="Brian Bohman" w:date="2021-08-30T13:11:00Z">
              <w:r w:rsidRPr="00536318">
                <w:t>0.599</w:t>
              </w:r>
            </w:ins>
          </w:p>
        </w:tc>
      </w:tr>
      <w:tr w:rsidR="00077B96" w14:paraId="3DB86401" w14:textId="77777777" w:rsidTr="00A254FB">
        <w:trPr>
          <w:ins w:id="1066" w:author="Brian Bohman" w:date="2021-08-30T12:58:00Z"/>
        </w:trPr>
        <w:tc>
          <w:tcPr>
            <w:tcW w:w="1146" w:type="dxa"/>
            <w:vMerge/>
            <w:vAlign w:val="center"/>
          </w:tcPr>
          <w:p w14:paraId="0E97BAB7" w14:textId="77777777" w:rsidR="00077B96" w:rsidRDefault="00077B96" w:rsidP="00535FAF">
            <w:pPr>
              <w:pStyle w:val="TableBody"/>
              <w:jc w:val="left"/>
              <w:rPr>
                <w:ins w:id="1067" w:author="Brian Bohman" w:date="2021-08-30T12:58:00Z"/>
              </w:rPr>
            </w:pPr>
          </w:p>
        </w:tc>
        <w:tc>
          <w:tcPr>
            <w:tcW w:w="1581" w:type="dxa"/>
            <w:tcBorders>
              <w:right w:val="dotted" w:sz="4" w:space="0" w:color="auto"/>
            </w:tcBorders>
            <w:vAlign w:val="center"/>
          </w:tcPr>
          <w:p w14:paraId="6DE2C8CF" w14:textId="54721F3C" w:rsidR="00077B96" w:rsidRDefault="00077B96" w:rsidP="00535FAF">
            <w:pPr>
              <w:pStyle w:val="TableBody"/>
              <w:jc w:val="left"/>
              <w:rPr>
                <w:ins w:id="1068" w:author="Brian Bohman" w:date="2021-08-30T12:58:00Z"/>
              </w:rPr>
            </w:pPr>
            <w:ins w:id="1069" w:author="Brian Bohman" w:date="2021-08-30T12:59:00Z">
              <w:r w:rsidRPr="006A7632">
                <w:t>Easton</w:t>
              </w:r>
            </w:ins>
          </w:p>
        </w:tc>
        <w:tc>
          <w:tcPr>
            <w:tcW w:w="1007" w:type="dxa"/>
            <w:tcBorders>
              <w:left w:val="dotted" w:sz="4" w:space="0" w:color="auto"/>
              <w:right w:val="dotted" w:sz="4" w:space="0" w:color="auto"/>
            </w:tcBorders>
            <w:vAlign w:val="center"/>
          </w:tcPr>
          <w:p w14:paraId="303E8E3C" w14:textId="37A81263" w:rsidR="00077B96" w:rsidRDefault="00077B96" w:rsidP="001A6B40">
            <w:pPr>
              <w:pStyle w:val="TableBody"/>
              <w:jc w:val="center"/>
              <w:rPr>
                <w:ins w:id="1070" w:author="Brian Bohman" w:date="2021-08-30T12:58:00Z"/>
              </w:rPr>
            </w:pPr>
            <w:ins w:id="1071" w:author="Brian Bohman" w:date="2021-08-30T13:05:00Z">
              <w:r>
                <w:t>L</w:t>
              </w:r>
            </w:ins>
          </w:p>
        </w:tc>
        <w:tc>
          <w:tcPr>
            <w:tcW w:w="864" w:type="dxa"/>
            <w:vMerge/>
            <w:tcBorders>
              <w:left w:val="dotted" w:sz="4" w:space="0" w:color="auto"/>
              <w:bottom w:val="single" w:sz="4" w:space="0" w:color="auto"/>
            </w:tcBorders>
            <w:vAlign w:val="center"/>
          </w:tcPr>
          <w:p w14:paraId="6AE34FF6" w14:textId="77777777" w:rsidR="00077B96" w:rsidRDefault="00077B96" w:rsidP="00535FAF">
            <w:pPr>
              <w:pStyle w:val="TableBody"/>
              <w:jc w:val="left"/>
              <w:rPr>
                <w:ins w:id="1072" w:author="Brian Bohman" w:date="2021-08-30T12:58:00Z"/>
              </w:rPr>
            </w:pPr>
          </w:p>
        </w:tc>
        <w:tc>
          <w:tcPr>
            <w:tcW w:w="864" w:type="dxa"/>
            <w:vMerge/>
            <w:vAlign w:val="center"/>
          </w:tcPr>
          <w:p w14:paraId="0216E49A" w14:textId="77777777" w:rsidR="00077B96" w:rsidRDefault="00077B96" w:rsidP="00077B96">
            <w:pPr>
              <w:pStyle w:val="TableBody"/>
              <w:jc w:val="center"/>
              <w:rPr>
                <w:ins w:id="1073" w:author="Brian Bohman" w:date="2021-08-30T14:00:00Z"/>
              </w:rPr>
            </w:pPr>
          </w:p>
        </w:tc>
        <w:tc>
          <w:tcPr>
            <w:tcW w:w="1008" w:type="dxa"/>
            <w:vMerge/>
            <w:tcBorders>
              <w:right w:val="dotted" w:sz="4" w:space="0" w:color="auto"/>
            </w:tcBorders>
            <w:vAlign w:val="center"/>
          </w:tcPr>
          <w:p w14:paraId="63E29342" w14:textId="77777777" w:rsidR="00077B96" w:rsidRDefault="00077B96" w:rsidP="00077B96">
            <w:pPr>
              <w:pStyle w:val="TableBody"/>
              <w:jc w:val="center"/>
              <w:rPr>
                <w:ins w:id="1074" w:author="Brian Bohman" w:date="2021-08-30T14:01:00Z"/>
              </w:rPr>
            </w:pPr>
          </w:p>
        </w:tc>
        <w:tc>
          <w:tcPr>
            <w:tcW w:w="1224" w:type="dxa"/>
            <w:vMerge/>
            <w:tcBorders>
              <w:left w:val="dotted" w:sz="4" w:space="0" w:color="auto"/>
            </w:tcBorders>
            <w:vAlign w:val="center"/>
          </w:tcPr>
          <w:p w14:paraId="2D7F8B1A" w14:textId="2D8F0C96" w:rsidR="00077B96" w:rsidRDefault="00077B96" w:rsidP="00535FAF">
            <w:pPr>
              <w:pStyle w:val="TableBody"/>
              <w:jc w:val="left"/>
              <w:rPr>
                <w:ins w:id="1075" w:author="Brian Bohman" w:date="2021-08-30T12:58:00Z"/>
              </w:rPr>
            </w:pPr>
          </w:p>
        </w:tc>
        <w:tc>
          <w:tcPr>
            <w:tcW w:w="1296" w:type="dxa"/>
            <w:vMerge/>
            <w:tcBorders>
              <w:right w:val="dotted" w:sz="4" w:space="0" w:color="auto"/>
            </w:tcBorders>
            <w:vAlign w:val="center"/>
          </w:tcPr>
          <w:p w14:paraId="11082C4E" w14:textId="77777777" w:rsidR="00077B96" w:rsidRDefault="00077B96" w:rsidP="00535FAF">
            <w:pPr>
              <w:pStyle w:val="TableBody"/>
              <w:jc w:val="left"/>
              <w:rPr>
                <w:ins w:id="1076" w:author="Brian Bohman" w:date="2021-08-30T12:58:00Z"/>
              </w:rPr>
            </w:pPr>
          </w:p>
        </w:tc>
        <w:tc>
          <w:tcPr>
            <w:tcW w:w="576" w:type="dxa"/>
            <w:tcBorders>
              <w:left w:val="dotted" w:sz="4" w:space="0" w:color="auto"/>
            </w:tcBorders>
          </w:tcPr>
          <w:p w14:paraId="0198673C" w14:textId="4F0E0ABD" w:rsidR="00077B96" w:rsidRDefault="00077B96" w:rsidP="00535FAF">
            <w:pPr>
              <w:pStyle w:val="TableBody"/>
              <w:jc w:val="left"/>
              <w:rPr>
                <w:ins w:id="1077" w:author="Brian Bohman" w:date="2021-08-30T12:58:00Z"/>
              </w:rPr>
            </w:pPr>
            <w:ins w:id="1078" w:author="Brian Bohman" w:date="2021-08-30T13:11:00Z">
              <w:r w:rsidRPr="00536318">
                <w:t>4.75</w:t>
              </w:r>
            </w:ins>
          </w:p>
        </w:tc>
        <w:tc>
          <w:tcPr>
            <w:tcW w:w="720" w:type="dxa"/>
          </w:tcPr>
          <w:p w14:paraId="4EBD136E" w14:textId="68BEC4E8" w:rsidR="00077B96" w:rsidRDefault="00077B96" w:rsidP="00535FAF">
            <w:pPr>
              <w:pStyle w:val="TableBody"/>
              <w:jc w:val="left"/>
              <w:rPr>
                <w:ins w:id="1079" w:author="Brian Bohman" w:date="2021-08-30T12:58:00Z"/>
              </w:rPr>
            </w:pPr>
            <w:ins w:id="1080" w:author="Brian Bohman" w:date="2021-08-30T13:11:00Z">
              <w:r w:rsidRPr="00536318">
                <w:t>0.592</w:t>
              </w:r>
            </w:ins>
          </w:p>
        </w:tc>
      </w:tr>
      <w:tr w:rsidR="00077B96" w14:paraId="050F6B13" w14:textId="77777777" w:rsidTr="00A254FB">
        <w:trPr>
          <w:ins w:id="1081" w:author="Brian Bohman" w:date="2021-08-30T12:58:00Z"/>
        </w:trPr>
        <w:tc>
          <w:tcPr>
            <w:tcW w:w="1146" w:type="dxa"/>
            <w:vMerge/>
            <w:vAlign w:val="center"/>
          </w:tcPr>
          <w:p w14:paraId="67F4AA33" w14:textId="77777777" w:rsidR="00077B96" w:rsidRDefault="00077B96" w:rsidP="00535FAF">
            <w:pPr>
              <w:pStyle w:val="TableBody"/>
              <w:jc w:val="left"/>
              <w:rPr>
                <w:ins w:id="1082" w:author="Brian Bohman" w:date="2021-08-30T12:58:00Z"/>
              </w:rPr>
            </w:pPr>
          </w:p>
        </w:tc>
        <w:tc>
          <w:tcPr>
            <w:tcW w:w="1581" w:type="dxa"/>
            <w:tcBorders>
              <w:right w:val="dotted" w:sz="4" w:space="0" w:color="auto"/>
            </w:tcBorders>
            <w:vAlign w:val="center"/>
          </w:tcPr>
          <w:p w14:paraId="30324D41" w14:textId="39252547" w:rsidR="00077B96" w:rsidRDefault="00077B96" w:rsidP="00535FAF">
            <w:pPr>
              <w:pStyle w:val="TableBody"/>
              <w:jc w:val="left"/>
              <w:rPr>
                <w:ins w:id="1083" w:author="Brian Bohman" w:date="2021-08-30T12:58:00Z"/>
              </w:rPr>
            </w:pPr>
            <w:ins w:id="1084" w:author="Brian Bohman" w:date="2021-08-30T12:59:00Z">
              <w:r w:rsidRPr="006A7632">
                <w:t>Russet Burbank</w:t>
              </w:r>
            </w:ins>
          </w:p>
        </w:tc>
        <w:tc>
          <w:tcPr>
            <w:tcW w:w="1007" w:type="dxa"/>
            <w:tcBorders>
              <w:left w:val="dotted" w:sz="4" w:space="0" w:color="auto"/>
              <w:right w:val="dotted" w:sz="4" w:space="0" w:color="auto"/>
            </w:tcBorders>
            <w:vAlign w:val="center"/>
          </w:tcPr>
          <w:p w14:paraId="14CA9194" w14:textId="101BAB58" w:rsidR="00077B96" w:rsidRDefault="00077B96" w:rsidP="001A6B40">
            <w:pPr>
              <w:pStyle w:val="TableBody"/>
              <w:jc w:val="center"/>
              <w:rPr>
                <w:ins w:id="1085" w:author="Brian Bohman" w:date="2021-08-30T12:58:00Z"/>
              </w:rPr>
            </w:pPr>
            <w:ins w:id="1086" w:author="Brian Bohman" w:date="2021-08-30T13:05:00Z">
              <w:r>
                <w:t>L</w:t>
              </w:r>
            </w:ins>
            <w:ins w:id="1087" w:author="Brian Bohman" w:date="2021-08-30T13:22:00Z">
              <w:r>
                <w:t xml:space="preserve"> to </w:t>
              </w:r>
            </w:ins>
            <w:ins w:id="1088" w:author="Brian Bohman" w:date="2021-08-30T13:05:00Z">
              <w:r>
                <w:t>VL</w:t>
              </w:r>
            </w:ins>
          </w:p>
        </w:tc>
        <w:tc>
          <w:tcPr>
            <w:tcW w:w="864" w:type="dxa"/>
            <w:vMerge/>
            <w:tcBorders>
              <w:left w:val="dotted" w:sz="4" w:space="0" w:color="auto"/>
              <w:bottom w:val="single" w:sz="4" w:space="0" w:color="auto"/>
            </w:tcBorders>
            <w:vAlign w:val="center"/>
          </w:tcPr>
          <w:p w14:paraId="3A3FA1E0" w14:textId="77777777" w:rsidR="00077B96" w:rsidRDefault="00077B96" w:rsidP="00535FAF">
            <w:pPr>
              <w:pStyle w:val="TableBody"/>
              <w:jc w:val="left"/>
              <w:rPr>
                <w:ins w:id="1089" w:author="Brian Bohman" w:date="2021-08-30T12:58:00Z"/>
              </w:rPr>
            </w:pPr>
          </w:p>
        </w:tc>
        <w:tc>
          <w:tcPr>
            <w:tcW w:w="864" w:type="dxa"/>
            <w:vMerge/>
            <w:vAlign w:val="center"/>
          </w:tcPr>
          <w:p w14:paraId="6CEAB04B" w14:textId="77777777" w:rsidR="00077B96" w:rsidRDefault="00077B96" w:rsidP="00077B96">
            <w:pPr>
              <w:pStyle w:val="TableBody"/>
              <w:jc w:val="center"/>
              <w:rPr>
                <w:ins w:id="1090" w:author="Brian Bohman" w:date="2021-08-30T14:00:00Z"/>
              </w:rPr>
            </w:pPr>
          </w:p>
        </w:tc>
        <w:tc>
          <w:tcPr>
            <w:tcW w:w="1008" w:type="dxa"/>
            <w:vMerge/>
            <w:tcBorders>
              <w:right w:val="dotted" w:sz="4" w:space="0" w:color="auto"/>
            </w:tcBorders>
            <w:vAlign w:val="center"/>
          </w:tcPr>
          <w:p w14:paraId="34B24309" w14:textId="77777777" w:rsidR="00077B96" w:rsidRDefault="00077B96" w:rsidP="00077B96">
            <w:pPr>
              <w:pStyle w:val="TableBody"/>
              <w:jc w:val="center"/>
              <w:rPr>
                <w:ins w:id="1091" w:author="Brian Bohman" w:date="2021-08-30T14:01:00Z"/>
              </w:rPr>
            </w:pPr>
          </w:p>
        </w:tc>
        <w:tc>
          <w:tcPr>
            <w:tcW w:w="1224" w:type="dxa"/>
            <w:vMerge/>
            <w:tcBorders>
              <w:left w:val="dotted" w:sz="4" w:space="0" w:color="auto"/>
            </w:tcBorders>
            <w:vAlign w:val="center"/>
          </w:tcPr>
          <w:p w14:paraId="3631D050" w14:textId="063830BC" w:rsidR="00077B96" w:rsidRDefault="00077B96" w:rsidP="00535FAF">
            <w:pPr>
              <w:pStyle w:val="TableBody"/>
              <w:jc w:val="left"/>
              <w:rPr>
                <w:ins w:id="1092" w:author="Brian Bohman" w:date="2021-08-30T12:58:00Z"/>
              </w:rPr>
            </w:pPr>
          </w:p>
        </w:tc>
        <w:tc>
          <w:tcPr>
            <w:tcW w:w="1296" w:type="dxa"/>
            <w:vMerge/>
            <w:tcBorders>
              <w:right w:val="dotted" w:sz="4" w:space="0" w:color="auto"/>
            </w:tcBorders>
            <w:vAlign w:val="center"/>
          </w:tcPr>
          <w:p w14:paraId="301160E9" w14:textId="77777777" w:rsidR="00077B96" w:rsidRDefault="00077B96" w:rsidP="00535FAF">
            <w:pPr>
              <w:pStyle w:val="TableBody"/>
              <w:jc w:val="left"/>
              <w:rPr>
                <w:ins w:id="1093" w:author="Brian Bohman" w:date="2021-08-30T12:58:00Z"/>
              </w:rPr>
            </w:pPr>
          </w:p>
        </w:tc>
        <w:tc>
          <w:tcPr>
            <w:tcW w:w="576" w:type="dxa"/>
            <w:tcBorders>
              <w:left w:val="dotted" w:sz="4" w:space="0" w:color="auto"/>
            </w:tcBorders>
          </w:tcPr>
          <w:p w14:paraId="25BF87F0" w14:textId="7994E6B9" w:rsidR="00077B96" w:rsidRDefault="00077B96" w:rsidP="00535FAF">
            <w:pPr>
              <w:pStyle w:val="TableBody"/>
              <w:jc w:val="left"/>
              <w:rPr>
                <w:ins w:id="1094" w:author="Brian Bohman" w:date="2021-08-30T12:58:00Z"/>
              </w:rPr>
            </w:pPr>
            <w:ins w:id="1095" w:author="Brian Bohman" w:date="2021-08-30T13:11:00Z">
              <w:r w:rsidRPr="00536318">
                <w:t>4.74</w:t>
              </w:r>
            </w:ins>
          </w:p>
        </w:tc>
        <w:tc>
          <w:tcPr>
            <w:tcW w:w="720" w:type="dxa"/>
          </w:tcPr>
          <w:p w14:paraId="3FCECBFE" w14:textId="60643D5E" w:rsidR="00077B96" w:rsidRDefault="00077B96" w:rsidP="00535FAF">
            <w:pPr>
              <w:pStyle w:val="TableBody"/>
              <w:jc w:val="left"/>
              <w:rPr>
                <w:ins w:id="1096" w:author="Brian Bohman" w:date="2021-08-30T12:58:00Z"/>
              </w:rPr>
            </w:pPr>
            <w:ins w:id="1097" w:author="Brian Bohman" w:date="2021-08-30T13:11:00Z">
              <w:r w:rsidRPr="00536318">
                <w:t>0.566</w:t>
              </w:r>
            </w:ins>
          </w:p>
        </w:tc>
      </w:tr>
      <w:tr w:rsidR="00077B96" w14:paraId="441407DC" w14:textId="77777777" w:rsidTr="00A254FB">
        <w:trPr>
          <w:ins w:id="1098" w:author="Brian Bohman" w:date="2021-08-30T12:58:00Z"/>
        </w:trPr>
        <w:tc>
          <w:tcPr>
            <w:tcW w:w="1146" w:type="dxa"/>
            <w:vMerge/>
            <w:tcBorders>
              <w:bottom w:val="single" w:sz="4" w:space="0" w:color="auto"/>
            </w:tcBorders>
            <w:vAlign w:val="center"/>
          </w:tcPr>
          <w:p w14:paraId="450CF4C5" w14:textId="77777777" w:rsidR="00077B96" w:rsidRDefault="00077B96" w:rsidP="00535FAF">
            <w:pPr>
              <w:pStyle w:val="TableBody"/>
              <w:jc w:val="left"/>
              <w:rPr>
                <w:ins w:id="1099" w:author="Brian Bohman" w:date="2021-08-30T12:58:00Z"/>
              </w:rPr>
            </w:pPr>
          </w:p>
        </w:tc>
        <w:tc>
          <w:tcPr>
            <w:tcW w:w="1581" w:type="dxa"/>
            <w:tcBorders>
              <w:bottom w:val="single" w:sz="4" w:space="0" w:color="auto"/>
              <w:right w:val="dotted" w:sz="4" w:space="0" w:color="auto"/>
            </w:tcBorders>
            <w:vAlign w:val="center"/>
          </w:tcPr>
          <w:p w14:paraId="1D16F46C" w14:textId="6113DE85" w:rsidR="00077B96" w:rsidRDefault="00077B96" w:rsidP="00535FAF">
            <w:pPr>
              <w:pStyle w:val="TableBody"/>
              <w:jc w:val="left"/>
              <w:rPr>
                <w:ins w:id="1100" w:author="Brian Bohman" w:date="2021-08-30T12:58:00Z"/>
              </w:rPr>
            </w:pPr>
            <w:ins w:id="1101" w:author="Brian Bohman" w:date="2021-08-30T12:59:00Z">
              <w:r w:rsidRPr="006A7632">
                <w:t>Umatilla Russet</w:t>
              </w:r>
            </w:ins>
          </w:p>
        </w:tc>
        <w:tc>
          <w:tcPr>
            <w:tcW w:w="1007" w:type="dxa"/>
            <w:tcBorders>
              <w:left w:val="dotted" w:sz="4" w:space="0" w:color="auto"/>
              <w:bottom w:val="single" w:sz="4" w:space="0" w:color="auto"/>
              <w:right w:val="dotted" w:sz="4" w:space="0" w:color="auto"/>
            </w:tcBorders>
            <w:vAlign w:val="center"/>
          </w:tcPr>
          <w:p w14:paraId="14AB9852" w14:textId="760CCD7A" w:rsidR="00077B96" w:rsidRDefault="00077B96" w:rsidP="001A6B40">
            <w:pPr>
              <w:pStyle w:val="TableBody"/>
              <w:jc w:val="center"/>
              <w:rPr>
                <w:ins w:id="1102" w:author="Brian Bohman" w:date="2021-08-30T12:58:00Z"/>
              </w:rPr>
            </w:pPr>
            <w:ins w:id="1103" w:author="Brian Bohman" w:date="2021-08-30T13:05:00Z">
              <w:r>
                <w:t>ML</w:t>
              </w:r>
            </w:ins>
            <w:ins w:id="1104" w:author="Brian Bohman" w:date="2021-08-30T13:22:00Z">
              <w:r>
                <w:t xml:space="preserve"> to </w:t>
              </w:r>
            </w:ins>
            <w:ins w:id="1105" w:author="Brian Bohman" w:date="2021-08-30T13:05:00Z">
              <w:r>
                <w:t>L</w:t>
              </w:r>
            </w:ins>
          </w:p>
        </w:tc>
        <w:tc>
          <w:tcPr>
            <w:tcW w:w="864" w:type="dxa"/>
            <w:vMerge/>
            <w:tcBorders>
              <w:left w:val="dotted" w:sz="4" w:space="0" w:color="auto"/>
              <w:bottom w:val="single" w:sz="4" w:space="0" w:color="auto"/>
            </w:tcBorders>
            <w:vAlign w:val="center"/>
          </w:tcPr>
          <w:p w14:paraId="15FF4766" w14:textId="77777777" w:rsidR="00077B96" w:rsidRDefault="00077B96" w:rsidP="00535FAF">
            <w:pPr>
              <w:pStyle w:val="TableBody"/>
              <w:jc w:val="left"/>
              <w:rPr>
                <w:ins w:id="1106" w:author="Brian Bohman" w:date="2021-08-30T12:58:00Z"/>
              </w:rPr>
            </w:pPr>
          </w:p>
        </w:tc>
        <w:tc>
          <w:tcPr>
            <w:tcW w:w="864" w:type="dxa"/>
            <w:vMerge/>
            <w:tcBorders>
              <w:bottom w:val="single" w:sz="4" w:space="0" w:color="auto"/>
            </w:tcBorders>
            <w:vAlign w:val="center"/>
          </w:tcPr>
          <w:p w14:paraId="23AA2C7A" w14:textId="77777777" w:rsidR="00077B96" w:rsidRDefault="00077B96" w:rsidP="00077B96">
            <w:pPr>
              <w:pStyle w:val="TableBody"/>
              <w:jc w:val="center"/>
              <w:rPr>
                <w:ins w:id="1107" w:author="Brian Bohman" w:date="2021-08-30T14:00:00Z"/>
              </w:rPr>
            </w:pPr>
          </w:p>
        </w:tc>
        <w:tc>
          <w:tcPr>
            <w:tcW w:w="1008" w:type="dxa"/>
            <w:vMerge/>
            <w:tcBorders>
              <w:bottom w:val="single" w:sz="4" w:space="0" w:color="auto"/>
              <w:right w:val="dotted" w:sz="4" w:space="0" w:color="auto"/>
            </w:tcBorders>
            <w:vAlign w:val="center"/>
          </w:tcPr>
          <w:p w14:paraId="02B20BED" w14:textId="77777777" w:rsidR="00077B96" w:rsidRDefault="00077B96" w:rsidP="00077B96">
            <w:pPr>
              <w:pStyle w:val="TableBody"/>
              <w:jc w:val="center"/>
              <w:rPr>
                <w:ins w:id="1108" w:author="Brian Bohman" w:date="2021-08-30T14:01:00Z"/>
              </w:rPr>
            </w:pPr>
          </w:p>
        </w:tc>
        <w:tc>
          <w:tcPr>
            <w:tcW w:w="1224" w:type="dxa"/>
            <w:vMerge/>
            <w:tcBorders>
              <w:left w:val="dotted" w:sz="4" w:space="0" w:color="auto"/>
              <w:bottom w:val="single" w:sz="4" w:space="0" w:color="auto"/>
            </w:tcBorders>
            <w:vAlign w:val="center"/>
          </w:tcPr>
          <w:p w14:paraId="7D62E413" w14:textId="35C28696" w:rsidR="00077B96" w:rsidRDefault="00077B96" w:rsidP="00535FAF">
            <w:pPr>
              <w:pStyle w:val="TableBody"/>
              <w:jc w:val="left"/>
              <w:rPr>
                <w:ins w:id="1109" w:author="Brian Bohman" w:date="2021-08-30T12:58:00Z"/>
              </w:rPr>
            </w:pPr>
          </w:p>
        </w:tc>
        <w:tc>
          <w:tcPr>
            <w:tcW w:w="1296" w:type="dxa"/>
            <w:vMerge/>
            <w:tcBorders>
              <w:bottom w:val="single" w:sz="4" w:space="0" w:color="auto"/>
              <w:right w:val="dotted" w:sz="4" w:space="0" w:color="auto"/>
            </w:tcBorders>
            <w:vAlign w:val="center"/>
          </w:tcPr>
          <w:p w14:paraId="55D4ACCE" w14:textId="77777777" w:rsidR="00077B96" w:rsidRDefault="00077B96" w:rsidP="00535FAF">
            <w:pPr>
              <w:pStyle w:val="TableBody"/>
              <w:jc w:val="left"/>
              <w:rPr>
                <w:ins w:id="1110" w:author="Brian Bohman" w:date="2021-08-30T12:58:00Z"/>
              </w:rPr>
            </w:pPr>
          </w:p>
        </w:tc>
        <w:tc>
          <w:tcPr>
            <w:tcW w:w="576" w:type="dxa"/>
            <w:tcBorders>
              <w:left w:val="dotted" w:sz="4" w:space="0" w:color="auto"/>
              <w:bottom w:val="single" w:sz="4" w:space="0" w:color="auto"/>
            </w:tcBorders>
          </w:tcPr>
          <w:p w14:paraId="5AF63712" w14:textId="00932A3A" w:rsidR="00077B96" w:rsidRDefault="00077B96" w:rsidP="00535FAF">
            <w:pPr>
              <w:pStyle w:val="TableBody"/>
              <w:jc w:val="left"/>
              <w:rPr>
                <w:ins w:id="1111" w:author="Brian Bohman" w:date="2021-08-30T12:58:00Z"/>
              </w:rPr>
            </w:pPr>
            <w:ins w:id="1112" w:author="Brian Bohman" w:date="2021-08-30T13:11:00Z">
              <w:r w:rsidRPr="00536318">
                <w:t>4.75</w:t>
              </w:r>
            </w:ins>
          </w:p>
        </w:tc>
        <w:tc>
          <w:tcPr>
            <w:tcW w:w="720" w:type="dxa"/>
            <w:tcBorders>
              <w:bottom w:val="single" w:sz="4" w:space="0" w:color="auto"/>
            </w:tcBorders>
          </w:tcPr>
          <w:p w14:paraId="32AB9E62" w14:textId="28C795D7" w:rsidR="00077B96" w:rsidRDefault="00077B96" w:rsidP="00535FAF">
            <w:pPr>
              <w:pStyle w:val="TableBody"/>
              <w:jc w:val="left"/>
              <w:rPr>
                <w:ins w:id="1113" w:author="Brian Bohman" w:date="2021-08-30T12:58:00Z"/>
              </w:rPr>
            </w:pPr>
            <w:ins w:id="1114" w:author="Brian Bohman" w:date="2021-08-30T13:11:00Z">
              <w:r w:rsidRPr="00536318">
                <w:t>0.588</w:t>
              </w:r>
            </w:ins>
          </w:p>
        </w:tc>
      </w:tr>
      <w:tr w:rsidR="00A254FB" w14:paraId="6093968F" w14:textId="77777777" w:rsidTr="00A254FB">
        <w:trPr>
          <w:trHeight w:val="720"/>
          <w:ins w:id="1115" w:author="Brian Bohman" w:date="2021-08-30T14:07:00Z"/>
        </w:trPr>
        <w:tc>
          <w:tcPr>
            <w:tcW w:w="2727" w:type="dxa"/>
            <w:gridSpan w:val="2"/>
            <w:tcBorders>
              <w:top w:val="single" w:sz="4" w:space="0" w:color="auto"/>
              <w:bottom w:val="single" w:sz="4" w:space="0" w:color="auto"/>
              <w:right w:val="dotted" w:sz="4" w:space="0" w:color="auto"/>
            </w:tcBorders>
            <w:vAlign w:val="center"/>
          </w:tcPr>
          <w:p w14:paraId="41B17992" w14:textId="517F1209" w:rsidR="00A254FB" w:rsidRPr="006A7632" w:rsidRDefault="00A254FB" w:rsidP="00A254FB">
            <w:pPr>
              <w:pStyle w:val="TableBody"/>
              <w:jc w:val="center"/>
              <w:rPr>
                <w:ins w:id="1116" w:author="Brian Bohman" w:date="2021-08-30T14:07:00Z"/>
              </w:rPr>
            </w:pPr>
            <w:ins w:id="1117" w:author="Brian Bohman" w:date="2021-08-30T14:10:00Z">
              <w:r>
                <w:t xml:space="preserve">Hypothesized Mechanisms for </w:t>
              </w:r>
              <w:r w:rsidRPr="00AA7041">
                <w:t>Dilution</w:t>
              </w:r>
            </w:ins>
          </w:p>
        </w:tc>
        <w:tc>
          <w:tcPr>
            <w:tcW w:w="1007" w:type="dxa"/>
            <w:tcBorders>
              <w:top w:val="single" w:sz="4" w:space="0" w:color="auto"/>
              <w:left w:val="dotted" w:sz="4" w:space="0" w:color="auto"/>
              <w:bottom w:val="single" w:sz="4" w:space="0" w:color="auto"/>
              <w:right w:val="dotted" w:sz="4" w:space="0" w:color="auto"/>
            </w:tcBorders>
            <w:vAlign w:val="center"/>
          </w:tcPr>
          <w:p w14:paraId="6759AE41" w14:textId="77777777" w:rsidR="00A254FB" w:rsidRDefault="00A254FB" w:rsidP="00A254FB">
            <w:pPr>
              <w:pStyle w:val="TableBody"/>
              <w:jc w:val="center"/>
              <w:rPr>
                <w:ins w:id="1118" w:author="Brian Bohman" w:date="2021-08-30T14:09:00Z"/>
              </w:rPr>
            </w:pPr>
            <w:ins w:id="1119" w:author="Brian Bohman" w:date="2021-08-30T14:08:00Z">
              <w:r w:rsidRPr="00AA7041">
                <w:t>↑</w:t>
              </w:r>
            </w:ins>
          </w:p>
          <w:p w14:paraId="5091B725" w14:textId="2998D615" w:rsidR="00A254FB" w:rsidRDefault="00A254FB" w:rsidP="00A254FB">
            <w:pPr>
              <w:pStyle w:val="TableBody"/>
              <w:jc w:val="center"/>
              <w:rPr>
                <w:ins w:id="1120" w:author="Brian Bohman" w:date="2021-08-30T14:07:00Z"/>
              </w:rPr>
            </w:pPr>
            <w:ins w:id="1121" w:author="Brian Bohman" w:date="2021-08-30T14:08:00Z">
              <w:r w:rsidRPr="00AA7041">
                <w:t>Earl</w:t>
              </w:r>
              <w:r>
                <w:t>y</w:t>
              </w:r>
            </w:ins>
          </w:p>
        </w:tc>
        <w:tc>
          <w:tcPr>
            <w:tcW w:w="864" w:type="dxa"/>
            <w:tcBorders>
              <w:top w:val="single" w:sz="4" w:space="0" w:color="auto"/>
              <w:left w:val="dotted" w:sz="4" w:space="0" w:color="auto"/>
              <w:bottom w:val="single" w:sz="4" w:space="0" w:color="auto"/>
            </w:tcBorders>
            <w:vAlign w:val="center"/>
          </w:tcPr>
          <w:p w14:paraId="000F2979" w14:textId="77777777" w:rsidR="00A254FB" w:rsidRDefault="00A254FB" w:rsidP="00A254FB">
            <w:pPr>
              <w:pStyle w:val="TableBody"/>
              <w:jc w:val="center"/>
              <w:rPr>
                <w:ins w:id="1122" w:author="Brian Bohman" w:date="2021-08-30T14:08:00Z"/>
              </w:rPr>
            </w:pPr>
            <w:ins w:id="1123" w:author="Brian Bohman" w:date="2021-08-30T14:08:00Z">
              <w:r w:rsidRPr="00AA7041">
                <w:t>↑</w:t>
              </w:r>
            </w:ins>
          </w:p>
          <w:p w14:paraId="012BEFDF" w14:textId="22505D11" w:rsidR="00A254FB" w:rsidRDefault="00A254FB" w:rsidP="00A254FB">
            <w:pPr>
              <w:pStyle w:val="TableBody"/>
              <w:jc w:val="center"/>
              <w:rPr>
                <w:ins w:id="1124" w:author="Brian Bohman" w:date="2021-08-30T14:07:00Z"/>
              </w:rPr>
            </w:pPr>
            <w:ins w:id="1125" w:author="Brian Bohman" w:date="2021-08-30T14:08:00Z">
              <w:r>
                <w:t>∆</w:t>
              </w:r>
              <w:proofErr w:type="spellStart"/>
              <w:r>
                <w:t>T</w:t>
              </w:r>
              <w:r w:rsidRPr="00627160">
                <w:rPr>
                  <w:vertAlign w:val="subscript"/>
                </w:rPr>
                <w:t>Diurnal</w:t>
              </w:r>
            </w:ins>
            <w:proofErr w:type="spellEnd"/>
          </w:p>
        </w:tc>
        <w:tc>
          <w:tcPr>
            <w:tcW w:w="864" w:type="dxa"/>
            <w:tcBorders>
              <w:top w:val="single" w:sz="4" w:space="0" w:color="auto"/>
              <w:bottom w:val="single" w:sz="4" w:space="0" w:color="auto"/>
            </w:tcBorders>
            <w:vAlign w:val="center"/>
          </w:tcPr>
          <w:p w14:paraId="6D79A682" w14:textId="28AB7930" w:rsidR="00A254FB" w:rsidRDefault="00A254FB" w:rsidP="00A254FB">
            <w:pPr>
              <w:pStyle w:val="TableBody"/>
              <w:jc w:val="center"/>
              <w:rPr>
                <w:ins w:id="1126" w:author="Brian Bohman" w:date="2021-08-30T14:09:00Z"/>
              </w:rPr>
            </w:pPr>
            <w:ins w:id="1127" w:author="Brian Bohman" w:date="2021-08-30T14:09:00Z">
              <w:r>
                <w:t>?</w:t>
              </w:r>
            </w:ins>
          </w:p>
          <w:p w14:paraId="0D9DE0EF" w14:textId="7941C3A2" w:rsidR="00A254FB" w:rsidRDefault="00A254FB" w:rsidP="00A254FB">
            <w:pPr>
              <w:pStyle w:val="TableBody"/>
              <w:jc w:val="center"/>
              <w:rPr>
                <w:ins w:id="1128" w:author="Brian Bohman" w:date="2021-08-30T14:07:00Z"/>
              </w:rPr>
            </w:pPr>
            <w:ins w:id="1129" w:author="Brian Bohman" w:date="2021-08-30T14:09:00Z">
              <w:r>
                <w:t>GDD</w:t>
              </w:r>
            </w:ins>
          </w:p>
        </w:tc>
        <w:tc>
          <w:tcPr>
            <w:tcW w:w="1008" w:type="dxa"/>
            <w:tcBorders>
              <w:top w:val="single" w:sz="4" w:space="0" w:color="auto"/>
              <w:bottom w:val="single" w:sz="4" w:space="0" w:color="auto"/>
              <w:right w:val="dotted" w:sz="4" w:space="0" w:color="auto"/>
            </w:tcBorders>
            <w:vAlign w:val="center"/>
          </w:tcPr>
          <w:p w14:paraId="5C54AD90" w14:textId="2BC3A760" w:rsidR="00A254FB" w:rsidRDefault="00A254FB" w:rsidP="00A254FB">
            <w:pPr>
              <w:pStyle w:val="TableBody"/>
              <w:jc w:val="center"/>
              <w:rPr>
                <w:ins w:id="1130" w:author="Brian Bohman" w:date="2021-08-30T14:09:00Z"/>
              </w:rPr>
            </w:pPr>
            <w:ins w:id="1131" w:author="Brian Bohman" w:date="2021-08-30T14:09:00Z">
              <w:r>
                <w:t>?</w:t>
              </w:r>
            </w:ins>
          </w:p>
          <w:p w14:paraId="7CCAD6A9" w14:textId="558D5A9F" w:rsidR="00A254FB" w:rsidRDefault="00A254FB" w:rsidP="00A254FB">
            <w:pPr>
              <w:pStyle w:val="TableBody"/>
              <w:jc w:val="center"/>
              <w:rPr>
                <w:ins w:id="1132" w:author="Brian Bohman" w:date="2021-08-30T14:07:00Z"/>
              </w:rPr>
            </w:pPr>
            <w:ins w:id="1133" w:author="Brian Bohman" w:date="2021-08-30T14:09:00Z">
              <w:r>
                <w:t>Sol. Rad.</w:t>
              </w:r>
            </w:ins>
          </w:p>
        </w:tc>
        <w:tc>
          <w:tcPr>
            <w:tcW w:w="1224" w:type="dxa"/>
            <w:tcBorders>
              <w:top w:val="single" w:sz="4" w:space="0" w:color="auto"/>
              <w:left w:val="dotted" w:sz="4" w:space="0" w:color="auto"/>
              <w:bottom w:val="single" w:sz="4" w:space="0" w:color="auto"/>
            </w:tcBorders>
            <w:vAlign w:val="center"/>
          </w:tcPr>
          <w:p w14:paraId="62F8D31F" w14:textId="77777777" w:rsidR="00A254FB" w:rsidRDefault="00A254FB" w:rsidP="00A254FB">
            <w:pPr>
              <w:pStyle w:val="TableBody"/>
              <w:jc w:val="center"/>
              <w:rPr>
                <w:ins w:id="1134" w:author="Brian Bohman" w:date="2021-08-30T14:09:00Z"/>
              </w:rPr>
            </w:pPr>
            <w:ins w:id="1135" w:author="Brian Bohman" w:date="2021-08-30T14:09:00Z">
              <w:r w:rsidRPr="00AA7041">
                <w:t>↓</w:t>
              </w:r>
            </w:ins>
          </w:p>
          <w:p w14:paraId="0C9A12B0" w14:textId="38F67BD1" w:rsidR="00A254FB" w:rsidRDefault="00A254FB" w:rsidP="00A254FB">
            <w:pPr>
              <w:pStyle w:val="TableBody"/>
              <w:jc w:val="center"/>
              <w:rPr>
                <w:ins w:id="1136" w:author="Brian Bohman" w:date="2021-08-30T14:07:00Z"/>
              </w:rPr>
            </w:pPr>
            <w:ins w:id="1137" w:author="Brian Bohman" w:date="2021-08-30T14:09:00Z">
              <w:r w:rsidRPr="00AA7041">
                <w:t>Density</w:t>
              </w:r>
            </w:ins>
          </w:p>
        </w:tc>
        <w:tc>
          <w:tcPr>
            <w:tcW w:w="1296" w:type="dxa"/>
            <w:tcBorders>
              <w:top w:val="single" w:sz="4" w:space="0" w:color="auto"/>
              <w:bottom w:val="single" w:sz="4" w:space="0" w:color="auto"/>
              <w:right w:val="dotted" w:sz="4" w:space="0" w:color="auto"/>
            </w:tcBorders>
            <w:vAlign w:val="center"/>
          </w:tcPr>
          <w:p w14:paraId="3680F6E8" w14:textId="77777777" w:rsidR="00A254FB" w:rsidRDefault="00A254FB" w:rsidP="00A254FB">
            <w:pPr>
              <w:pStyle w:val="TableBody"/>
              <w:jc w:val="center"/>
              <w:rPr>
                <w:ins w:id="1138" w:author="Brian Bohman" w:date="2021-08-30T14:09:00Z"/>
              </w:rPr>
            </w:pPr>
            <w:ins w:id="1139" w:author="Brian Bohman" w:date="2021-08-30T14:09:00Z">
              <w:r w:rsidRPr="00AA7041">
                <w:t>↓</w:t>
              </w:r>
            </w:ins>
          </w:p>
          <w:p w14:paraId="0DCB9A6B" w14:textId="6EFE8D55" w:rsidR="00A254FB" w:rsidRDefault="00A254FB" w:rsidP="00A254FB">
            <w:pPr>
              <w:pStyle w:val="TableBody"/>
              <w:jc w:val="center"/>
              <w:rPr>
                <w:ins w:id="1140" w:author="Brian Bohman" w:date="2021-08-30T14:07:00Z"/>
              </w:rPr>
            </w:pPr>
            <w:ins w:id="1141" w:author="Brian Bohman" w:date="2021-08-30T14:09:00Z">
              <w:r w:rsidRPr="00AA7041">
                <w:t>Pre-Tuber N</w:t>
              </w:r>
            </w:ins>
          </w:p>
        </w:tc>
        <w:tc>
          <w:tcPr>
            <w:tcW w:w="576" w:type="dxa"/>
            <w:tcBorders>
              <w:top w:val="single" w:sz="4" w:space="0" w:color="auto"/>
              <w:left w:val="dotted" w:sz="4" w:space="0" w:color="auto"/>
              <w:bottom w:val="single" w:sz="4" w:space="0" w:color="auto"/>
            </w:tcBorders>
            <w:vAlign w:val="center"/>
          </w:tcPr>
          <w:p w14:paraId="29825AE1" w14:textId="77777777" w:rsidR="00CF3BCF" w:rsidRDefault="00A254FB" w:rsidP="00A254FB">
            <w:pPr>
              <w:pStyle w:val="TableBody"/>
              <w:jc w:val="center"/>
              <w:rPr>
                <w:ins w:id="1142" w:author="Brian Bohman" w:date="2021-08-30T14:28:00Z"/>
              </w:rPr>
            </w:pPr>
            <w:ins w:id="1143" w:author="Brian Bohman" w:date="2021-08-30T14:09:00Z">
              <w:r w:rsidRPr="00AA7041">
                <w:t>↓</w:t>
              </w:r>
            </w:ins>
          </w:p>
          <w:p w14:paraId="56EFC25A" w14:textId="30FE5EAA" w:rsidR="00A254FB" w:rsidRPr="00536318" w:rsidRDefault="00A254FB" w:rsidP="00A254FB">
            <w:pPr>
              <w:pStyle w:val="TableBody"/>
              <w:jc w:val="center"/>
              <w:rPr>
                <w:ins w:id="1144" w:author="Brian Bohman" w:date="2021-08-30T14:07:00Z"/>
              </w:rPr>
            </w:pPr>
            <w:ins w:id="1145" w:author="Brian Bohman" w:date="2021-08-30T14:09:00Z">
              <w:r>
                <w:rPr>
                  <w:i/>
                  <w:iCs/>
                </w:rPr>
                <w:t>a</w:t>
              </w:r>
            </w:ins>
          </w:p>
        </w:tc>
        <w:tc>
          <w:tcPr>
            <w:tcW w:w="720" w:type="dxa"/>
            <w:tcBorders>
              <w:top w:val="single" w:sz="4" w:space="0" w:color="auto"/>
              <w:bottom w:val="single" w:sz="4" w:space="0" w:color="auto"/>
            </w:tcBorders>
            <w:vAlign w:val="center"/>
          </w:tcPr>
          <w:p w14:paraId="46976ACB" w14:textId="77777777" w:rsidR="00CF3BCF" w:rsidRDefault="00A254FB" w:rsidP="00A254FB">
            <w:pPr>
              <w:pStyle w:val="TableBody"/>
              <w:jc w:val="center"/>
              <w:rPr>
                <w:ins w:id="1146" w:author="Brian Bohman" w:date="2021-08-30T14:28:00Z"/>
              </w:rPr>
            </w:pPr>
            <w:ins w:id="1147" w:author="Brian Bohman" w:date="2021-08-30T14:09:00Z">
              <w:r w:rsidRPr="00AA7041">
                <w:t>↑</w:t>
              </w:r>
            </w:ins>
          </w:p>
          <w:p w14:paraId="46FFDB79" w14:textId="5E037B20" w:rsidR="00A254FB" w:rsidRPr="00536318" w:rsidRDefault="00A254FB" w:rsidP="00A254FB">
            <w:pPr>
              <w:pStyle w:val="TableBody"/>
              <w:jc w:val="center"/>
              <w:rPr>
                <w:ins w:id="1148" w:author="Brian Bohman" w:date="2021-08-30T14:07:00Z"/>
              </w:rPr>
            </w:pPr>
            <w:ins w:id="1149" w:author="Brian Bohman" w:date="2021-08-30T14:09:00Z">
              <w:r>
                <w:rPr>
                  <w:i/>
                  <w:iCs/>
                </w:rPr>
                <w:t>b</w:t>
              </w:r>
            </w:ins>
          </w:p>
        </w:tc>
      </w:tr>
      <w:tr w:rsidR="00A254FB" w14:paraId="38FDE01A" w14:textId="77777777" w:rsidTr="00BC1BF3">
        <w:trPr>
          <w:trHeight w:val="720"/>
          <w:ins w:id="1150" w:author="Brian Bohman" w:date="2021-08-30T14:10:00Z"/>
        </w:trPr>
        <w:tc>
          <w:tcPr>
            <w:tcW w:w="10286" w:type="dxa"/>
            <w:gridSpan w:val="10"/>
            <w:tcBorders>
              <w:top w:val="single" w:sz="4" w:space="0" w:color="auto"/>
              <w:bottom w:val="single" w:sz="4" w:space="0" w:color="auto"/>
            </w:tcBorders>
            <w:vAlign w:val="center"/>
          </w:tcPr>
          <w:p w14:paraId="2809E44A" w14:textId="77777777" w:rsidR="00A254FB" w:rsidRDefault="00A254FB" w:rsidP="00A254FB">
            <w:pPr>
              <w:pStyle w:val="TableFootnote"/>
              <w:rPr>
                <w:ins w:id="1151" w:author="Brian Bohman" w:date="2021-08-30T14:10:00Z"/>
              </w:rPr>
            </w:pPr>
            <w:ins w:id="1152" w:author="Brian Bohman" w:date="2021-08-30T14:10:00Z">
              <w:r w:rsidRPr="00C46E17">
                <w:rPr>
                  <w:vertAlign w:val="superscript"/>
                </w:rPr>
                <w:t>†</w:t>
              </w:r>
              <w:r>
                <w:t xml:space="preserve"> Early (E), medium-early (ME), medium (M), medium-late (ML), late (L), very late (VL)</w:t>
              </w:r>
            </w:ins>
          </w:p>
          <w:p w14:paraId="294AE347" w14:textId="1E87BB22" w:rsidR="00A254FB" w:rsidRPr="00AA7041" w:rsidRDefault="00A254FB" w:rsidP="00A254FB">
            <w:pPr>
              <w:pStyle w:val="TableBody"/>
              <w:jc w:val="left"/>
              <w:rPr>
                <w:ins w:id="1153" w:author="Brian Bohman" w:date="2021-08-30T14:10:00Z"/>
              </w:rPr>
            </w:pPr>
            <w:ins w:id="1154" w:author="Brian Bohman" w:date="2021-08-30T14:10:00Z">
              <w:r w:rsidRPr="00B953E4">
                <w:rPr>
                  <w:vertAlign w:val="superscript"/>
                </w:rPr>
                <w:t>‡</w:t>
              </w:r>
              <w:r>
                <w:t xml:space="preserve"> Ammonium nitrate (AN), urea-ammonium nitrate (UAN), polymer-coated urea (PCU), planting (PL), emergence (EM), post-emergence (P-EM)</w:t>
              </w:r>
            </w:ins>
          </w:p>
        </w:tc>
      </w:tr>
    </w:tbl>
    <w:p w14:paraId="4547700B" w14:textId="77777777" w:rsidR="008276E1" w:rsidRDefault="008276E1">
      <w:pPr>
        <w:rPr>
          <w:ins w:id="1155" w:author="Brian Bohman" w:date="2021-08-30T13:59:00Z"/>
        </w:rPr>
      </w:pPr>
    </w:p>
    <w:p w14:paraId="7459D591" w14:textId="77777777" w:rsidR="008276E1" w:rsidRDefault="008276E1">
      <w:pPr>
        <w:rPr>
          <w:ins w:id="1156" w:author="Brian Bohman" w:date="2021-08-30T13:59:00Z"/>
        </w:rPr>
      </w:pPr>
    </w:p>
    <w:p w14:paraId="4B3BC865" w14:textId="5990FD3B"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1157" w:name="_Ref78302990"/>
      <w:bookmarkStart w:id="1158" w:name="_Toc78910453"/>
      <w:bookmarkStart w:id="1159" w:name="_Toc80706224"/>
      <w:r>
        <w:t>Figure S</w:t>
      </w:r>
      <w:fldSimple w:instr=" SEQ Figure_S \* ARABIC \s 1 ">
        <w:r>
          <w:rPr>
            <w:noProof/>
          </w:rPr>
          <w:t>1</w:t>
        </w:r>
      </w:fldSimple>
      <w:bookmarkEnd w:id="1157"/>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160" w:author="Brian Bohman" w:date="2021-08-25T10:50:00Z">
        <w:r w:rsidRPr="00422C27" w:rsidDel="000B3B17">
          <w:rPr>
            <w:b w:val="0"/>
            <w:bCs/>
          </w:rPr>
          <w:delText>x</w:delText>
        </w:r>
      </w:del>
      <w:ins w:id="1161"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162" w:author="Brian Bohman" w:date="2021-08-25T10:50:00Z">
        <w:r w:rsidRPr="00422C27" w:rsidDel="000B3B17">
          <w:rPr>
            <w:b w:val="0"/>
            <w:bCs/>
          </w:rPr>
          <w:delText>x</w:delText>
        </w:r>
      </w:del>
      <w:ins w:id="1163"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164" w:author="Brian Bohman" w:date="2021-08-25T10:50:00Z">
        <w:r w:rsidRPr="00422C27" w:rsidDel="000B3B17">
          <w:rPr>
            <w:b w:val="0"/>
            <w:bCs/>
          </w:rPr>
          <w:delText>x</w:delText>
        </w:r>
      </w:del>
      <w:ins w:id="1165"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166" w:author="Brian Bohman" w:date="2021-08-25T10:50:00Z">
        <w:r w:rsidRPr="00422C27" w:rsidDel="000B3B17">
          <w:rPr>
            <w:b w:val="0"/>
            <w:bCs/>
          </w:rPr>
          <w:delText>x</w:delText>
        </w:r>
      </w:del>
      <w:ins w:id="1167"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1168" w:author="Brian Bohman" w:date="2021-08-25T10:50:00Z">
        <w:r w:rsidRPr="00422C27" w:rsidDel="000B3B17">
          <w:rPr>
            <w:b w:val="0"/>
            <w:bCs/>
          </w:rPr>
          <w:delText>x</w:delText>
        </w:r>
      </w:del>
      <w:ins w:id="1169"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170" w:author="Brian Bohman" w:date="2021-08-25T10:50:00Z">
        <w:r w:rsidRPr="00422C27" w:rsidDel="000B3B17">
          <w:rPr>
            <w:b w:val="0"/>
            <w:bCs/>
          </w:rPr>
          <w:delText>x</w:delText>
        </w:r>
      </w:del>
      <w:ins w:id="1171" w:author="Brian Bohman" w:date="2021-08-25T10:50:00Z">
        <w:r w:rsidR="000B3B17">
          <w:rPr>
            <w:b w:val="0"/>
            <w:bCs/>
          </w:rPr>
          <w:t>×</w:t>
        </w:r>
      </w:ins>
      <w:r w:rsidRPr="00422C27">
        <w:rPr>
          <w:b w:val="0"/>
          <w:bCs/>
        </w:rPr>
        <w:t xml:space="preserve"> </w:t>
      </w:r>
      <w:proofErr w:type="spellStart"/>
      <w:r w:rsidRPr="00422C27">
        <w:rPr>
          <w:b w:val="0"/>
          <w:bCs/>
        </w:rPr>
        <w:t>Bintje</w:t>
      </w:r>
      <w:proofErr w:type="spellEnd"/>
      <w:r w:rsidRPr="00422C27">
        <w:rPr>
          <w:b w:val="0"/>
          <w:bCs/>
        </w:rPr>
        <w:t xml:space="preserve">, </w:t>
      </w:r>
      <w:r w:rsidRPr="00103E71">
        <w:t>(g)</w:t>
      </w:r>
      <w:r w:rsidRPr="00422C27">
        <w:rPr>
          <w:b w:val="0"/>
          <w:bCs/>
        </w:rPr>
        <w:t xml:space="preserve"> Belgium </w:t>
      </w:r>
      <w:del w:id="1172" w:author="Brian Bohman" w:date="2021-08-25T10:50:00Z">
        <w:r w:rsidRPr="00422C27" w:rsidDel="000B3B17">
          <w:rPr>
            <w:b w:val="0"/>
            <w:bCs/>
          </w:rPr>
          <w:delText>x</w:delText>
        </w:r>
      </w:del>
      <w:ins w:id="1173"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174" w:author="Brian Bohman" w:date="2021-08-25T10:50:00Z">
        <w:r w:rsidRPr="00422C27" w:rsidDel="000B3B17">
          <w:rPr>
            <w:b w:val="0"/>
            <w:bCs/>
          </w:rPr>
          <w:delText>x</w:delText>
        </w:r>
      </w:del>
      <w:ins w:id="1175"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1176" w:author="Brian Bohman" w:date="2021-08-25T10:50:00Z">
        <w:r w:rsidRPr="00422C27" w:rsidDel="000B3B17">
          <w:rPr>
            <w:b w:val="0"/>
            <w:bCs/>
          </w:rPr>
          <w:delText>x</w:delText>
        </w:r>
      </w:del>
      <w:ins w:id="1177"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1178" w:author="Brian Bohman" w:date="2021-08-25T10:50:00Z">
        <w:r w:rsidRPr="00422C27" w:rsidDel="000B3B17">
          <w:rPr>
            <w:b w:val="0"/>
            <w:bCs/>
          </w:rPr>
          <w:delText>x</w:delText>
        </w:r>
      </w:del>
      <w:ins w:id="1179"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180" w:author="Brian Bohman" w:date="2021-08-25T10:50:00Z">
        <w:r w:rsidRPr="00422C27" w:rsidDel="000B3B17">
          <w:rPr>
            <w:b w:val="0"/>
            <w:bCs/>
          </w:rPr>
          <w:delText>x</w:delText>
        </w:r>
      </w:del>
      <w:ins w:id="1181"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182" w:author="Brian Bohman" w:date="2021-08-25T10:50:00Z">
        <w:r w:rsidRPr="00422C27" w:rsidDel="000B3B17">
          <w:rPr>
            <w:b w:val="0"/>
            <w:bCs/>
          </w:rPr>
          <w:delText>x</w:delText>
        </w:r>
      </w:del>
      <w:ins w:id="1183"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184" w:author="Brian Bohman" w:date="2021-08-25T10:50:00Z">
        <w:r w:rsidRPr="00422C27" w:rsidDel="000B3B17">
          <w:rPr>
            <w:b w:val="0"/>
            <w:bCs/>
          </w:rPr>
          <w:delText>x</w:delText>
        </w:r>
      </w:del>
      <w:ins w:id="1185"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186" w:author="Brian Bohman" w:date="2021-08-25T10:50:00Z">
        <w:r w:rsidRPr="00422C27" w:rsidDel="000B3B17">
          <w:rPr>
            <w:b w:val="0"/>
            <w:bCs/>
          </w:rPr>
          <w:delText>x</w:delText>
        </w:r>
      </w:del>
      <w:ins w:id="1187"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158"/>
      <w:bookmarkEnd w:id="1159"/>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1188" w:name="_Ref78303665"/>
      <w:bookmarkStart w:id="1189" w:name="_Toc78910454"/>
      <w:bookmarkStart w:id="1190" w:name="_Toc80706225"/>
      <w:r>
        <w:lastRenderedPageBreak/>
        <w:t>Figure S</w:t>
      </w:r>
      <w:fldSimple w:instr=" SEQ Figure_S \* ARABIC \s 1 ">
        <w:r>
          <w:rPr>
            <w:noProof/>
          </w:rPr>
          <w:t>2</w:t>
        </w:r>
      </w:fldSimple>
      <w:bookmarkEnd w:id="1188"/>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191" w:author="Brian Bohman" w:date="2021-08-25T10:50:00Z">
        <w:r w:rsidRPr="00E577B7" w:rsidDel="000B3B17">
          <w:rPr>
            <w:b w:val="0"/>
            <w:bCs/>
          </w:rPr>
          <w:delText>x</w:delText>
        </w:r>
      </w:del>
      <w:ins w:id="1192"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193" w:author="Brian Bohman" w:date="2021-08-25T10:50:00Z">
        <w:r w:rsidRPr="00E577B7" w:rsidDel="000B3B17">
          <w:rPr>
            <w:b w:val="0"/>
            <w:bCs/>
          </w:rPr>
          <w:delText>x</w:delText>
        </w:r>
      </w:del>
      <w:ins w:id="1194"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195" w:author="Brian Bohman" w:date="2021-08-25T10:50:00Z">
        <w:r w:rsidRPr="00E577B7" w:rsidDel="000B3B17">
          <w:rPr>
            <w:b w:val="0"/>
            <w:bCs/>
          </w:rPr>
          <w:delText>x</w:delText>
        </w:r>
      </w:del>
      <w:ins w:id="1196"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197" w:author="Brian Bohman" w:date="2021-08-25T10:50:00Z">
        <w:r w:rsidRPr="00E577B7" w:rsidDel="000B3B17">
          <w:rPr>
            <w:b w:val="0"/>
            <w:bCs/>
          </w:rPr>
          <w:delText>x</w:delText>
        </w:r>
      </w:del>
      <w:ins w:id="1198"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1199" w:author="Brian Bohman" w:date="2021-08-25T10:50:00Z">
        <w:r w:rsidRPr="00E577B7" w:rsidDel="000B3B17">
          <w:rPr>
            <w:b w:val="0"/>
            <w:bCs/>
          </w:rPr>
          <w:delText>x</w:delText>
        </w:r>
      </w:del>
      <w:ins w:id="1200"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201" w:author="Brian Bohman" w:date="2021-08-25T10:50:00Z">
        <w:r w:rsidRPr="00E577B7" w:rsidDel="000B3B17">
          <w:rPr>
            <w:b w:val="0"/>
            <w:bCs/>
          </w:rPr>
          <w:delText>x</w:delText>
        </w:r>
      </w:del>
      <w:ins w:id="1202" w:author="Brian Bohman" w:date="2021-08-25T10:50:00Z">
        <w:r w:rsidR="000B3B17">
          <w:rPr>
            <w:b w:val="0"/>
            <w:bCs/>
          </w:rPr>
          <w:t>×</w:t>
        </w:r>
      </w:ins>
      <w:r w:rsidRPr="00E577B7">
        <w:rPr>
          <w:b w:val="0"/>
          <w:bCs/>
        </w:rPr>
        <w:t xml:space="preserve"> </w:t>
      </w:r>
      <w:proofErr w:type="spellStart"/>
      <w:r w:rsidRPr="00E577B7">
        <w:rPr>
          <w:b w:val="0"/>
          <w:bCs/>
        </w:rPr>
        <w:t>Bintje</w:t>
      </w:r>
      <w:proofErr w:type="spellEnd"/>
      <w:r w:rsidRPr="00E577B7">
        <w:rPr>
          <w:b w:val="0"/>
          <w:bCs/>
        </w:rPr>
        <w:t xml:space="preserve">, </w:t>
      </w:r>
      <w:r w:rsidRPr="0048274C">
        <w:t>(g)</w:t>
      </w:r>
      <w:r w:rsidRPr="00E577B7">
        <w:rPr>
          <w:b w:val="0"/>
          <w:bCs/>
        </w:rPr>
        <w:t xml:space="preserve"> Belgium </w:t>
      </w:r>
      <w:del w:id="1203" w:author="Brian Bohman" w:date="2021-08-25T10:50:00Z">
        <w:r w:rsidRPr="00E577B7" w:rsidDel="000B3B17">
          <w:rPr>
            <w:b w:val="0"/>
            <w:bCs/>
          </w:rPr>
          <w:delText>x</w:delText>
        </w:r>
      </w:del>
      <w:ins w:id="1204"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205" w:author="Brian Bohman" w:date="2021-08-25T10:50:00Z">
        <w:r w:rsidRPr="00E577B7" w:rsidDel="000B3B17">
          <w:rPr>
            <w:b w:val="0"/>
            <w:bCs/>
          </w:rPr>
          <w:delText>x</w:delText>
        </w:r>
      </w:del>
      <w:ins w:id="1206"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1207" w:author="Brian Bohman" w:date="2021-08-25T10:50:00Z">
        <w:r w:rsidRPr="00E577B7" w:rsidDel="000B3B17">
          <w:rPr>
            <w:b w:val="0"/>
            <w:bCs/>
          </w:rPr>
          <w:delText>x</w:delText>
        </w:r>
      </w:del>
      <w:ins w:id="1208"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1209" w:author="Brian Bohman" w:date="2021-08-25T10:50:00Z">
        <w:r w:rsidRPr="00E577B7" w:rsidDel="000B3B17">
          <w:rPr>
            <w:b w:val="0"/>
            <w:bCs/>
          </w:rPr>
          <w:delText>x</w:delText>
        </w:r>
      </w:del>
      <w:ins w:id="1210"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1211" w:author="Brian Bohman" w:date="2021-08-25T10:50:00Z">
        <w:r w:rsidRPr="00E577B7" w:rsidDel="000B3B17">
          <w:rPr>
            <w:b w:val="0"/>
            <w:bCs/>
          </w:rPr>
          <w:delText>x</w:delText>
        </w:r>
      </w:del>
      <w:ins w:id="1212"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1213" w:author="Brian Bohman" w:date="2021-08-25T10:50:00Z">
        <w:r w:rsidRPr="00E577B7" w:rsidDel="000B3B17">
          <w:rPr>
            <w:b w:val="0"/>
            <w:bCs/>
          </w:rPr>
          <w:delText>x</w:delText>
        </w:r>
      </w:del>
      <w:ins w:id="1214"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1215" w:author="Brian Bohman" w:date="2021-08-25T10:50:00Z">
        <w:r w:rsidRPr="00E577B7" w:rsidDel="000B3B17">
          <w:rPr>
            <w:b w:val="0"/>
            <w:bCs/>
          </w:rPr>
          <w:delText>x</w:delText>
        </w:r>
      </w:del>
      <w:ins w:id="1216"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1217" w:author="Brian Bohman" w:date="2021-08-25T10:50:00Z">
        <w:r w:rsidRPr="00E577B7" w:rsidDel="000B3B17">
          <w:rPr>
            <w:b w:val="0"/>
            <w:bCs/>
          </w:rPr>
          <w:delText>x</w:delText>
        </w:r>
      </w:del>
      <w:ins w:id="1218"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189"/>
      <w:bookmarkEnd w:id="1190"/>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1219" w:name="_Ref78302265"/>
      <w:bookmarkStart w:id="1220" w:name="_Toc78910141"/>
      <w:bookmarkStart w:id="1221" w:name="_Toc80706208"/>
      <w:r>
        <w:lastRenderedPageBreak/>
        <w:t>Table S</w:t>
      </w:r>
      <w:fldSimple w:instr=" SEQ Table_S \* ARABIC ">
        <w:r>
          <w:rPr>
            <w:noProof/>
          </w:rPr>
          <w:t>1</w:t>
        </w:r>
      </w:fldSimple>
      <w:bookmarkEnd w:id="1219"/>
      <w:r>
        <w:t>.</w:t>
      </w:r>
      <w:r w:rsidRPr="00D304D2">
        <w:rPr>
          <w:b w:val="0"/>
          <w:bCs/>
        </w:rPr>
        <w:t xml:space="preserve"> Experimental data used to fit hierarchical Bayesian model.</w:t>
      </w:r>
      <w:bookmarkEnd w:id="1220"/>
      <w:bookmarkEnd w:id="1221"/>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E42721" w:rsidRPr="009B3DCC" w14:paraId="6171EC25" w14:textId="77777777" w:rsidTr="00F555E9">
        <w:trPr>
          <w:trHeight w:val="165"/>
          <w:tblHeader/>
        </w:trPr>
        <w:tc>
          <w:tcPr>
            <w:tcW w:w="360" w:type="dxa"/>
            <w:tcBorders>
              <w:top w:val="single" w:sz="4" w:space="0" w:color="auto"/>
            </w:tcBorders>
            <w:hideMark/>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008" w:type="dxa"/>
            <w:tcBorders>
              <w:top w:val="single" w:sz="4" w:space="0" w:color="auto"/>
            </w:tcBorders>
            <w:vAlign w:val="center"/>
            <w:hideMark/>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008" w:type="dxa"/>
            <w:tcBorders>
              <w:top w:val="single" w:sz="4" w:space="0" w:color="auto"/>
            </w:tcBorders>
            <w:vAlign w:val="center"/>
            <w:hideMark/>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2721" w:rsidRPr="009B3DCC" w14:paraId="6999D0BB" w14:textId="77777777" w:rsidTr="00F555E9">
        <w:trPr>
          <w:trHeight w:val="165"/>
          <w:tblHeader/>
        </w:trPr>
        <w:tc>
          <w:tcPr>
            <w:tcW w:w="360" w:type="dxa"/>
            <w:tcBorders>
              <w:bottom w:val="single" w:sz="4" w:space="0" w:color="auto"/>
            </w:tcBorders>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52790AB2" w14:textId="77777777" w:rsidR="00E42721" w:rsidRPr="009B3DCC" w:rsidRDefault="00E42721" w:rsidP="00F555E9">
            <w:pPr>
              <w:snapToGrid w:val="0"/>
              <w:jc w:val="center"/>
              <w:rPr>
                <w:color w:val="000000"/>
                <w:sz w:val="20"/>
                <w:szCs w:val="20"/>
              </w:rPr>
            </w:pPr>
            <w:r w:rsidRPr="009B3DCC">
              <w:rPr>
                <w:sz w:val="20"/>
                <w:szCs w:val="20"/>
              </w:rPr>
              <w:t xml:space="preserve">Mg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089C273C" w14:textId="77777777" w:rsidR="00E42721" w:rsidRPr="009B3DCC"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p>
        </w:tc>
      </w:tr>
      <w:tr w:rsidR="00E42721" w:rsidRPr="009B3DCC" w14:paraId="032A2AAD" w14:textId="77777777" w:rsidTr="00F555E9">
        <w:trPr>
          <w:trHeight w:val="165"/>
        </w:trPr>
        <w:tc>
          <w:tcPr>
            <w:tcW w:w="360" w:type="dxa"/>
            <w:vAlign w:val="center"/>
            <w:hideMark/>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0EF9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2721" w:rsidRPr="009B3DCC" w14:paraId="7CDD3677" w14:textId="77777777" w:rsidTr="00F555E9">
        <w:trPr>
          <w:trHeight w:val="165"/>
        </w:trPr>
        <w:tc>
          <w:tcPr>
            <w:tcW w:w="360" w:type="dxa"/>
            <w:vAlign w:val="center"/>
            <w:hideMark/>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9CFC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5267B0A2" w14:textId="77777777" w:rsidTr="00F555E9">
        <w:trPr>
          <w:trHeight w:val="165"/>
        </w:trPr>
        <w:tc>
          <w:tcPr>
            <w:tcW w:w="360" w:type="dxa"/>
            <w:vAlign w:val="center"/>
            <w:hideMark/>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CE4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2721" w:rsidRPr="009B3DCC" w14:paraId="0F143551" w14:textId="77777777" w:rsidTr="00F555E9">
        <w:trPr>
          <w:trHeight w:val="165"/>
        </w:trPr>
        <w:tc>
          <w:tcPr>
            <w:tcW w:w="360" w:type="dxa"/>
            <w:vAlign w:val="center"/>
            <w:hideMark/>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7D4A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2721" w:rsidRPr="009B3DCC" w14:paraId="1EB624A3" w14:textId="77777777" w:rsidTr="00F555E9">
        <w:trPr>
          <w:trHeight w:val="165"/>
        </w:trPr>
        <w:tc>
          <w:tcPr>
            <w:tcW w:w="360" w:type="dxa"/>
            <w:vAlign w:val="center"/>
            <w:hideMark/>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E516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008" w:type="dxa"/>
            <w:vAlign w:val="center"/>
            <w:hideMark/>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2721" w:rsidRPr="009B3DCC" w14:paraId="2637DEA2" w14:textId="77777777" w:rsidTr="00F555E9">
        <w:trPr>
          <w:trHeight w:val="165"/>
        </w:trPr>
        <w:tc>
          <w:tcPr>
            <w:tcW w:w="360" w:type="dxa"/>
            <w:vAlign w:val="center"/>
            <w:hideMark/>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74FA9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6814D874" w14:textId="77777777" w:rsidTr="00F555E9">
        <w:trPr>
          <w:trHeight w:val="165"/>
        </w:trPr>
        <w:tc>
          <w:tcPr>
            <w:tcW w:w="360" w:type="dxa"/>
            <w:vAlign w:val="center"/>
            <w:hideMark/>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230A0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5D16AE5" w14:textId="77777777" w:rsidTr="00F555E9">
        <w:trPr>
          <w:trHeight w:val="165"/>
        </w:trPr>
        <w:tc>
          <w:tcPr>
            <w:tcW w:w="360" w:type="dxa"/>
            <w:vAlign w:val="center"/>
            <w:hideMark/>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53B8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2721" w:rsidRPr="009B3DCC" w14:paraId="6DCED8BE" w14:textId="77777777" w:rsidTr="00F555E9">
        <w:trPr>
          <w:trHeight w:val="165"/>
        </w:trPr>
        <w:tc>
          <w:tcPr>
            <w:tcW w:w="360" w:type="dxa"/>
            <w:vAlign w:val="center"/>
            <w:hideMark/>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04A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4C76CBE1" w14:textId="77777777" w:rsidTr="00F555E9">
        <w:trPr>
          <w:trHeight w:val="165"/>
        </w:trPr>
        <w:tc>
          <w:tcPr>
            <w:tcW w:w="360" w:type="dxa"/>
            <w:vAlign w:val="center"/>
            <w:hideMark/>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655D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008" w:type="dxa"/>
            <w:vAlign w:val="center"/>
            <w:hideMark/>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951E986" w14:textId="77777777" w:rsidTr="00F555E9">
        <w:trPr>
          <w:trHeight w:val="165"/>
        </w:trPr>
        <w:tc>
          <w:tcPr>
            <w:tcW w:w="360" w:type="dxa"/>
            <w:vAlign w:val="center"/>
            <w:hideMark/>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6EC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3EEBDC0A" w14:textId="77777777" w:rsidTr="00F555E9">
        <w:trPr>
          <w:trHeight w:val="165"/>
        </w:trPr>
        <w:tc>
          <w:tcPr>
            <w:tcW w:w="360" w:type="dxa"/>
            <w:vAlign w:val="center"/>
            <w:hideMark/>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06D2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16A973DE" w14:textId="77777777" w:rsidTr="00F555E9">
        <w:trPr>
          <w:trHeight w:val="165"/>
        </w:trPr>
        <w:tc>
          <w:tcPr>
            <w:tcW w:w="360" w:type="dxa"/>
            <w:vAlign w:val="center"/>
            <w:hideMark/>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CA50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157122EB" w14:textId="77777777" w:rsidTr="00F555E9">
        <w:trPr>
          <w:trHeight w:val="180"/>
        </w:trPr>
        <w:tc>
          <w:tcPr>
            <w:tcW w:w="360" w:type="dxa"/>
            <w:vAlign w:val="center"/>
            <w:hideMark/>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8D212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02A3C765" w14:textId="77777777" w:rsidTr="00F555E9">
        <w:trPr>
          <w:trHeight w:val="165"/>
        </w:trPr>
        <w:tc>
          <w:tcPr>
            <w:tcW w:w="360" w:type="dxa"/>
            <w:vAlign w:val="center"/>
            <w:hideMark/>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27A7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61396D32" w14:textId="77777777" w:rsidTr="00F555E9">
        <w:trPr>
          <w:trHeight w:val="165"/>
        </w:trPr>
        <w:tc>
          <w:tcPr>
            <w:tcW w:w="360" w:type="dxa"/>
            <w:vAlign w:val="center"/>
            <w:hideMark/>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234A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47790D16" w14:textId="77777777" w:rsidTr="00F555E9">
        <w:trPr>
          <w:trHeight w:val="165"/>
        </w:trPr>
        <w:tc>
          <w:tcPr>
            <w:tcW w:w="360" w:type="dxa"/>
            <w:vAlign w:val="center"/>
            <w:hideMark/>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A5C28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3D5E8C36" w14:textId="77777777" w:rsidTr="00F555E9">
        <w:trPr>
          <w:trHeight w:val="165"/>
        </w:trPr>
        <w:tc>
          <w:tcPr>
            <w:tcW w:w="360" w:type="dxa"/>
            <w:vAlign w:val="center"/>
            <w:hideMark/>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62AB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2BB4A491" w14:textId="77777777" w:rsidTr="00F555E9">
        <w:trPr>
          <w:trHeight w:val="165"/>
        </w:trPr>
        <w:tc>
          <w:tcPr>
            <w:tcW w:w="360" w:type="dxa"/>
            <w:vAlign w:val="center"/>
            <w:hideMark/>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77B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008" w:type="dxa"/>
            <w:vAlign w:val="center"/>
            <w:hideMark/>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15899F19" w14:textId="77777777" w:rsidTr="00F555E9">
        <w:trPr>
          <w:trHeight w:val="165"/>
        </w:trPr>
        <w:tc>
          <w:tcPr>
            <w:tcW w:w="360" w:type="dxa"/>
            <w:vAlign w:val="center"/>
            <w:hideMark/>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E406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008" w:type="dxa"/>
            <w:vAlign w:val="center"/>
            <w:hideMark/>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8E688B8" w14:textId="77777777" w:rsidTr="00F555E9">
        <w:trPr>
          <w:trHeight w:val="165"/>
        </w:trPr>
        <w:tc>
          <w:tcPr>
            <w:tcW w:w="360" w:type="dxa"/>
            <w:vAlign w:val="center"/>
            <w:hideMark/>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EDE74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FD8F529" w14:textId="77777777" w:rsidTr="00F555E9">
        <w:trPr>
          <w:trHeight w:val="165"/>
        </w:trPr>
        <w:tc>
          <w:tcPr>
            <w:tcW w:w="360" w:type="dxa"/>
            <w:vAlign w:val="center"/>
            <w:hideMark/>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4AC58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008" w:type="dxa"/>
            <w:vAlign w:val="center"/>
            <w:hideMark/>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4C8F3ABF" w14:textId="77777777" w:rsidTr="00F555E9">
        <w:trPr>
          <w:trHeight w:val="165"/>
        </w:trPr>
        <w:tc>
          <w:tcPr>
            <w:tcW w:w="360" w:type="dxa"/>
            <w:vAlign w:val="center"/>
            <w:hideMark/>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333CA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9A582CA" w14:textId="77777777" w:rsidTr="00F555E9">
        <w:trPr>
          <w:trHeight w:val="165"/>
        </w:trPr>
        <w:tc>
          <w:tcPr>
            <w:tcW w:w="360" w:type="dxa"/>
            <w:vAlign w:val="center"/>
            <w:hideMark/>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946A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008" w:type="dxa"/>
            <w:vAlign w:val="center"/>
            <w:hideMark/>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C0FA137" w14:textId="77777777" w:rsidTr="00F555E9">
        <w:trPr>
          <w:trHeight w:val="165"/>
        </w:trPr>
        <w:tc>
          <w:tcPr>
            <w:tcW w:w="360" w:type="dxa"/>
            <w:vAlign w:val="center"/>
            <w:hideMark/>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21FC1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008" w:type="dxa"/>
            <w:vAlign w:val="center"/>
            <w:hideMark/>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5D169696" w14:textId="77777777" w:rsidTr="00F555E9">
        <w:trPr>
          <w:trHeight w:val="165"/>
        </w:trPr>
        <w:tc>
          <w:tcPr>
            <w:tcW w:w="360" w:type="dxa"/>
            <w:vAlign w:val="center"/>
            <w:hideMark/>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AAF27A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008" w:type="dxa"/>
            <w:vAlign w:val="center"/>
            <w:hideMark/>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016BC8D7" w14:textId="77777777" w:rsidTr="00F555E9">
        <w:trPr>
          <w:trHeight w:val="165"/>
        </w:trPr>
        <w:tc>
          <w:tcPr>
            <w:tcW w:w="360" w:type="dxa"/>
            <w:vAlign w:val="center"/>
            <w:hideMark/>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A34F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008" w:type="dxa"/>
            <w:vAlign w:val="center"/>
            <w:hideMark/>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61BAA893" w14:textId="77777777" w:rsidTr="00F555E9">
        <w:trPr>
          <w:trHeight w:val="165"/>
        </w:trPr>
        <w:tc>
          <w:tcPr>
            <w:tcW w:w="360" w:type="dxa"/>
            <w:vAlign w:val="center"/>
            <w:hideMark/>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E114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008" w:type="dxa"/>
            <w:vAlign w:val="center"/>
            <w:hideMark/>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4DB1584" w14:textId="77777777" w:rsidTr="00F555E9">
        <w:trPr>
          <w:trHeight w:val="180"/>
        </w:trPr>
        <w:tc>
          <w:tcPr>
            <w:tcW w:w="360" w:type="dxa"/>
            <w:vAlign w:val="center"/>
            <w:hideMark/>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F669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008" w:type="dxa"/>
            <w:vAlign w:val="center"/>
            <w:hideMark/>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68B08332" w14:textId="77777777" w:rsidTr="00F555E9">
        <w:trPr>
          <w:trHeight w:val="165"/>
        </w:trPr>
        <w:tc>
          <w:tcPr>
            <w:tcW w:w="360" w:type="dxa"/>
            <w:vAlign w:val="center"/>
            <w:hideMark/>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52EA0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008" w:type="dxa"/>
            <w:vAlign w:val="center"/>
            <w:hideMark/>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ED157C6" w14:textId="77777777" w:rsidTr="00F555E9">
        <w:trPr>
          <w:trHeight w:val="165"/>
        </w:trPr>
        <w:tc>
          <w:tcPr>
            <w:tcW w:w="360" w:type="dxa"/>
            <w:vAlign w:val="center"/>
            <w:hideMark/>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2A26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3D8AFB3D" w14:textId="77777777" w:rsidTr="00F555E9">
        <w:trPr>
          <w:trHeight w:val="165"/>
        </w:trPr>
        <w:tc>
          <w:tcPr>
            <w:tcW w:w="360" w:type="dxa"/>
            <w:vAlign w:val="center"/>
            <w:hideMark/>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0B5DE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6549DB0A" w14:textId="77777777" w:rsidTr="00F555E9">
        <w:trPr>
          <w:trHeight w:val="165"/>
        </w:trPr>
        <w:tc>
          <w:tcPr>
            <w:tcW w:w="360" w:type="dxa"/>
            <w:vAlign w:val="center"/>
            <w:hideMark/>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5551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2721" w:rsidRPr="009B3DCC" w14:paraId="09E7AC55" w14:textId="77777777" w:rsidTr="00F555E9">
        <w:trPr>
          <w:trHeight w:val="165"/>
        </w:trPr>
        <w:tc>
          <w:tcPr>
            <w:tcW w:w="360" w:type="dxa"/>
            <w:vAlign w:val="center"/>
            <w:hideMark/>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301C7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2721" w:rsidRPr="009B3DCC" w14:paraId="4102EDBA" w14:textId="77777777" w:rsidTr="00F555E9">
        <w:trPr>
          <w:trHeight w:val="165"/>
        </w:trPr>
        <w:tc>
          <w:tcPr>
            <w:tcW w:w="360" w:type="dxa"/>
            <w:vAlign w:val="center"/>
            <w:hideMark/>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E04F1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5A89BB64" w14:textId="77777777" w:rsidTr="00F555E9">
        <w:trPr>
          <w:trHeight w:val="165"/>
        </w:trPr>
        <w:tc>
          <w:tcPr>
            <w:tcW w:w="360" w:type="dxa"/>
            <w:vAlign w:val="center"/>
            <w:hideMark/>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485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008" w:type="dxa"/>
            <w:vAlign w:val="center"/>
            <w:hideMark/>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EA64871" w14:textId="77777777" w:rsidTr="00F555E9">
        <w:trPr>
          <w:trHeight w:val="165"/>
        </w:trPr>
        <w:tc>
          <w:tcPr>
            <w:tcW w:w="360" w:type="dxa"/>
            <w:vAlign w:val="center"/>
            <w:hideMark/>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41BD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2721" w:rsidRPr="009B3DCC" w14:paraId="66FF43F3" w14:textId="77777777" w:rsidTr="00F555E9">
        <w:trPr>
          <w:trHeight w:val="165"/>
        </w:trPr>
        <w:tc>
          <w:tcPr>
            <w:tcW w:w="360" w:type="dxa"/>
            <w:vAlign w:val="center"/>
            <w:hideMark/>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4A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2721" w:rsidRPr="009B3DCC" w14:paraId="75488CD8" w14:textId="77777777" w:rsidTr="00F555E9">
        <w:trPr>
          <w:trHeight w:val="165"/>
        </w:trPr>
        <w:tc>
          <w:tcPr>
            <w:tcW w:w="360" w:type="dxa"/>
            <w:vAlign w:val="center"/>
            <w:hideMark/>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EBBE8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2721" w:rsidRPr="009B3DCC" w14:paraId="4BBEA228" w14:textId="77777777" w:rsidTr="00F555E9">
        <w:trPr>
          <w:trHeight w:val="165"/>
        </w:trPr>
        <w:tc>
          <w:tcPr>
            <w:tcW w:w="360" w:type="dxa"/>
            <w:vAlign w:val="center"/>
            <w:hideMark/>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532D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008" w:type="dxa"/>
            <w:vAlign w:val="center"/>
            <w:hideMark/>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387F3DD" w14:textId="77777777" w:rsidTr="00F555E9">
        <w:trPr>
          <w:trHeight w:val="165"/>
        </w:trPr>
        <w:tc>
          <w:tcPr>
            <w:tcW w:w="360" w:type="dxa"/>
            <w:vAlign w:val="center"/>
            <w:hideMark/>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E4FB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008" w:type="dxa"/>
            <w:vAlign w:val="center"/>
            <w:hideMark/>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55131C3C" w14:textId="77777777" w:rsidTr="00F555E9">
        <w:trPr>
          <w:trHeight w:val="165"/>
        </w:trPr>
        <w:tc>
          <w:tcPr>
            <w:tcW w:w="360" w:type="dxa"/>
            <w:vAlign w:val="center"/>
            <w:hideMark/>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48F97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008" w:type="dxa"/>
            <w:vAlign w:val="center"/>
            <w:hideMark/>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34D92DB2" w14:textId="77777777" w:rsidTr="00F555E9">
        <w:trPr>
          <w:trHeight w:val="180"/>
        </w:trPr>
        <w:tc>
          <w:tcPr>
            <w:tcW w:w="360" w:type="dxa"/>
            <w:vAlign w:val="center"/>
            <w:hideMark/>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DE02B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008" w:type="dxa"/>
            <w:vAlign w:val="center"/>
            <w:hideMark/>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5A76E3F4" w14:textId="77777777" w:rsidTr="00F555E9">
        <w:trPr>
          <w:trHeight w:val="165"/>
        </w:trPr>
        <w:tc>
          <w:tcPr>
            <w:tcW w:w="360" w:type="dxa"/>
            <w:vAlign w:val="center"/>
            <w:hideMark/>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7E7E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2135FE86" w14:textId="77777777" w:rsidTr="00F555E9">
        <w:trPr>
          <w:trHeight w:val="165"/>
        </w:trPr>
        <w:tc>
          <w:tcPr>
            <w:tcW w:w="360" w:type="dxa"/>
            <w:vAlign w:val="center"/>
            <w:hideMark/>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426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68569B52" w14:textId="77777777" w:rsidTr="00F555E9">
        <w:trPr>
          <w:trHeight w:val="165"/>
        </w:trPr>
        <w:tc>
          <w:tcPr>
            <w:tcW w:w="360" w:type="dxa"/>
            <w:vAlign w:val="center"/>
            <w:hideMark/>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4692C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2B2D67B1" w14:textId="77777777" w:rsidTr="00F555E9">
        <w:trPr>
          <w:trHeight w:val="165"/>
        </w:trPr>
        <w:tc>
          <w:tcPr>
            <w:tcW w:w="360" w:type="dxa"/>
            <w:vAlign w:val="center"/>
            <w:hideMark/>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C2805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49BBB7DD" w14:textId="77777777" w:rsidTr="00F555E9">
        <w:trPr>
          <w:trHeight w:val="165"/>
        </w:trPr>
        <w:tc>
          <w:tcPr>
            <w:tcW w:w="360" w:type="dxa"/>
            <w:vAlign w:val="center"/>
            <w:hideMark/>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4424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A11A1B6" w14:textId="77777777" w:rsidTr="00F555E9">
        <w:trPr>
          <w:trHeight w:val="165"/>
        </w:trPr>
        <w:tc>
          <w:tcPr>
            <w:tcW w:w="360" w:type="dxa"/>
            <w:vAlign w:val="center"/>
            <w:hideMark/>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0579B7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2996909" w14:textId="77777777" w:rsidTr="00F555E9">
        <w:trPr>
          <w:trHeight w:val="165"/>
        </w:trPr>
        <w:tc>
          <w:tcPr>
            <w:tcW w:w="360" w:type="dxa"/>
            <w:vAlign w:val="center"/>
            <w:hideMark/>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67BB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74572909" w14:textId="77777777" w:rsidTr="00F555E9">
        <w:trPr>
          <w:trHeight w:val="165"/>
        </w:trPr>
        <w:tc>
          <w:tcPr>
            <w:tcW w:w="360" w:type="dxa"/>
            <w:vAlign w:val="center"/>
            <w:hideMark/>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995B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09FC1F94" w14:textId="77777777" w:rsidTr="00F555E9">
        <w:trPr>
          <w:trHeight w:val="165"/>
        </w:trPr>
        <w:tc>
          <w:tcPr>
            <w:tcW w:w="360" w:type="dxa"/>
            <w:vAlign w:val="center"/>
            <w:hideMark/>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B40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008" w:type="dxa"/>
            <w:vAlign w:val="center"/>
            <w:hideMark/>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5384560" w14:textId="77777777" w:rsidTr="00F555E9">
        <w:trPr>
          <w:trHeight w:val="165"/>
        </w:trPr>
        <w:tc>
          <w:tcPr>
            <w:tcW w:w="360" w:type="dxa"/>
            <w:vAlign w:val="center"/>
            <w:hideMark/>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32F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008" w:type="dxa"/>
            <w:vAlign w:val="center"/>
            <w:hideMark/>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2721" w:rsidRPr="009B3DCC" w14:paraId="5664F47D" w14:textId="77777777" w:rsidTr="00F555E9">
        <w:trPr>
          <w:trHeight w:val="165"/>
        </w:trPr>
        <w:tc>
          <w:tcPr>
            <w:tcW w:w="360" w:type="dxa"/>
            <w:vAlign w:val="center"/>
            <w:hideMark/>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D62DE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008" w:type="dxa"/>
            <w:vAlign w:val="center"/>
            <w:hideMark/>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70345CB9" w14:textId="77777777" w:rsidTr="00F555E9">
        <w:trPr>
          <w:trHeight w:val="165"/>
        </w:trPr>
        <w:tc>
          <w:tcPr>
            <w:tcW w:w="360" w:type="dxa"/>
            <w:vAlign w:val="center"/>
            <w:hideMark/>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4968E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45234808" w14:textId="77777777" w:rsidTr="00F555E9">
        <w:trPr>
          <w:trHeight w:val="165"/>
        </w:trPr>
        <w:tc>
          <w:tcPr>
            <w:tcW w:w="360" w:type="dxa"/>
            <w:vAlign w:val="center"/>
            <w:hideMark/>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2C815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4584A745" w14:textId="77777777" w:rsidTr="00F555E9">
        <w:trPr>
          <w:trHeight w:val="180"/>
        </w:trPr>
        <w:tc>
          <w:tcPr>
            <w:tcW w:w="360" w:type="dxa"/>
            <w:vAlign w:val="center"/>
            <w:hideMark/>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D72E4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5504E815" w14:textId="77777777" w:rsidTr="00F555E9">
        <w:trPr>
          <w:trHeight w:val="165"/>
        </w:trPr>
        <w:tc>
          <w:tcPr>
            <w:tcW w:w="360" w:type="dxa"/>
            <w:vAlign w:val="center"/>
            <w:hideMark/>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58805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6CC1D8E0" w14:textId="77777777" w:rsidTr="00F555E9">
        <w:trPr>
          <w:trHeight w:val="165"/>
        </w:trPr>
        <w:tc>
          <w:tcPr>
            <w:tcW w:w="360" w:type="dxa"/>
            <w:vAlign w:val="center"/>
            <w:hideMark/>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38AF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425ED6B8" w14:textId="77777777" w:rsidTr="00F555E9">
        <w:trPr>
          <w:trHeight w:val="165"/>
        </w:trPr>
        <w:tc>
          <w:tcPr>
            <w:tcW w:w="360" w:type="dxa"/>
            <w:vAlign w:val="center"/>
            <w:hideMark/>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FAD5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2721" w:rsidRPr="009B3DCC" w14:paraId="061DE8C2" w14:textId="77777777" w:rsidTr="00F555E9">
        <w:trPr>
          <w:trHeight w:val="165"/>
        </w:trPr>
        <w:tc>
          <w:tcPr>
            <w:tcW w:w="360" w:type="dxa"/>
            <w:vAlign w:val="center"/>
            <w:hideMark/>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FBDC6C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8AE40E6" w14:textId="77777777" w:rsidTr="00F555E9">
        <w:trPr>
          <w:trHeight w:val="165"/>
        </w:trPr>
        <w:tc>
          <w:tcPr>
            <w:tcW w:w="360" w:type="dxa"/>
            <w:vAlign w:val="center"/>
            <w:hideMark/>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A9D3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5298BAA8" w14:textId="77777777" w:rsidTr="00F555E9">
        <w:trPr>
          <w:trHeight w:val="165"/>
        </w:trPr>
        <w:tc>
          <w:tcPr>
            <w:tcW w:w="360" w:type="dxa"/>
            <w:vAlign w:val="center"/>
            <w:hideMark/>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6678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5EB47192" w14:textId="77777777" w:rsidTr="00F555E9">
        <w:trPr>
          <w:trHeight w:val="165"/>
        </w:trPr>
        <w:tc>
          <w:tcPr>
            <w:tcW w:w="360" w:type="dxa"/>
            <w:vAlign w:val="center"/>
            <w:hideMark/>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149B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008" w:type="dxa"/>
            <w:vAlign w:val="center"/>
            <w:hideMark/>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3D0A05D9" w14:textId="77777777" w:rsidTr="00F555E9">
        <w:trPr>
          <w:trHeight w:val="165"/>
        </w:trPr>
        <w:tc>
          <w:tcPr>
            <w:tcW w:w="360" w:type="dxa"/>
            <w:vAlign w:val="center"/>
            <w:hideMark/>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29092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008" w:type="dxa"/>
            <w:vAlign w:val="center"/>
            <w:hideMark/>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7FA1F8F6" w14:textId="77777777" w:rsidTr="00F555E9">
        <w:trPr>
          <w:trHeight w:val="165"/>
        </w:trPr>
        <w:tc>
          <w:tcPr>
            <w:tcW w:w="360" w:type="dxa"/>
            <w:vAlign w:val="center"/>
            <w:hideMark/>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0419E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4F429925" w14:textId="77777777" w:rsidTr="00F555E9">
        <w:trPr>
          <w:trHeight w:val="165"/>
        </w:trPr>
        <w:tc>
          <w:tcPr>
            <w:tcW w:w="360" w:type="dxa"/>
            <w:vAlign w:val="center"/>
            <w:hideMark/>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B6E5D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576352FF" w14:textId="77777777" w:rsidTr="00F555E9">
        <w:trPr>
          <w:trHeight w:val="165"/>
        </w:trPr>
        <w:tc>
          <w:tcPr>
            <w:tcW w:w="360" w:type="dxa"/>
            <w:vAlign w:val="center"/>
            <w:hideMark/>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E88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008" w:type="dxa"/>
            <w:vAlign w:val="center"/>
            <w:hideMark/>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3164D513" w14:textId="77777777" w:rsidTr="00F555E9">
        <w:trPr>
          <w:trHeight w:val="165"/>
        </w:trPr>
        <w:tc>
          <w:tcPr>
            <w:tcW w:w="360" w:type="dxa"/>
            <w:vAlign w:val="center"/>
            <w:hideMark/>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EA652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2617F873" w14:textId="77777777" w:rsidTr="00F555E9">
        <w:trPr>
          <w:trHeight w:val="165"/>
        </w:trPr>
        <w:tc>
          <w:tcPr>
            <w:tcW w:w="360" w:type="dxa"/>
            <w:vAlign w:val="center"/>
            <w:hideMark/>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9C932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7A184B06" w14:textId="77777777" w:rsidTr="00F555E9">
        <w:trPr>
          <w:trHeight w:val="180"/>
        </w:trPr>
        <w:tc>
          <w:tcPr>
            <w:tcW w:w="360" w:type="dxa"/>
            <w:vAlign w:val="center"/>
            <w:hideMark/>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841C7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2422592F" w14:textId="77777777" w:rsidTr="00F555E9">
        <w:trPr>
          <w:trHeight w:val="165"/>
        </w:trPr>
        <w:tc>
          <w:tcPr>
            <w:tcW w:w="360" w:type="dxa"/>
            <w:vAlign w:val="center"/>
            <w:hideMark/>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9DC84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121F3C3C" w14:textId="77777777" w:rsidTr="00F555E9">
        <w:trPr>
          <w:trHeight w:val="165"/>
        </w:trPr>
        <w:tc>
          <w:tcPr>
            <w:tcW w:w="360" w:type="dxa"/>
            <w:vAlign w:val="center"/>
            <w:hideMark/>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121D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52164F4" w14:textId="77777777" w:rsidTr="00F555E9">
        <w:trPr>
          <w:trHeight w:val="165"/>
        </w:trPr>
        <w:tc>
          <w:tcPr>
            <w:tcW w:w="360" w:type="dxa"/>
            <w:vAlign w:val="center"/>
            <w:hideMark/>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C5777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4AF2EE5C" w14:textId="77777777" w:rsidTr="00F555E9">
        <w:trPr>
          <w:trHeight w:val="165"/>
        </w:trPr>
        <w:tc>
          <w:tcPr>
            <w:tcW w:w="360" w:type="dxa"/>
            <w:vAlign w:val="center"/>
            <w:hideMark/>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DCE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964B114" w14:textId="77777777" w:rsidTr="00F555E9">
        <w:trPr>
          <w:trHeight w:val="165"/>
        </w:trPr>
        <w:tc>
          <w:tcPr>
            <w:tcW w:w="360" w:type="dxa"/>
            <w:vAlign w:val="center"/>
            <w:hideMark/>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38B7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008" w:type="dxa"/>
            <w:vAlign w:val="center"/>
            <w:hideMark/>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66A0A661" w14:textId="77777777" w:rsidTr="00F555E9">
        <w:trPr>
          <w:trHeight w:val="165"/>
        </w:trPr>
        <w:tc>
          <w:tcPr>
            <w:tcW w:w="360" w:type="dxa"/>
            <w:vAlign w:val="center"/>
            <w:hideMark/>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4BD4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160871FC" w14:textId="77777777" w:rsidTr="00F555E9">
        <w:trPr>
          <w:trHeight w:val="165"/>
        </w:trPr>
        <w:tc>
          <w:tcPr>
            <w:tcW w:w="360" w:type="dxa"/>
            <w:vAlign w:val="center"/>
            <w:hideMark/>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0FA7B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008" w:type="dxa"/>
            <w:vAlign w:val="center"/>
            <w:hideMark/>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4B9DDD4A" w14:textId="77777777" w:rsidTr="00F555E9">
        <w:trPr>
          <w:trHeight w:val="165"/>
        </w:trPr>
        <w:tc>
          <w:tcPr>
            <w:tcW w:w="360" w:type="dxa"/>
            <w:vAlign w:val="center"/>
            <w:hideMark/>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A7E4B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008" w:type="dxa"/>
            <w:vAlign w:val="center"/>
            <w:hideMark/>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38E1D27C" w14:textId="77777777" w:rsidTr="00F555E9">
        <w:trPr>
          <w:trHeight w:val="165"/>
        </w:trPr>
        <w:tc>
          <w:tcPr>
            <w:tcW w:w="360" w:type="dxa"/>
            <w:vAlign w:val="center"/>
            <w:hideMark/>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2C6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00B6552F" w14:textId="77777777" w:rsidTr="00F555E9">
        <w:trPr>
          <w:trHeight w:val="165"/>
        </w:trPr>
        <w:tc>
          <w:tcPr>
            <w:tcW w:w="360" w:type="dxa"/>
            <w:vAlign w:val="center"/>
            <w:hideMark/>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B71F8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008" w:type="dxa"/>
            <w:vAlign w:val="center"/>
            <w:hideMark/>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388EFA7" w14:textId="77777777" w:rsidTr="00F555E9">
        <w:trPr>
          <w:trHeight w:val="165"/>
        </w:trPr>
        <w:tc>
          <w:tcPr>
            <w:tcW w:w="360" w:type="dxa"/>
            <w:vAlign w:val="center"/>
            <w:hideMark/>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8A3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21C9FF47" w14:textId="77777777" w:rsidTr="00F555E9">
        <w:trPr>
          <w:trHeight w:val="165"/>
        </w:trPr>
        <w:tc>
          <w:tcPr>
            <w:tcW w:w="360" w:type="dxa"/>
            <w:vAlign w:val="center"/>
            <w:hideMark/>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6E0F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B48B62E" w14:textId="77777777" w:rsidTr="00F555E9">
        <w:trPr>
          <w:trHeight w:val="165"/>
        </w:trPr>
        <w:tc>
          <w:tcPr>
            <w:tcW w:w="360" w:type="dxa"/>
            <w:vAlign w:val="center"/>
            <w:hideMark/>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143CE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008" w:type="dxa"/>
            <w:vAlign w:val="center"/>
            <w:hideMark/>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5FAE42F8" w14:textId="77777777" w:rsidTr="00F555E9">
        <w:trPr>
          <w:trHeight w:val="165"/>
        </w:trPr>
        <w:tc>
          <w:tcPr>
            <w:tcW w:w="360" w:type="dxa"/>
            <w:vAlign w:val="center"/>
            <w:hideMark/>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1FDE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3A3F0C4C" w14:textId="77777777" w:rsidTr="00F555E9">
        <w:trPr>
          <w:trHeight w:val="180"/>
        </w:trPr>
        <w:tc>
          <w:tcPr>
            <w:tcW w:w="360" w:type="dxa"/>
            <w:vAlign w:val="center"/>
            <w:hideMark/>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54D5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008" w:type="dxa"/>
            <w:vAlign w:val="center"/>
            <w:hideMark/>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54A4BD02" w14:textId="77777777" w:rsidTr="00F555E9">
        <w:trPr>
          <w:trHeight w:val="165"/>
        </w:trPr>
        <w:tc>
          <w:tcPr>
            <w:tcW w:w="360" w:type="dxa"/>
            <w:vAlign w:val="center"/>
            <w:hideMark/>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E959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008" w:type="dxa"/>
            <w:vAlign w:val="center"/>
            <w:hideMark/>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1C734778" w14:textId="77777777" w:rsidTr="00F555E9">
        <w:trPr>
          <w:trHeight w:val="165"/>
        </w:trPr>
        <w:tc>
          <w:tcPr>
            <w:tcW w:w="360" w:type="dxa"/>
            <w:vAlign w:val="center"/>
            <w:hideMark/>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749E4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52E426BA" w14:textId="77777777" w:rsidTr="00F555E9">
        <w:trPr>
          <w:trHeight w:val="165"/>
        </w:trPr>
        <w:tc>
          <w:tcPr>
            <w:tcW w:w="360" w:type="dxa"/>
            <w:vAlign w:val="center"/>
            <w:hideMark/>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2007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70223A5B" w14:textId="77777777" w:rsidTr="00F555E9">
        <w:trPr>
          <w:trHeight w:val="165"/>
        </w:trPr>
        <w:tc>
          <w:tcPr>
            <w:tcW w:w="360" w:type="dxa"/>
            <w:vAlign w:val="center"/>
            <w:hideMark/>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A5051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4BBE9D82" w14:textId="77777777" w:rsidTr="00F555E9">
        <w:trPr>
          <w:trHeight w:val="165"/>
        </w:trPr>
        <w:tc>
          <w:tcPr>
            <w:tcW w:w="360" w:type="dxa"/>
            <w:vAlign w:val="center"/>
            <w:hideMark/>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FB65A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008" w:type="dxa"/>
            <w:vAlign w:val="center"/>
            <w:hideMark/>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2721" w:rsidRPr="009B3DCC" w14:paraId="1BFD2B9A" w14:textId="77777777" w:rsidTr="00F555E9">
        <w:trPr>
          <w:trHeight w:val="165"/>
        </w:trPr>
        <w:tc>
          <w:tcPr>
            <w:tcW w:w="360" w:type="dxa"/>
            <w:vAlign w:val="center"/>
            <w:hideMark/>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AFF9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008" w:type="dxa"/>
            <w:vAlign w:val="center"/>
            <w:hideMark/>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45D6083A" w14:textId="77777777" w:rsidTr="00F555E9">
        <w:trPr>
          <w:trHeight w:val="165"/>
        </w:trPr>
        <w:tc>
          <w:tcPr>
            <w:tcW w:w="360" w:type="dxa"/>
            <w:vAlign w:val="center"/>
            <w:hideMark/>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4E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008" w:type="dxa"/>
            <w:vAlign w:val="center"/>
            <w:hideMark/>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167BFB7F" w14:textId="77777777" w:rsidTr="00F555E9">
        <w:trPr>
          <w:trHeight w:val="165"/>
        </w:trPr>
        <w:tc>
          <w:tcPr>
            <w:tcW w:w="360" w:type="dxa"/>
            <w:vAlign w:val="center"/>
            <w:hideMark/>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98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6B5D07DD" w14:textId="77777777" w:rsidTr="00F555E9">
        <w:trPr>
          <w:trHeight w:val="165"/>
        </w:trPr>
        <w:tc>
          <w:tcPr>
            <w:tcW w:w="360" w:type="dxa"/>
            <w:vAlign w:val="center"/>
            <w:hideMark/>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30B7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008" w:type="dxa"/>
            <w:vAlign w:val="center"/>
            <w:hideMark/>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C4DC34A" w14:textId="77777777" w:rsidTr="00F555E9">
        <w:trPr>
          <w:trHeight w:val="165"/>
        </w:trPr>
        <w:tc>
          <w:tcPr>
            <w:tcW w:w="360" w:type="dxa"/>
            <w:vAlign w:val="center"/>
            <w:hideMark/>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A802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008" w:type="dxa"/>
            <w:vAlign w:val="center"/>
            <w:hideMark/>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7508D11" w14:textId="77777777" w:rsidTr="00F555E9">
        <w:trPr>
          <w:trHeight w:val="165"/>
        </w:trPr>
        <w:tc>
          <w:tcPr>
            <w:tcW w:w="360" w:type="dxa"/>
            <w:vAlign w:val="center"/>
            <w:hideMark/>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F595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008" w:type="dxa"/>
            <w:vAlign w:val="center"/>
            <w:hideMark/>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9466981" w14:textId="77777777" w:rsidTr="00F555E9">
        <w:trPr>
          <w:trHeight w:val="165"/>
        </w:trPr>
        <w:tc>
          <w:tcPr>
            <w:tcW w:w="360" w:type="dxa"/>
            <w:vAlign w:val="center"/>
            <w:hideMark/>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35B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0EAE9CDE" w14:textId="77777777" w:rsidTr="00F555E9">
        <w:trPr>
          <w:trHeight w:val="165"/>
        </w:trPr>
        <w:tc>
          <w:tcPr>
            <w:tcW w:w="360" w:type="dxa"/>
            <w:vAlign w:val="center"/>
            <w:hideMark/>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0F7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5805D175" w14:textId="77777777" w:rsidTr="00F555E9">
        <w:trPr>
          <w:trHeight w:val="180"/>
        </w:trPr>
        <w:tc>
          <w:tcPr>
            <w:tcW w:w="360" w:type="dxa"/>
            <w:vAlign w:val="center"/>
            <w:hideMark/>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61F75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3BC8BAA8" w14:textId="77777777" w:rsidTr="00F555E9">
        <w:trPr>
          <w:trHeight w:val="165"/>
        </w:trPr>
        <w:tc>
          <w:tcPr>
            <w:tcW w:w="360" w:type="dxa"/>
            <w:vAlign w:val="center"/>
            <w:hideMark/>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A3AF3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2ABD4DBD" w14:textId="77777777" w:rsidTr="00F555E9">
        <w:trPr>
          <w:trHeight w:val="165"/>
        </w:trPr>
        <w:tc>
          <w:tcPr>
            <w:tcW w:w="360" w:type="dxa"/>
            <w:vAlign w:val="center"/>
            <w:hideMark/>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1011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B6D2151" w14:textId="77777777" w:rsidTr="00F555E9">
        <w:trPr>
          <w:trHeight w:val="165"/>
        </w:trPr>
        <w:tc>
          <w:tcPr>
            <w:tcW w:w="360" w:type="dxa"/>
            <w:vAlign w:val="center"/>
            <w:hideMark/>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8A40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2721" w:rsidRPr="009B3DCC" w14:paraId="613678A4" w14:textId="77777777" w:rsidTr="00F555E9">
        <w:trPr>
          <w:trHeight w:val="165"/>
        </w:trPr>
        <w:tc>
          <w:tcPr>
            <w:tcW w:w="360" w:type="dxa"/>
            <w:vAlign w:val="center"/>
            <w:hideMark/>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26F3D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8FB0592" w14:textId="77777777" w:rsidTr="00F555E9">
        <w:trPr>
          <w:trHeight w:val="165"/>
        </w:trPr>
        <w:tc>
          <w:tcPr>
            <w:tcW w:w="360" w:type="dxa"/>
            <w:vAlign w:val="center"/>
            <w:hideMark/>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EBC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63DAE4D0" w14:textId="77777777" w:rsidTr="00F555E9">
        <w:trPr>
          <w:trHeight w:val="165"/>
        </w:trPr>
        <w:tc>
          <w:tcPr>
            <w:tcW w:w="360" w:type="dxa"/>
            <w:vAlign w:val="center"/>
            <w:hideMark/>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EFFE6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008" w:type="dxa"/>
            <w:vAlign w:val="center"/>
            <w:hideMark/>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2721" w:rsidRPr="009B3DCC" w14:paraId="1557858F" w14:textId="77777777" w:rsidTr="00F555E9">
        <w:trPr>
          <w:trHeight w:val="165"/>
        </w:trPr>
        <w:tc>
          <w:tcPr>
            <w:tcW w:w="360" w:type="dxa"/>
            <w:vAlign w:val="center"/>
            <w:hideMark/>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40AB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1DE4A39A" w14:textId="77777777" w:rsidTr="00F555E9">
        <w:trPr>
          <w:trHeight w:val="165"/>
        </w:trPr>
        <w:tc>
          <w:tcPr>
            <w:tcW w:w="360" w:type="dxa"/>
            <w:vAlign w:val="center"/>
            <w:hideMark/>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83A33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008" w:type="dxa"/>
            <w:vAlign w:val="center"/>
            <w:hideMark/>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7D3BC6AD" w14:textId="77777777" w:rsidTr="00F555E9">
        <w:trPr>
          <w:trHeight w:val="165"/>
        </w:trPr>
        <w:tc>
          <w:tcPr>
            <w:tcW w:w="360" w:type="dxa"/>
            <w:vAlign w:val="center"/>
            <w:hideMark/>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A48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7C08699" w14:textId="77777777" w:rsidTr="00F555E9">
        <w:trPr>
          <w:trHeight w:val="165"/>
        </w:trPr>
        <w:tc>
          <w:tcPr>
            <w:tcW w:w="360" w:type="dxa"/>
            <w:vAlign w:val="center"/>
            <w:hideMark/>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D7A8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11E9EDFA" w14:textId="77777777" w:rsidTr="00F555E9">
        <w:trPr>
          <w:trHeight w:val="165"/>
        </w:trPr>
        <w:tc>
          <w:tcPr>
            <w:tcW w:w="360" w:type="dxa"/>
            <w:vAlign w:val="center"/>
            <w:hideMark/>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06B98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008" w:type="dxa"/>
            <w:vAlign w:val="center"/>
            <w:hideMark/>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7AF45CDC" w14:textId="77777777" w:rsidTr="00F555E9">
        <w:trPr>
          <w:trHeight w:val="165"/>
        </w:trPr>
        <w:tc>
          <w:tcPr>
            <w:tcW w:w="360" w:type="dxa"/>
            <w:vAlign w:val="center"/>
            <w:hideMark/>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1AFE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32FB4B8E" w14:textId="77777777" w:rsidTr="00F555E9">
        <w:trPr>
          <w:trHeight w:val="165"/>
        </w:trPr>
        <w:tc>
          <w:tcPr>
            <w:tcW w:w="360" w:type="dxa"/>
            <w:vAlign w:val="center"/>
            <w:hideMark/>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BC22E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2721" w:rsidRPr="009B3DCC" w14:paraId="2E60229A" w14:textId="77777777" w:rsidTr="00F555E9">
        <w:trPr>
          <w:trHeight w:val="180"/>
        </w:trPr>
        <w:tc>
          <w:tcPr>
            <w:tcW w:w="360" w:type="dxa"/>
            <w:vAlign w:val="center"/>
            <w:hideMark/>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D9AEC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78499B" w14:textId="77777777" w:rsidTr="00F555E9">
        <w:trPr>
          <w:trHeight w:val="165"/>
        </w:trPr>
        <w:tc>
          <w:tcPr>
            <w:tcW w:w="360" w:type="dxa"/>
            <w:vAlign w:val="center"/>
            <w:hideMark/>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5960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008" w:type="dxa"/>
            <w:vAlign w:val="center"/>
            <w:hideMark/>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71704BF7" w14:textId="77777777" w:rsidTr="00F555E9">
        <w:trPr>
          <w:trHeight w:val="165"/>
        </w:trPr>
        <w:tc>
          <w:tcPr>
            <w:tcW w:w="360" w:type="dxa"/>
            <w:vAlign w:val="center"/>
            <w:hideMark/>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055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008" w:type="dxa"/>
            <w:vAlign w:val="center"/>
            <w:hideMark/>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0BDECD5" w14:textId="77777777" w:rsidTr="00F555E9">
        <w:trPr>
          <w:trHeight w:val="165"/>
        </w:trPr>
        <w:tc>
          <w:tcPr>
            <w:tcW w:w="360" w:type="dxa"/>
            <w:vAlign w:val="center"/>
            <w:hideMark/>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04C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008" w:type="dxa"/>
            <w:vAlign w:val="center"/>
            <w:hideMark/>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66B203BB" w14:textId="77777777" w:rsidTr="00F555E9">
        <w:trPr>
          <w:trHeight w:val="165"/>
        </w:trPr>
        <w:tc>
          <w:tcPr>
            <w:tcW w:w="360" w:type="dxa"/>
            <w:vAlign w:val="center"/>
            <w:hideMark/>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159B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04F9B472" w14:textId="77777777" w:rsidTr="00F555E9">
        <w:trPr>
          <w:trHeight w:val="165"/>
        </w:trPr>
        <w:tc>
          <w:tcPr>
            <w:tcW w:w="360" w:type="dxa"/>
            <w:vAlign w:val="center"/>
            <w:hideMark/>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47F55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2721" w:rsidRPr="009B3DCC" w14:paraId="639591CB" w14:textId="77777777" w:rsidTr="00F555E9">
        <w:trPr>
          <w:trHeight w:val="165"/>
        </w:trPr>
        <w:tc>
          <w:tcPr>
            <w:tcW w:w="360" w:type="dxa"/>
            <w:vAlign w:val="center"/>
            <w:hideMark/>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828E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2721" w:rsidRPr="009B3DCC" w14:paraId="10E10735" w14:textId="77777777" w:rsidTr="00F555E9">
        <w:trPr>
          <w:trHeight w:val="165"/>
        </w:trPr>
        <w:tc>
          <w:tcPr>
            <w:tcW w:w="360" w:type="dxa"/>
            <w:vAlign w:val="center"/>
            <w:hideMark/>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3F33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41A10BB2" w14:textId="77777777" w:rsidTr="00F555E9">
        <w:trPr>
          <w:trHeight w:val="165"/>
        </w:trPr>
        <w:tc>
          <w:tcPr>
            <w:tcW w:w="360" w:type="dxa"/>
            <w:vAlign w:val="center"/>
            <w:hideMark/>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2EA8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78DF5B6" w14:textId="77777777" w:rsidTr="00F555E9">
        <w:trPr>
          <w:trHeight w:val="165"/>
        </w:trPr>
        <w:tc>
          <w:tcPr>
            <w:tcW w:w="360" w:type="dxa"/>
            <w:vAlign w:val="center"/>
            <w:hideMark/>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847F1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456F7EE2" w14:textId="77777777" w:rsidTr="00F555E9">
        <w:trPr>
          <w:trHeight w:val="165"/>
        </w:trPr>
        <w:tc>
          <w:tcPr>
            <w:tcW w:w="360" w:type="dxa"/>
            <w:vAlign w:val="center"/>
            <w:hideMark/>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4F19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008" w:type="dxa"/>
            <w:vAlign w:val="center"/>
            <w:hideMark/>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0A5C6BCC" w14:textId="77777777" w:rsidTr="00F555E9">
        <w:trPr>
          <w:trHeight w:val="165"/>
        </w:trPr>
        <w:tc>
          <w:tcPr>
            <w:tcW w:w="360" w:type="dxa"/>
            <w:vAlign w:val="center"/>
            <w:hideMark/>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7541A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1D284B" w14:textId="77777777" w:rsidTr="00F555E9">
        <w:trPr>
          <w:trHeight w:val="165"/>
        </w:trPr>
        <w:tc>
          <w:tcPr>
            <w:tcW w:w="360" w:type="dxa"/>
            <w:vAlign w:val="center"/>
            <w:hideMark/>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1C50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008" w:type="dxa"/>
            <w:vAlign w:val="center"/>
            <w:hideMark/>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738BCAB" w14:textId="77777777" w:rsidTr="00F555E9">
        <w:trPr>
          <w:trHeight w:val="165"/>
        </w:trPr>
        <w:tc>
          <w:tcPr>
            <w:tcW w:w="360" w:type="dxa"/>
            <w:vAlign w:val="center"/>
            <w:hideMark/>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16E86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008" w:type="dxa"/>
            <w:vAlign w:val="center"/>
            <w:hideMark/>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2721" w:rsidRPr="009B3DCC" w14:paraId="2E169C91" w14:textId="77777777" w:rsidTr="00F555E9">
        <w:trPr>
          <w:trHeight w:val="165"/>
        </w:trPr>
        <w:tc>
          <w:tcPr>
            <w:tcW w:w="360" w:type="dxa"/>
            <w:vAlign w:val="center"/>
            <w:hideMark/>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9523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6D5C61FE" w14:textId="77777777" w:rsidTr="00F555E9">
        <w:trPr>
          <w:trHeight w:val="180"/>
        </w:trPr>
        <w:tc>
          <w:tcPr>
            <w:tcW w:w="360" w:type="dxa"/>
            <w:vAlign w:val="center"/>
            <w:hideMark/>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69D72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008" w:type="dxa"/>
            <w:vAlign w:val="center"/>
            <w:hideMark/>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2CBEB952" w14:textId="77777777" w:rsidTr="00F555E9">
        <w:trPr>
          <w:trHeight w:val="165"/>
        </w:trPr>
        <w:tc>
          <w:tcPr>
            <w:tcW w:w="360" w:type="dxa"/>
            <w:vAlign w:val="center"/>
            <w:hideMark/>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E70B24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2721" w:rsidRPr="009B3DCC" w14:paraId="08730241" w14:textId="77777777" w:rsidTr="00F555E9">
        <w:trPr>
          <w:trHeight w:val="165"/>
        </w:trPr>
        <w:tc>
          <w:tcPr>
            <w:tcW w:w="360" w:type="dxa"/>
            <w:vAlign w:val="center"/>
            <w:hideMark/>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CD60F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008" w:type="dxa"/>
            <w:vAlign w:val="center"/>
            <w:hideMark/>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2721" w:rsidRPr="009B3DCC" w14:paraId="0C99016F" w14:textId="77777777" w:rsidTr="00F555E9">
        <w:trPr>
          <w:trHeight w:val="165"/>
        </w:trPr>
        <w:tc>
          <w:tcPr>
            <w:tcW w:w="360" w:type="dxa"/>
            <w:vAlign w:val="center"/>
            <w:hideMark/>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184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008" w:type="dxa"/>
            <w:vAlign w:val="center"/>
            <w:hideMark/>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709186A" w14:textId="77777777" w:rsidTr="00F555E9">
        <w:trPr>
          <w:trHeight w:val="165"/>
        </w:trPr>
        <w:tc>
          <w:tcPr>
            <w:tcW w:w="360" w:type="dxa"/>
            <w:vAlign w:val="center"/>
            <w:hideMark/>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EA8D6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F75709A" w14:textId="77777777" w:rsidTr="00F555E9">
        <w:trPr>
          <w:trHeight w:val="165"/>
        </w:trPr>
        <w:tc>
          <w:tcPr>
            <w:tcW w:w="360" w:type="dxa"/>
            <w:vAlign w:val="center"/>
            <w:hideMark/>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FED3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008" w:type="dxa"/>
            <w:vAlign w:val="center"/>
            <w:hideMark/>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5B1118D7" w14:textId="77777777" w:rsidTr="00F555E9">
        <w:trPr>
          <w:trHeight w:val="165"/>
        </w:trPr>
        <w:tc>
          <w:tcPr>
            <w:tcW w:w="360" w:type="dxa"/>
            <w:vAlign w:val="center"/>
            <w:hideMark/>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051A5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008" w:type="dxa"/>
            <w:vAlign w:val="center"/>
            <w:hideMark/>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A435405" w14:textId="77777777" w:rsidTr="00F555E9">
        <w:trPr>
          <w:trHeight w:val="165"/>
        </w:trPr>
        <w:tc>
          <w:tcPr>
            <w:tcW w:w="360" w:type="dxa"/>
            <w:vAlign w:val="center"/>
            <w:hideMark/>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25AFB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59888644" w14:textId="77777777" w:rsidTr="00F555E9">
        <w:trPr>
          <w:trHeight w:val="165"/>
        </w:trPr>
        <w:tc>
          <w:tcPr>
            <w:tcW w:w="360" w:type="dxa"/>
            <w:vAlign w:val="center"/>
            <w:hideMark/>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18EF4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008" w:type="dxa"/>
            <w:vAlign w:val="center"/>
            <w:hideMark/>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67A6B489" w14:textId="77777777" w:rsidTr="00F555E9">
        <w:trPr>
          <w:trHeight w:val="165"/>
        </w:trPr>
        <w:tc>
          <w:tcPr>
            <w:tcW w:w="360" w:type="dxa"/>
            <w:vAlign w:val="center"/>
            <w:hideMark/>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493F7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44350ECA" w14:textId="77777777" w:rsidTr="00F555E9">
        <w:trPr>
          <w:trHeight w:val="165"/>
        </w:trPr>
        <w:tc>
          <w:tcPr>
            <w:tcW w:w="360" w:type="dxa"/>
            <w:vAlign w:val="center"/>
            <w:hideMark/>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BFF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378142CE" w14:textId="77777777" w:rsidTr="00F555E9">
        <w:trPr>
          <w:trHeight w:val="165"/>
        </w:trPr>
        <w:tc>
          <w:tcPr>
            <w:tcW w:w="360" w:type="dxa"/>
            <w:vAlign w:val="center"/>
            <w:hideMark/>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FA48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2721" w:rsidRPr="009B3DCC" w14:paraId="34ED751E" w14:textId="77777777" w:rsidTr="00F555E9">
        <w:trPr>
          <w:trHeight w:val="165"/>
        </w:trPr>
        <w:tc>
          <w:tcPr>
            <w:tcW w:w="360" w:type="dxa"/>
            <w:vAlign w:val="center"/>
            <w:hideMark/>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A64A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02D7BB" w14:textId="77777777" w:rsidTr="00F555E9">
        <w:trPr>
          <w:trHeight w:val="165"/>
        </w:trPr>
        <w:tc>
          <w:tcPr>
            <w:tcW w:w="360" w:type="dxa"/>
            <w:vAlign w:val="center"/>
            <w:hideMark/>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A00F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2721" w:rsidRPr="009B3DCC" w14:paraId="6AEB63C7" w14:textId="77777777" w:rsidTr="00F555E9">
        <w:trPr>
          <w:trHeight w:val="180"/>
        </w:trPr>
        <w:tc>
          <w:tcPr>
            <w:tcW w:w="360" w:type="dxa"/>
            <w:vAlign w:val="center"/>
            <w:hideMark/>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3EB4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2721" w:rsidRPr="009B3DCC" w14:paraId="54D9771E" w14:textId="77777777" w:rsidTr="00F555E9">
        <w:trPr>
          <w:trHeight w:val="165"/>
        </w:trPr>
        <w:tc>
          <w:tcPr>
            <w:tcW w:w="360" w:type="dxa"/>
            <w:vAlign w:val="center"/>
            <w:hideMark/>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D24B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2721" w:rsidRPr="009B3DCC" w14:paraId="5A0CA0D9" w14:textId="77777777" w:rsidTr="00F555E9">
        <w:trPr>
          <w:trHeight w:val="165"/>
        </w:trPr>
        <w:tc>
          <w:tcPr>
            <w:tcW w:w="360" w:type="dxa"/>
            <w:vAlign w:val="center"/>
            <w:hideMark/>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F020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0A7D4AA" w14:textId="77777777" w:rsidTr="00F555E9">
        <w:trPr>
          <w:trHeight w:val="165"/>
        </w:trPr>
        <w:tc>
          <w:tcPr>
            <w:tcW w:w="360" w:type="dxa"/>
            <w:vAlign w:val="center"/>
            <w:hideMark/>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22072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2721" w:rsidRPr="009B3DCC" w14:paraId="40C61D16" w14:textId="77777777" w:rsidTr="00F555E9">
        <w:trPr>
          <w:trHeight w:val="165"/>
        </w:trPr>
        <w:tc>
          <w:tcPr>
            <w:tcW w:w="360" w:type="dxa"/>
            <w:vAlign w:val="center"/>
            <w:hideMark/>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73044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2721" w:rsidRPr="009B3DCC" w14:paraId="339B933A" w14:textId="77777777" w:rsidTr="00F555E9">
        <w:trPr>
          <w:trHeight w:val="165"/>
        </w:trPr>
        <w:tc>
          <w:tcPr>
            <w:tcW w:w="360" w:type="dxa"/>
            <w:vAlign w:val="center"/>
            <w:hideMark/>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19C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2721" w:rsidRPr="009B3DCC" w14:paraId="1AB9CEBF" w14:textId="77777777" w:rsidTr="00F555E9">
        <w:trPr>
          <w:trHeight w:val="165"/>
        </w:trPr>
        <w:tc>
          <w:tcPr>
            <w:tcW w:w="360" w:type="dxa"/>
            <w:vAlign w:val="center"/>
            <w:hideMark/>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C1D35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4151857D" w14:textId="77777777" w:rsidTr="00F555E9">
        <w:trPr>
          <w:trHeight w:val="165"/>
        </w:trPr>
        <w:tc>
          <w:tcPr>
            <w:tcW w:w="360" w:type="dxa"/>
            <w:vAlign w:val="center"/>
            <w:hideMark/>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D90D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72365790" w14:textId="77777777" w:rsidTr="00F555E9">
        <w:trPr>
          <w:trHeight w:val="165"/>
        </w:trPr>
        <w:tc>
          <w:tcPr>
            <w:tcW w:w="360" w:type="dxa"/>
            <w:vAlign w:val="center"/>
            <w:hideMark/>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AAC25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B5FAC12" w14:textId="77777777" w:rsidTr="00F555E9">
        <w:trPr>
          <w:trHeight w:val="165"/>
        </w:trPr>
        <w:tc>
          <w:tcPr>
            <w:tcW w:w="360" w:type="dxa"/>
            <w:vAlign w:val="center"/>
            <w:hideMark/>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7D92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1C22F140" w14:textId="77777777" w:rsidTr="00F555E9">
        <w:trPr>
          <w:trHeight w:val="165"/>
        </w:trPr>
        <w:tc>
          <w:tcPr>
            <w:tcW w:w="360" w:type="dxa"/>
            <w:vAlign w:val="center"/>
            <w:hideMark/>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3C019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28A633DB" w14:textId="77777777" w:rsidTr="00F555E9">
        <w:trPr>
          <w:trHeight w:val="165"/>
        </w:trPr>
        <w:tc>
          <w:tcPr>
            <w:tcW w:w="360" w:type="dxa"/>
            <w:vAlign w:val="center"/>
            <w:hideMark/>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9A0A5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008" w:type="dxa"/>
            <w:vAlign w:val="center"/>
            <w:hideMark/>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63C9909" w14:textId="77777777" w:rsidTr="00F555E9">
        <w:trPr>
          <w:trHeight w:val="165"/>
        </w:trPr>
        <w:tc>
          <w:tcPr>
            <w:tcW w:w="360" w:type="dxa"/>
            <w:vAlign w:val="center"/>
            <w:hideMark/>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9718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008" w:type="dxa"/>
            <w:vAlign w:val="center"/>
            <w:hideMark/>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A5B9CF6" w14:textId="77777777" w:rsidTr="00F555E9">
        <w:trPr>
          <w:trHeight w:val="165"/>
        </w:trPr>
        <w:tc>
          <w:tcPr>
            <w:tcW w:w="360" w:type="dxa"/>
            <w:vAlign w:val="center"/>
            <w:hideMark/>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575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008" w:type="dxa"/>
            <w:vAlign w:val="center"/>
            <w:hideMark/>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35541C12" w14:textId="77777777" w:rsidTr="00F555E9">
        <w:trPr>
          <w:trHeight w:val="180"/>
        </w:trPr>
        <w:tc>
          <w:tcPr>
            <w:tcW w:w="360" w:type="dxa"/>
            <w:vAlign w:val="center"/>
            <w:hideMark/>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F13B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008" w:type="dxa"/>
            <w:vAlign w:val="center"/>
            <w:hideMark/>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F9D8D5A" w14:textId="77777777" w:rsidTr="00F555E9">
        <w:trPr>
          <w:trHeight w:val="165"/>
        </w:trPr>
        <w:tc>
          <w:tcPr>
            <w:tcW w:w="360" w:type="dxa"/>
            <w:vAlign w:val="center"/>
            <w:hideMark/>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D59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79F45438" w14:textId="77777777" w:rsidTr="00F555E9">
        <w:trPr>
          <w:trHeight w:val="165"/>
        </w:trPr>
        <w:tc>
          <w:tcPr>
            <w:tcW w:w="360" w:type="dxa"/>
            <w:vAlign w:val="center"/>
            <w:hideMark/>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A0F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008" w:type="dxa"/>
            <w:vAlign w:val="center"/>
            <w:hideMark/>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6F33285E" w14:textId="77777777" w:rsidTr="00F555E9">
        <w:trPr>
          <w:trHeight w:val="165"/>
        </w:trPr>
        <w:tc>
          <w:tcPr>
            <w:tcW w:w="360" w:type="dxa"/>
            <w:vAlign w:val="center"/>
            <w:hideMark/>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27B9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008" w:type="dxa"/>
            <w:vAlign w:val="center"/>
            <w:hideMark/>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ABBE169" w14:textId="77777777" w:rsidTr="00F555E9">
        <w:trPr>
          <w:trHeight w:val="165"/>
        </w:trPr>
        <w:tc>
          <w:tcPr>
            <w:tcW w:w="360" w:type="dxa"/>
            <w:vAlign w:val="center"/>
            <w:hideMark/>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C1CAB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2721" w:rsidRPr="009B3DCC" w14:paraId="74F43377" w14:textId="77777777" w:rsidTr="00F555E9">
        <w:trPr>
          <w:trHeight w:val="165"/>
        </w:trPr>
        <w:tc>
          <w:tcPr>
            <w:tcW w:w="360" w:type="dxa"/>
            <w:vAlign w:val="center"/>
            <w:hideMark/>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A69A6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008" w:type="dxa"/>
            <w:vAlign w:val="center"/>
            <w:hideMark/>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6AD5DB9C" w14:textId="77777777" w:rsidTr="00F555E9">
        <w:trPr>
          <w:trHeight w:val="165"/>
        </w:trPr>
        <w:tc>
          <w:tcPr>
            <w:tcW w:w="360" w:type="dxa"/>
            <w:vAlign w:val="center"/>
            <w:hideMark/>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E03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2721" w:rsidRPr="009B3DCC" w14:paraId="770F4622" w14:textId="77777777" w:rsidTr="00F555E9">
        <w:trPr>
          <w:trHeight w:val="165"/>
        </w:trPr>
        <w:tc>
          <w:tcPr>
            <w:tcW w:w="360" w:type="dxa"/>
            <w:vAlign w:val="center"/>
            <w:hideMark/>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5F3D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18A1B61F" w14:textId="77777777" w:rsidTr="00F555E9">
        <w:trPr>
          <w:trHeight w:val="165"/>
        </w:trPr>
        <w:tc>
          <w:tcPr>
            <w:tcW w:w="360" w:type="dxa"/>
            <w:vAlign w:val="center"/>
            <w:hideMark/>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BF1DD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2721" w:rsidRPr="009B3DCC" w14:paraId="3F21A368" w14:textId="77777777" w:rsidTr="00F555E9">
        <w:trPr>
          <w:trHeight w:val="165"/>
        </w:trPr>
        <w:tc>
          <w:tcPr>
            <w:tcW w:w="360" w:type="dxa"/>
            <w:vAlign w:val="center"/>
            <w:hideMark/>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9EBB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2721" w:rsidRPr="009B3DCC" w14:paraId="619B9CAA" w14:textId="77777777" w:rsidTr="00F555E9">
        <w:trPr>
          <w:trHeight w:val="165"/>
        </w:trPr>
        <w:tc>
          <w:tcPr>
            <w:tcW w:w="360" w:type="dxa"/>
            <w:vAlign w:val="center"/>
            <w:hideMark/>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095EA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2721" w:rsidRPr="009B3DCC" w14:paraId="7D9BDBE7" w14:textId="77777777" w:rsidTr="00F555E9">
        <w:trPr>
          <w:trHeight w:val="165"/>
        </w:trPr>
        <w:tc>
          <w:tcPr>
            <w:tcW w:w="360" w:type="dxa"/>
            <w:vAlign w:val="center"/>
            <w:hideMark/>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61BF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2721" w:rsidRPr="009B3DCC" w14:paraId="4FE78FAD" w14:textId="77777777" w:rsidTr="00F555E9">
        <w:trPr>
          <w:trHeight w:val="165"/>
        </w:trPr>
        <w:tc>
          <w:tcPr>
            <w:tcW w:w="360" w:type="dxa"/>
            <w:vAlign w:val="center"/>
            <w:hideMark/>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8DC36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942390E" w14:textId="77777777" w:rsidTr="00F555E9">
        <w:trPr>
          <w:trHeight w:val="165"/>
        </w:trPr>
        <w:tc>
          <w:tcPr>
            <w:tcW w:w="360" w:type="dxa"/>
            <w:vAlign w:val="center"/>
            <w:hideMark/>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EDA9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2721" w:rsidRPr="009B3DCC" w14:paraId="4AC935A6" w14:textId="77777777" w:rsidTr="00F555E9">
        <w:trPr>
          <w:trHeight w:val="180"/>
        </w:trPr>
        <w:tc>
          <w:tcPr>
            <w:tcW w:w="360" w:type="dxa"/>
            <w:vAlign w:val="center"/>
            <w:hideMark/>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B2079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008" w:type="dxa"/>
            <w:vAlign w:val="center"/>
            <w:hideMark/>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744C0E91" w14:textId="77777777" w:rsidTr="00F555E9">
        <w:trPr>
          <w:trHeight w:val="165"/>
        </w:trPr>
        <w:tc>
          <w:tcPr>
            <w:tcW w:w="360" w:type="dxa"/>
            <w:vAlign w:val="center"/>
            <w:hideMark/>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7A2C2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008" w:type="dxa"/>
            <w:vAlign w:val="center"/>
            <w:hideMark/>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49D971F2" w14:textId="77777777" w:rsidTr="00F555E9">
        <w:trPr>
          <w:trHeight w:val="165"/>
        </w:trPr>
        <w:tc>
          <w:tcPr>
            <w:tcW w:w="360" w:type="dxa"/>
            <w:vAlign w:val="center"/>
            <w:hideMark/>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9A7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008" w:type="dxa"/>
            <w:vAlign w:val="center"/>
            <w:hideMark/>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76149029" w14:textId="77777777" w:rsidTr="00F555E9">
        <w:trPr>
          <w:trHeight w:val="165"/>
        </w:trPr>
        <w:tc>
          <w:tcPr>
            <w:tcW w:w="360" w:type="dxa"/>
            <w:vAlign w:val="center"/>
            <w:hideMark/>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636CD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1230A39D" w14:textId="77777777" w:rsidTr="00F555E9">
        <w:trPr>
          <w:trHeight w:val="165"/>
        </w:trPr>
        <w:tc>
          <w:tcPr>
            <w:tcW w:w="360" w:type="dxa"/>
            <w:vAlign w:val="center"/>
            <w:hideMark/>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D51B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229673" w14:textId="77777777" w:rsidTr="00F555E9">
        <w:trPr>
          <w:trHeight w:val="165"/>
        </w:trPr>
        <w:tc>
          <w:tcPr>
            <w:tcW w:w="360" w:type="dxa"/>
            <w:vAlign w:val="center"/>
            <w:hideMark/>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ABF6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008" w:type="dxa"/>
            <w:vAlign w:val="center"/>
            <w:hideMark/>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4E3F4323" w14:textId="77777777" w:rsidTr="00F555E9">
        <w:trPr>
          <w:trHeight w:val="165"/>
        </w:trPr>
        <w:tc>
          <w:tcPr>
            <w:tcW w:w="360" w:type="dxa"/>
            <w:vAlign w:val="center"/>
            <w:hideMark/>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7629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27C1CCA5" w14:textId="77777777" w:rsidTr="00F555E9">
        <w:trPr>
          <w:trHeight w:val="165"/>
        </w:trPr>
        <w:tc>
          <w:tcPr>
            <w:tcW w:w="360" w:type="dxa"/>
            <w:vAlign w:val="center"/>
            <w:hideMark/>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A7B1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008" w:type="dxa"/>
            <w:vAlign w:val="center"/>
            <w:hideMark/>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ECC07F3" w14:textId="77777777" w:rsidTr="00F555E9">
        <w:trPr>
          <w:trHeight w:val="165"/>
        </w:trPr>
        <w:tc>
          <w:tcPr>
            <w:tcW w:w="360" w:type="dxa"/>
            <w:vAlign w:val="center"/>
            <w:hideMark/>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6499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4DB01C2A" w14:textId="77777777" w:rsidTr="00F555E9">
        <w:trPr>
          <w:trHeight w:val="165"/>
        </w:trPr>
        <w:tc>
          <w:tcPr>
            <w:tcW w:w="360" w:type="dxa"/>
            <w:vAlign w:val="center"/>
            <w:hideMark/>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CF8F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DD273CA" w14:textId="77777777" w:rsidTr="00F555E9">
        <w:trPr>
          <w:trHeight w:val="165"/>
        </w:trPr>
        <w:tc>
          <w:tcPr>
            <w:tcW w:w="360" w:type="dxa"/>
            <w:vAlign w:val="center"/>
            <w:hideMark/>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129C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7C8AE71F" w14:textId="77777777" w:rsidTr="00F555E9">
        <w:trPr>
          <w:trHeight w:val="165"/>
        </w:trPr>
        <w:tc>
          <w:tcPr>
            <w:tcW w:w="360" w:type="dxa"/>
            <w:vAlign w:val="center"/>
            <w:hideMark/>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6DE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9B8F5E6" w14:textId="77777777" w:rsidTr="00F555E9">
        <w:trPr>
          <w:trHeight w:val="165"/>
        </w:trPr>
        <w:tc>
          <w:tcPr>
            <w:tcW w:w="360" w:type="dxa"/>
            <w:vAlign w:val="center"/>
            <w:hideMark/>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4288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7683B424" w14:textId="77777777" w:rsidTr="00F555E9">
        <w:trPr>
          <w:trHeight w:val="165"/>
        </w:trPr>
        <w:tc>
          <w:tcPr>
            <w:tcW w:w="360" w:type="dxa"/>
            <w:vAlign w:val="center"/>
            <w:hideMark/>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C652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1660CA0B" w14:textId="77777777" w:rsidTr="00F555E9">
        <w:trPr>
          <w:trHeight w:val="165"/>
        </w:trPr>
        <w:tc>
          <w:tcPr>
            <w:tcW w:w="360" w:type="dxa"/>
            <w:vAlign w:val="center"/>
            <w:hideMark/>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BA4C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09CB38F9" w14:textId="77777777" w:rsidTr="00F555E9">
        <w:trPr>
          <w:trHeight w:val="180"/>
        </w:trPr>
        <w:tc>
          <w:tcPr>
            <w:tcW w:w="360" w:type="dxa"/>
            <w:vAlign w:val="center"/>
            <w:hideMark/>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856B1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2721" w:rsidRPr="009B3DCC" w14:paraId="1175C09D" w14:textId="77777777" w:rsidTr="00F555E9">
        <w:trPr>
          <w:trHeight w:val="165"/>
        </w:trPr>
        <w:tc>
          <w:tcPr>
            <w:tcW w:w="360" w:type="dxa"/>
            <w:vAlign w:val="center"/>
            <w:hideMark/>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1976A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2B4380" w14:textId="77777777" w:rsidTr="00F555E9">
        <w:trPr>
          <w:trHeight w:val="165"/>
        </w:trPr>
        <w:tc>
          <w:tcPr>
            <w:tcW w:w="360" w:type="dxa"/>
            <w:vAlign w:val="center"/>
            <w:hideMark/>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BAA23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267653E9" w14:textId="77777777" w:rsidTr="00F555E9">
        <w:trPr>
          <w:trHeight w:val="165"/>
        </w:trPr>
        <w:tc>
          <w:tcPr>
            <w:tcW w:w="360" w:type="dxa"/>
            <w:vAlign w:val="center"/>
            <w:hideMark/>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A979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310E73C9" w14:textId="77777777" w:rsidTr="00F555E9">
        <w:trPr>
          <w:trHeight w:val="165"/>
        </w:trPr>
        <w:tc>
          <w:tcPr>
            <w:tcW w:w="360" w:type="dxa"/>
            <w:vAlign w:val="center"/>
            <w:hideMark/>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86593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529BFA7E" w14:textId="77777777" w:rsidTr="00F555E9">
        <w:trPr>
          <w:trHeight w:val="165"/>
        </w:trPr>
        <w:tc>
          <w:tcPr>
            <w:tcW w:w="360" w:type="dxa"/>
            <w:vAlign w:val="center"/>
            <w:hideMark/>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51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4C931D1F" w14:textId="77777777" w:rsidTr="00F555E9">
        <w:trPr>
          <w:trHeight w:val="165"/>
        </w:trPr>
        <w:tc>
          <w:tcPr>
            <w:tcW w:w="360" w:type="dxa"/>
            <w:vAlign w:val="center"/>
            <w:hideMark/>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36EFD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17A12EE4" w14:textId="77777777" w:rsidTr="00F555E9">
        <w:trPr>
          <w:trHeight w:val="165"/>
        </w:trPr>
        <w:tc>
          <w:tcPr>
            <w:tcW w:w="360" w:type="dxa"/>
            <w:vAlign w:val="center"/>
            <w:hideMark/>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008" w:type="dxa"/>
            <w:vAlign w:val="center"/>
            <w:hideMark/>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5FC98DA4" w14:textId="77777777" w:rsidTr="00F555E9">
        <w:trPr>
          <w:trHeight w:val="165"/>
        </w:trPr>
        <w:tc>
          <w:tcPr>
            <w:tcW w:w="360" w:type="dxa"/>
            <w:vAlign w:val="center"/>
            <w:hideMark/>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008" w:type="dxa"/>
            <w:vAlign w:val="center"/>
            <w:hideMark/>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6D3F879D" w14:textId="77777777" w:rsidTr="00F555E9">
        <w:trPr>
          <w:trHeight w:val="165"/>
        </w:trPr>
        <w:tc>
          <w:tcPr>
            <w:tcW w:w="360" w:type="dxa"/>
            <w:vAlign w:val="center"/>
            <w:hideMark/>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008" w:type="dxa"/>
            <w:vAlign w:val="center"/>
            <w:hideMark/>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2721" w:rsidRPr="009B3DCC" w14:paraId="515FE897" w14:textId="77777777" w:rsidTr="00F555E9">
        <w:trPr>
          <w:trHeight w:val="165"/>
        </w:trPr>
        <w:tc>
          <w:tcPr>
            <w:tcW w:w="360" w:type="dxa"/>
            <w:vAlign w:val="center"/>
            <w:hideMark/>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008" w:type="dxa"/>
            <w:vAlign w:val="center"/>
            <w:hideMark/>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761E3DAD" w14:textId="77777777" w:rsidTr="00F555E9">
        <w:trPr>
          <w:trHeight w:val="165"/>
        </w:trPr>
        <w:tc>
          <w:tcPr>
            <w:tcW w:w="360" w:type="dxa"/>
            <w:vAlign w:val="center"/>
            <w:hideMark/>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7FE5B967" w14:textId="77777777" w:rsidTr="00F555E9">
        <w:trPr>
          <w:trHeight w:val="165"/>
        </w:trPr>
        <w:tc>
          <w:tcPr>
            <w:tcW w:w="360" w:type="dxa"/>
            <w:vAlign w:val="center"/>
            <w:hideMark/>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F1F4876" w14:textId="77777777" w:rsidTr="00F555E9">
        <w:trPr>
          <w:trHeight w:val="165"/>
        </w:trPr>
        <w:tc>
          <w:tcPr>
            <w:tcW w:w="360" w:type="dxa"/>
            <w:vAlign w:val="center"/>
            <w:hideMark/>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BC9F662" w14:textId="77777777" w:rsidTr="00F555E9">
        <w:trPr>
          <w:trHeight w:val="180"/>
        </w:trPr>
        <w:tc>
          <w:tcPr>
            <w:tcW w:w="360" w:type="dxa"/>
            <w:vAlign w:val="center"/>
            <w:hideMark/>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008" w:type="dxa"/>
            <w:vAlign w:val="center"/>
            <w:hideMark/>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07502930" w14:textId="77777777" w:rsidTr="00F555E9">
        <w:trPr>
          <w:trHeight w:val="165"/>
        </w:trPr>
        <w:tc>
          <w:tcPr>
            <w:tcW w:w="360" w:type="dxa"/>
            <w:vAlign w:val="center"/>
            <w:hideMark/>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18D74747" w14:textId="77777777" w:rsidTr="00F555E9">
        <w:trPr>
          <w:trHeight w:val="165"/>
        </w:trPr>
        <w:tc>
          <w:tcPr>
            <w:tcW w:w="360" w:type="dxa"/>
            <w:vAlign w:val="center"/>
            <w:hideMark/>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008" w:type="dxa"/>
            <w:vAlign w:val="center"/>
            <w:hideMark/>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084730A4" w14:textId="77777777" w:rsidTr="00F555E9">
        <w:trPr>
          <w:trHeight w:val="165"/>
        </w:trPr>
        <w:tc>
          <w:tcPr>
            <w:tcW w:w="360" w:type="dxa"/>
            <w:vAlign w:val="center"/>
            <w:hideMark/>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008" w:type="dxa"/>
            <w:vAlign w:val="center"/>
            <w:hideMark/>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385CF5DA" w14:textId="77777777" w:rsidTr="00F555E9">
        <w:trPr>
          <w:trHeight w:val="165"/>
        </w:trPr>
        <w:tc>
          <w:tcPr>
            <w:tcW w:w="360" w:type="dxa"/>
            <w:vAlign w:val="center"/>
            <w:hideMark/>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294F98B8" w14:textId="77777777" w:rsidTr="00F555E9">
        <w:trPr>
          <w:trHeight w:val="165"/>
        </w:trPr>
        <w:tc>
          <w:tcPr>
            <w:tcW w:w="360" w:type="dxa"/>
            <w:vAlign w:val="center"/>
            <w:hideMark/>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1F779429" w14:textId="77777777" w:rsidTr="00F555E9">
        <w:trPr>
          <w:trHeight w:val="165"/>
        </w:trPr>
        <w:tc>
          <w:tcPr>
            <w:tcW w:w="360" w:type="dxa"/>
            <w:vAlign w:val="center"/>
            <w:hideMark/>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008" w:type="dxa"/>
            <w:vAlign w:val="center"/>
            <w:hideMark/>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6C75E2F" w14:textId="77777777" w:rsidTr="00F555E9">
        <w:trPr>
          <w:trHeight w:val="165"/>
        </w:trPr>
        <w:tc>
          <w:tcPr>
            <w:tcW w:w="360" w:type="dxa"/>
            <w:vAlign w:val="center"/>
            <w:hideMark/>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008" w:type="dxa"/>
            <w:vAlign w:val="center"/>
            <w:hideMark/>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0313401E" w14:textId="77777777" w:rsidTr="00F555E9">
        <w:trPr>
          <w:trHeight w:val="165"/>
        </w:trPr>
        <w:tc>
          <w:tcPr>
            <w:tcW w:w="360" w:type="dxa"/>
            <w:vAlign w:val="center"/>
            <w:hideMark/>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66E505C3" w14:textId="77777777" w:rsidTr="00F555E9">
        <w:trPr>
          <w:trHeight w:val="165"/>
        </w:trPr>
        <w:tc>
          <w:tcPr>
            <w:tcW w:w="360" w:type="dxa"/>
            <w:vAlign w:val="center"/>
            <w:hideMark/>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008" w:type="dxa"/>
            <w:vAlign w:val="center"/>
            <w:hideMark/>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86EE523" w14:textId="77777777" w:rsidTr="00F555E9">
        <w:trPr>
          <w:trHeight w:val="165"/>
        </w:trPr>
        <w:tc>
          <w:tcPr>
            <w:tcW w:w="360" w:type="dxa"/>
            <w:vAlign w:val="center"/>
            <w:hideMark/>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008" w:type="dxa"/>
            <w:vAlign w:val="center"/>
            <w:hideMark/>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0380B565" w14:textId="77777777" w:rsidTr="00F555E9">
        <w:trPr>
          <w:trHeight w:val="165"/>
        </w:trPr>
        <w:tc>
          <w:tcPr>
            <w:tcW w:w="360" w:type="dxa"/>
            <w:vAlign w:val="center"/>
            <w:hideMark/>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5F74CB4E" w14:textId="77777777" w:rsidTr="00F555E9">
        <w:trPr>
          <w:trHeight w:val="165"/>
        </w:trPr>
        <w:tc>
          <w:tcPr>
            <w:tcW w:w="360" w:type="dxa"/>
            <w:vAlign w:val="center"/>
            <w:hideMark/>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008" w:type="dxa"/>
            <w:vAlign w:val="center"/>
            <w:hideMark/>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6D70AA6C" w14:textId="77777777" w:rsidTr="00F555E9">
        <w:trPr>
          <w:trHeight w:val="165"/>
        </w:trPr>
        <w:tc>
          <w:tcPr>
            <w:tcW w:w="360" w:type="dxa"/>
            <w:vAlign w:val="center"/>
            <w:hideMark/>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30C163" w14:textId="77777777" w:rsidTr="00F555E9">
        <w:trPr>
          <w:trHeight w:val="180"/>
        </w:trPr>
        <w:tc>
          <w:tcPr>
            <w:tcW w:w="360" w:type="dxa"/>
            <w:vAlign w:val="center"/>
            <w:hideMark/>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0F717805" w14:textId="77777777" w:rsidTr="00F555E9">
        <w:trPr>
          <w:trHeight w:val="165"/>
        </w:trPr>
        <w:tc>
          <w:tcPr>
            <w:tcW w:w="360" w:type="dxa"/>
            <w:vAlign w:val="center"/>
            <w:hideMark/>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008" w:type="dxa"/>
            <w:vAlign w:val="center"/>
            <w:hideMark/>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895732C" w14:textId="77777777" w:rsidTr="00F555E9">
        <w:trPr>
          <w:trHeight w:val="165"/>
        </w:trPr>
        <w:tc>
          <w:tcPr>
            <w:tcW w:w="360" w:type="dxa"/>
            <w:vAlign w:val="center"/>
            <w:hideMark/>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008" w:type="dxa"/>
            <w:vAlign w:val="center"/>
            <w:hideMark/>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66711C10" w14:textId="77777777" w:rsidTr="00F555E9">
        <w:trPr>
          <w:trHeight w:val="165"/>
        </w:trPr>
        <w:tc>
          <w:tcPr>
            <w:tcW w:w="360" w:type="dxa"/>
            <w:vAlign w:val="center"/>
            <w:hideMark/>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30768259" w14:textId="77777777" w:rsidTr="00F555E9">
        <w:trPr>
          <w:trHeight w:val="165"/>
        </w:trPr>
        <w:tc>
          <w:tcPr>
            <w:tcW w:w="360" w:type="dxa"/>
            <w:vAlign w:val="center"/>
            <w:hideMark/>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008" w:type="dxa"/>
            <w:vAlign w:val="center"/>
            <w:hideMark/>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2721" w:rsidRPr="009B3DCC" w14:paraId="507BD047" w14:textId="77777777" w:rsidTr="00F555E9">
        <w:trPr>
          <w:trHeight w:val="165"/>
        </w:trPr>
        <w:tc>
          <w:tcPr>
            <w:tcW w:w="360" w:type="dxa"/>
            <w:vAlign w:val="center"/>
            <w:hideMark/>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008" w:type="dxa"/>
            <w:vAlign w:val="center"/>
            <w:hideMark/>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4ABE979" w14:textId="77777777" w:rsidTr="00F555E9">
        <w:trPr>
          <w:trHeight w:val="165"/>
        </w:trPr>
        <w:tc>
          <w:tcPr>
            <w:tcW w:w="360" w:type="dxa"/>
            <w:vAlign w:val="center"/>
            <w:hideMark/>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008" w:type="dxa"/>
            <w:vAlign w:val="center"/>
            <w:hideMark/>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01E0D04" w14:textId="77777777" w:rsidTr="00F555E9">
        <w:trPr>
          <w:trHeight w:val="165"/>
        </w:trPr>
        <w:tc>
          <w:tcPr>
            <w:tcW w:w="360" w:type="dxa"/>
            <w:vAlign w:val="center"/>
            <w:hideMark/>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400E1C1F" w14:textId="77777777" w:rsidTr="00F555E9">
        <w:trPr>
          <w:trHeight w:val="165"/>
        </w:trPr>
        <w:tc>
          <w:tcPr>
            <w:tcW w:w="360" w:type="dxa"/>
            <w:vAlign w:val="center"/>
            <w:hideMark/>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FB4F5B" w14:textId="77777777" w:rsidTr="00F555E9">
        <w:trPr>
          <w:trHeight w:val="165"/>
        </w:trPr>
        <w:tc>
          <w:tcPr>
            <w:tcW w:w="360" w:type="dxa"/>
            <w:vAlign w:val="center"/>
            <w:hideMark/>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6FC60FC4" w14:textId="77777777" w:rsidTr="00F555E9">
        <w:trPr>
          <w:trHeight w:val="165"/>
        </w:trPr>
        <w:tc>
          <w:tcPr>
            <w:tcW w:w="360" w:type="dxa"/>
            <w:vAlign w:val="center"/>
            <w:hideMark/>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A358426" w14:textId="77777777" w:rsidTr="00F555E9">
        <w:trPr>
          <w:trHeight w:val="165"/>
        </w:trPr>
        <w:tc>
          <w:tcPr>
            <w:tcW w:w="360" w:type="dxa"/>
            <w:vAlign w:val="center"/>
            <w:hideMark/>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2721" w:rsidRPr="009B3DCC" w14:paraId="7A74D69F" w14:textId="77777777" w:rsidTr="00F555E9">
        <w:trPr>
          <w:trHeight w:val="165"/>
        </w:trPr>
        <w:tc>
          <w:tcPr>
            <w:tcW w:w="360" w:type="dxa"/>
            <w:vAlign w:val="center"/>
            <w:hideMark/>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008" w:type="dxa"/>
            <w:vAlign w:val="center"/>
            <w:hideMark/>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A9F72AE" w14:textId="77777777" w:rsidTr="00F555E9">
        <w:trPr>
          <w:trHeight w:val="165"/>
        </w:trPr>
        <w:tc>
          <w:tcPr>
            <w:tcW w:w="360" w:type="dxa"/>
            <w:vAlign w:val="center"/>
            <w:hideMark/>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721C8E0" w14:textId="77777777" w:rsidTr="00F555E9">
        <w:trPr>
          <w:trHeight w:val="165"/>
        </w:trPr>
        <w:tc>
          <w:tcPr>
            <w:tcW w:w="360" w:type="dxa"/>
            <w:vAlign w:val="center"/>
            <w:hideMark/>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39051D8D" w14:textId="77777777" w:rsidTr="00F555E9">
        <w:trPr>
          <w:trHeight w:val="180"/>
        </w:trPr>
        <w:tc>
          <w:tcPr>
            <w:tcW w:w="360" w:type="dxa"/>
            <w:vAlign w:val="center"/>
            <w:hideMark/>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008" w:type="dxa"/>
            <w:vAlign w:val="center"/>
            <w:hideMark/>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E05CE32" w14:textId="77777777" w:rsidTr="00F555E9">
        <w:trPr>
          <w:trHeight w:val="165"/>
        </w:trPr>
        <w:tc>
          <w:tcPr>
            <w:tcW w:w="360" w:type="dxa"/>
            <w:vAlign w:val="center"/>
            <w:hideMark/>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7D50A24B" w14:textId="77777777" w:rsidTr="00F555E9">
        <w:trPr>
          <w:trHeight w:val="165"/>
        </w:trPr>
        <w:tc>
          <w:tcPr>
            <w:tcW w:w="360" w:type="dxa"/>
            <w:vAlign w:val="center"/>
            <w:hideMark/>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008" w:type="dxa"/>
            <w:vAlign w:val="center"/>
            <w:hideMark/>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33C1C329" w14:textId="77777777" w:rsidTr="00F555E9">
        <w:trPr>
          <w:trHeight w:val="165"/>
        </w:trPr>
        <w:tc>
          <w:tcPr>
            <w:tcW w:w="360" w:type="dxa"/>
            <w:vAlign w:val="center"/>
            <w:hideMark/>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433DF3FA" w14:textId="77777777" w:rsidTr="00F555E9">
        <w:trPr>
          <w:trHeight w:val="165"/>
        </w:trPr>
        <w:tc>
          <w:tcPr>
            <w:tcW w:w="360" w:type="dxa"/>
            <w:vAlign w:val="center"/>
            <w:hideMark/>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008" w:type="dxa"/>
            <w:vAlign w:val="center"/>
            <w:hideMark/>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C7646C5" w14:textId="77777777" w:rsidTr="00F555E9">
        <w:trPr>
          <w:trHeight w:val="165"/>
        </w:trPr>
        <w:tc>
          <w:tcPr>
            <w:tcW w:w="360" w:type="dxa"/>
            <w:vAlign w:val="center"/>
            <w:hideMark/>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008" w:type="dxa"/>
            <w:vAlign w:val="center"/>
            <w:hideMark/>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4DB06935" w14:textId="77777777" w:rsidTr="00F555E9">
        <w:trPr>
          <w:trHeight w:val="165"/>
        </w:trPr>
        <w:tc>
          <w:tcPr>
            <w:tcW w:w="360" w:type="dxa"/>
            <w:vAlign w:val="center"/>
            <w:hideMark/>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008" w:type="dxa"/>
            <w:vAlign w:val="center"/>
            <w:hideMark/>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2721" w:rsidRPr="009B3DCC" w14:paraId="18F8F65C" w14:textId="77777777" w:rsidTr="00F555E9">
        <w:trPr>
          <w:trHeight w:val="165"/>
        </w:trPr>
        <w:tc>
          <w:tcPr>
            <w:tcW w:w="360" w:type="dxa"/>
            <w:vAlign w:val="center"/>
            <w:hideMark/>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008" w:type="dxa"/>
            <w:vAlign w:val="center"/>
            <w:hideMark/>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047094AF" w14:textId="77777777" w:rsidTr="00F555E9">
        <w:trPr>
          <w:trHeight w:val="165"/>
        </w:trPr>
        <w:tc>
          <w:tcPr>
            <w:tcW w:w="360" w:type="dxa"/>
            <w:vAlign w:val="center"/>
            <w:hideMark/>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008" w:type="dxa"/>
            <w:vAlign w:val="center"/>
            <w:hideMark/>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AC65C6F" w14:textId="77777777" w:rsidTr="00F555E9">
        <w:trPr>
          <w:trHeight w:val="165"/>
        </w:trPr>
        <w:tc>
          <w:tcPr>
            <w:tcW w:w="360" w:type="dxa"/>
            <w:vAlign w:val="center"/>
            <w:hideMark/>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63D7716A" w14:textId="77777777" w:rsidTr="00F555E9">
        <w:trPr>
          <w:trHeight w:val="165"/>
        </w:trPr>
        <w:tc>
          <w:tcPr>
            <w:tcW w:w="360" w:type="dxa"/>
            <w:vAlign w:val="center"/>
            <w:hideMark/>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008" w:type="dxa"/>
            <w:vAlign w:val="center"/>
            <w:hideMark/>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7E57F682" w14:textId="77777777" w:rsidTr="00F555E9">
        <w:trPr>
          <w:trHeight w:val="165"/>
        </w:trPr>
        <w:tc>
          <w:tcPr>
            <w:tcW w:w="360" w:type="dxa"/>
            <w:vAlign w:val="center"/>
            <w:hideMark/>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008" w:type="dxa"/>
            <w:vAlign w:val="center"/>
            <w:hideMark/>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E001527" w14:textId="77777777" w:rsidTr="00F555E9">
        <w:trPr>
          <w:trHeight w:val="165"/>
        </w:trPr>
        <w:tc>
          <w:tcPr>
            <w:tcW w:w="360" w:type="dxa"/>
            <w:vAlign w:val="center"/>
            <w:hideMark/>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02FCDF86" w14:textId="77777777" w:rsidTr="00F555E9">
        <w:trPr>
          <w:trHeight w:val="165"/>
        </w:trPr>
        <w:tc>
          <w:tcPr>
            <w:tcW w:w="360" w:type="dxa"/>
            <w:vAlign w:val="center"/>
            <w:hideMark/>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3142DB8B" w14:textId="77777777" w:rsidTr="00F555E9">
        <w:trPr>
          <w:trHeight w:val="180"/>
        </w:trPr>
        <w:tc>
          <w:tcPr>
            <w:tcW w:w="360" w:type="dxa"/>
            <w:vAlign w:val="center"/>
            <w:hideMark/>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2BC81D46" w14:textId="77777777" w:rsidTr="00F555E9">
        <w:trPr>
          <w:trHeight w:val="165"/>
        </w:trPr>
        <w:tc>
          <w:tcPr>
            <w:tcW w:w="360" w:type="dxa"/>
            <w:vAlign w:val="center"/>
            <w:hideMark/>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3308313F" w14:textId="77777777" w:rsidTr="00F555E9">
        <w:trPr>
          <w:trHeight w:val="165"/>
        </w:trPr>
        <w:tc>
          <w:tcPr>
            <w:tcW w:w="360" w:type="dxa"/>
            <w:vAlign w:val="center"/>
            <w:hideMark/>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6F076B9F" w14:textId="77777777" w:rsidTr="00F555E9">
        <w:trPr>
          <w:trHeight w:val="165"/>
        </w:trPr>
        <w:tc>
          <w:tcPr>
            <w:tcW w:w="360" w:type="dxa"/>
            <w:vAlign w:val="center"/>
            <w:hideMark/>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2721" w:rsidRPr="009B3DCC" w14:paraId="5340494A" w14:textId="77777777" w:rsidTr="00F555E9">
        <w:trPr>
          <w:trHeight w:val="165"/>
        </w:trPr>
        <w:tc>
          <w:tcPr>
            <w:tcW w:w="360" w:type="dxa"/>
            <w:vAlign w:val="center"/>
            <w:hideMark/>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3541AA2F" w14:textId="77777777" w:rsidTr="00F555E9">
        <w:trPr>
          <w:trHeight w:val="165"/>
        </w:trPr>
        <w:tc>
          <w:tcPr>
            <w:tcW w:w="360" w:type="dxa"/>
            <w:vAlign w:val="center"/>
            <w:hideMark/>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2721" w:rsidRPr="009B3DCC" w14:paraId="0BF3B796" w14:textId="77777777" w:rsidTr="00F555E9">
        <w:trPr>
          <w:trHeight w:val="165"/>
        </w:trPr>
        <w:tc>
          <w:tcPr>
            <w:tcW w:w="360" w:type="dxa"/>
            <w:vAlign w:val="center"/>
            <w:hideMark/>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7536AE6B" w14:textId="77777777" w:rsidTr="00F555E9">
        <w:trPr>
          <w:trHeight w:val="165"/>
        </w:trPr>
        <w:tc>
          <w:tcPr>
            <w:tcW w:w="360" w:type="dxa"/>
            <w:vAlign w:val="center"/>
            <w:hideMark/>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748D66C3" w14:textId="77777777" w:rsidTr="00F555E9">
        <w:trPr>
          <w:trHeight w:val="165"/>
        </w:trPr>
        <w:tc>
          <w:tcPr>
            <w:tcW w:w="360" w:type="dxa"/>
            <w:vAlign w:val="center"/>
            <w:hideMark/>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000CA261" w14:textId="77777777" w:rsidTr="00F555E9">
        <w:trPr>
          <w:trHeight w:val="165"/>
        </w:trPr>
        <w:tc>
          <w:tcPr>
            <w:tcW w:w="360" w:type="dxa"/>
            <w:vAlign w:val="center"/>
            <w:hideMark/>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15330FBF" w14:textId="77777777" w:rsidTr="00F555E9">
        <w:trPr>
          <w:trHeight w:val="165"/>
        </w:trPr>
        <w:tc>
          <w:tcPr>
            <w:tcW w:w="360" w:type="dxa"/>
            <w:vAlign w:val="center"/>
            <w:hideMark/>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008" w:type="dxa"/>
            <w:vAlign w:val="center"/>
            <w:hideMark/>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534B8277" w14:textId="77777777" w:rsidTr="00F555E9">
        <w:trPr>
          <w:trHeight w:val="165"/>
        </w:trPr>
        <w:tc>
          <w:tcPr>
            <w:tcW w:w="360" w:type="dxa"/>
            <w:vAlign w:val="center"/>
            <w:hideMark/>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A370740" w14:textId="77777777" w:rsidTr="00F555E9">
        <w:trPr>
          <w:trHeight w:val="165"/>
        </w:trPr>
        <w:tc>
          <w:tcPr>
            <w:tcW w:w="360" w:type="dxa"/>
            <w:vAlign w:val="center"/>
            <w:hideMark/>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779F227" w14:textId="77777777" w:rsidTr="00F555E9">
        <w:trPr>
          <w:trHeight w:val="165"/>
        </w:trPr>
        <w:tc>
          <w:tcPr>
            <w:tcW w:w="360" w:type="dxa"/>
            <w:vAlign w:val="center"/>
            <w:hideMark/>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7E754184" w14:textId="77777777" w:rsidTr="00F555E9">
        <w:trPr>
          <w:trHeight w:val="180"/>
        </w:trPr>
        <w:tc>
          <w:tcPr>
            <w:tcW w:w="360" w:type="dxa"/>
            <w:vAlign w:val="center"/>
            <w:hideMark/>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008" w:type="dxa"/>
            <w:vAlign w:val="center"/>
            <w:hideMark/>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098C8583" w14:textId="77777777" w:rsidTr="00F555E9">
        <w:trPr>
          <w:trHeight w:val="165"/>
        </w:trPr>
        <w:tc>
          <w:tcPr>
            <w:tcW w:w="360" w:type="dxa"/>
            <w:vAlign w:val="center"/>
            <w:hideMark/>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6A43D07B" w14:textId="77777777" w:rsidTr="00F555E9">
        <w:trPr>
          <w:trHeight w:val="165"/>
        </w:trPr>
        <w:tc>
          <w:tcPr>
            <w:tcW w:w="360" w:type="dxa"/>
            <w:vAlign w:val="center"/>
            <w:hideMark/>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4E88CE7" w14:textId="77777777" w:rsidTr="00F555E9">
        <w:trPr>
          <w:trHeight w:val="165"/>
        </w:trPr>
        <w:tc>
          <w:tcPr>
            <w:tcW w:w="360" w:type="dxa"/>
            <w:vAlign w:val="center"/>
            <w:hideMark/>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2FE07861" w14:textId="77777777" w:rsidTr="00F555E9">
        <w:trPr>
          <w:trHeight w:val="165"/>
        </w:trPr>
        <w:tc>
          <w:tcPr>
            <w:tcW w:w="360" w:type="dxa"/>
            <w:vAlign w:val="center"/>
            <w:hideMark/>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0512F2C6" w14:textId="77777777" w:rsidTr="00F555E9">
        <w:trPr>
          <w:trHeight w:val="165"/>
        </w:trPr>
        <w:tc>
          <w:tcPr>
            <w:tcW w:w="360" w:type="dxa"/>
            <w:vAlign w:val="center"/>
            <w:hideMark/>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008" w:type="dxa"/>
            <w:vAlign w:val="center"/>
            <w:hideMark/>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4B2FE164" w14:textId="77777777" w:rsidTr="00F555E9">
        <w:trPr>
          <w:trHeight w:val="165"/>
        </w:trPr>
        <w:tc>
          <w:tcPr>
            <w:tcW w:w="360" w:type="dxa"/>
            <w:vAlign w:val="center"/>
            <w:hideMark/>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008" w:type="dxa"/>
            <w:vAlign w:val="center"/>
            <w:hideMark/>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508BCC59" w14:textId="77777777" w:rsidTr="00F555E9">
        <w:trPr>
          <w:trHeight w:val="165"/>
        </w:trPr>
        <w:tc>
          <w:tcPr>
            <w:tcW w:w="360" w:type="dxa"/>
            <w:vAlign w:val="center"/>
            <w:hideMark/>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008" w:type="dxa"/>
            <w:vAlign w:val="center"/>
            <w:hideMark/>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B7874E1" w14:textId="77777777" w:rsidTr="00F555E9">
        <w:trPr>
          <w:trHeight w:val="165"/>
        </w:trPr>
        <w:tc>
          <w:tcPr>
            <w:tcW w:w="360" w:type="dxa"/>
            <w:vAlign w:val="center"/>
            <w:hideMark/>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2721" w:rsidRPr="009B3DCC" w14:paraId="31FEFDB7" w14:textId="77777777" w:rsidTr="00F555E9">
        <w:trPr>
          <w:trHeight w:val="165"/>
        </w:trPr>
        <w:tc>
          <w:tcPr>
            <w:tcW w:w="360" w:type="dxa"/>
            <w:vAlign w:val="center"/>
            <w:hideMark/>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6DADCA01" w14:textId="77777777" w:rsidTr="00F555E9">
        <w:trPr>
          <w:trHeight w:val="165"/>
        </w:trPr>
        <w:tc>
          <w:tcPr>
            <w:tcW w:w="360" w:type="dxa"/>
            <w:vAlign w:val="center"/>
            <w:hideMark/>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7AB64D71" w14:textId="77777777" w:rsidTr="00F555E9">
        <w:trPr>
          <w:trHeight w:val="165"/>
        </w:trPr>
        <w:tc>
          <w:tcPr>
            <w:tcW w:w="360" w:type="dxa"/>
            <w:vAlign w:val="center"/>
            <w:hideMark/>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2721" w:rsidRPr="009B3DCC" w14:paraId="16FF41A3" w14:textId="77777777" w:rsidTr="00F555E9">
        <w:trPr>
          <w:trHeight w:val="165"/>
        </w:trPr>
        <w:tc>
          <w:tcPr>
            <w:tcW w:w="360" w:type="dxa"/>
            <w:vAlign w:val="center"/>
            <w:hideMark/>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77C13CD2" w14:textId="77777777" w:rsidTr="00F555E9">
        <w:trPr>
          <w:trHeight w:val="165"/>
        </w:trPr>
        <w:tc>
          <w:tcPr>
            <w:tcW w:w="360" w:type="dxa"/>
            <w:vAlign w:val="center"/>
            <w:hideMark/>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2721" w:rsidRPr="009B3DCC" w14:paraId="39F17AE0" w14:textId="77777777" w:rsidTr="00F555E9">
        <w:trPr>
          <w:trHeight w:val="180"/>
        </w:trPr>
        <w:tc>
          <w:tcPr>
            <w:tcW w:w="360" w:type="dxa"/>
            <w:vAlign w:val="center"/>
            <w:hideMark/>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3474C301" w14:textId="77777777" w:rsidTr="00F555E9">
        <w:trPr>
          <w:trHeight w:val="165"/>
        </w:trPr>
        <w:tc>
          <w:tcPr>
            <w:tcW w:w="360" w:type="dxa"/>
            <w:vAlign w:val="center"/>
            <w:hideMark/>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743EEF35" w14:textId="77777777" w:rsidTr="00F555E9">
        <w:trPr>
          <w:trHeight w:val="165"/>
        </w:trPr>
        <w:tc>
          <w:tcPr>
            <w:tcW w:w="360" w:type="dxa"/>
            <w:vAlign w:val="center"/>
            <w:hideMark/>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2721" w:rsidRPr="009B3DCC" w14:paraId="1BE19889" w14:textId="77777777" w:rsidTr="00F555E9">
        <w:trPr>
          <w:trHeight w:val="165"/>
        </w:trPr>
        <w:tc>
          <w:tcPr>
            <w:tcW w:w="360" w:type="dxa"/>
            <w:vAlign w:val="center"/>
            <w:hideMark/>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1A701F4E" w14:textId="77777777" w:rsidTr="00F555E9">
        <w:trPr>
          <w:trHeight w:val="165"/>
        </w:trPr>
        <w:tc>
          <w:tcPr>
            <w:tcW w:w="360" w:type="dxa"/>
            <w:vAlign w:val="center"/>
            <w:hideMark/>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008" w:type="dxa"/>
            <w:vAlign w:val="center"/>
            <w:hideMark/>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2721" w:rsidRPr="009B3DCC" w14:paraId="2ED78642" w14:textId="77777777" w:rsidTr="00F555E9">
        <w:trPr>
          <w:trHeight w:val="165"/>
        </w:trPr>
        <w:tc>
          <w:tcPr>
            <w:tcW w:w="360" w:type="dxa"/>
            <w:vAlign w:val="center"/>
            <w:hideMark/>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68F05475" w14:textId="77777777" w:rsidTr="00F555E9">
        <w:trPr>
          <w:trHeight w:val="165"/>
        </w:trPr>
        <w:tc>
          <w:tcPr>
            <w:tcW w:w="360" w:type="dxa"/>
            <w:vAlign w:val="center"/>
            <w:hideMark/>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008" w:type="dxa"/>
            <w:vAlign w:val="center"/>
            <w:hideMark/>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8628D19" w14:textId="77777777" w:rsidTr="00F555E9">
        <w:trPr>
          <w:trHeight w:val="165"/>
        </w:trPr>
        <w:tc>
          <w:tcPr>
            <w:tcW w:w="360" w:type="dxa"/>
            <w:vAlign w:val="center"/>
            <w:hideMark/>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00DF75C1" w14:textId="77777777" w:rsidTr="00F555E9">
        <w:trPr>
          <w:trHeight w:val="165"/>
        </w:trPr>
        <w:tc>
          <w:tcPr>
            <w:tcW w:w="360" w:type="dxa"/>
            <w:vAlign w:val="center"/>
            <w:hideMark/>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008" w:type="dxa"/>
            <w:vAlign w:val="center"/>
            <w:hideMark/>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5C1285C7" w14:textId="77777777" w:rsidTr="00F555E9">
        <w:trPr>
          <w:trHeight w:val="165"/>
        </w:trPr>
        <w:tc>
          <w:tcPr>
            <w:tcW w:w="360" w:type="dxa"/>
            <w:vAlign w:val="center"/>
            <w:hideMark/>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008" w:type="dxa"/>
            <w:vAlign w:val="center"/>
            <w:hideMark/>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2721" w:rsidRPr="009B3DCC" w14:paraId="5525F173" w14:textId="77777777" w:rsidTr="00F555E9">
        <w:trPr>
          <w:trHeight w:val="165"/>
        </w:trPr>
        <w:tc>
          <w:tcPr>
            <w:tcW w:w="360" w:type="dxa"/>
            <w:vAlign w:val="center"/>
            <w:hideMark/>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3DBA728" w14:textId="77777777" w:rsidTr="00F555E9">
        <w:trPr>
          <w:trHeight w:val="165"/>
        </w:trPr>
        <w:tc>
          <w:tcPr>
            <w:tcW w:w="360" w:type="dxa"/>
            <w:vAlign w:val="center"/>
            <w:hideMark/>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008" w:type="dxa"/>
            <w:vAlign w:val="center"/>
            <w:hideMark/>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0EA36DDE" w14:textId="77777777" w:rsidTr="00F555E9">
        <w:trPr>
          <w:trHeight w:val="165"/>
        </w:trPr>
        <w:tc>
          <w:tcPr>
            <w:tcW w:w="360" w:type="dxa"/>
            <w:vAlign w:val="center"/>
            <w:hideMark/>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7222E88D" w14:textId="77777777" w:rsidTr="00F555E9">
        <w:trPr>
          <w:trHeight w:val="165"/>
        </w:trPr>
        <w:tc>
          <w:tcPr>
            <w:tcW w:w="360" w:type="dxa"/>
            <w:vAlign w:val="center"/>
            <w:hideMark/>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ADA40DF" w14:textId="77777777" w:rsidTr="00F555E9">
        <w:trPr>
          <w:trHeight w:val="165"/>
        </w:trPr>
        <w:tc>
          <w:tcPr>
            <w:tcW w:w="360" w:type="dxa"/>
            <w:vAlign w:val="center"/>
            <w:hideMark/>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095E4252" w14:textId="77777777" w:rsidTr="00F555E9">
        <w:trPr>
          <w:trHeight w:val="180"/>
        </w:trPr>
        <w:tc>
          <w:tcPr>
            <w:tcW w:w="360" w:type="dxa"/>
            <w:vAlign w:val="center"/>
            <w:hideMark/>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2721" w:rsidRPr="009B3DCC" w14:paraId="4945CD9D" w14:textId="77777777" w:rsidTr="00F555E9">
        <w:trPr>
          <w:trHeight w:val="165"/>
        </w:trPr>
        <w:tc>
          <w:tcPr>
            <w:tcW w:w="360" w:type="dxa"/>
            <w:vAlign w:val="center"/>
            <w:hideMark/>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D44DF65" w14:textId="77777777" w:rsidTr="00F555E9">
        <w:trPr>
          <w:trHeight w:val="165"/>
        </w:trPr>
        <w:tc>
          <w:tcPr>
            <w:tcW w:w="360" w:type="dxa"/>
            <w:vAlign w:val="center"/>
            <w:hideMark/>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008" w:type="dxa"/>
            <w:vAlign w:val="center"/>
            <w:hideMark/>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2B942F" w14:textId="77777777" w:rsidTr="00F555E9">
        <w:trPr>
          <w:trHeight w:val="165"/>
        </w:trPr>
        <w:tc>
          <w:tcPr>
            <w:tcW w:w="360" w:type="dxa"/>
            <w:vAlign w:val="center"/>
            <w:hideMark/>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68DF3C08" w14:textId="77777777" w:rsidTr="00F555E9">
        <w:trPr>
          <w:trHeight w:val="165"/>
        </w:trPr>
        <w:tc>
          <w:tcPr>
            <w:tcW w:w="360" w:type="dxa"/>
            <w:vAlign w:val="center"/>
            <w:hideMark/>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008" w:type="dxa"/>
            <w:vAlign w:val="center"/>
            <w:hideMark/>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1A3AE21F" w14:textId="77777777" w:rsidTr="00F555E9">
        <w:trPr>
          <w:trHeight w:val="165"/>
        </w:trPr>
        <w:tc>
          <w:tcPr>
            <w:tcW w:w="360" w:type="dxa"/>
            <w:vAlign w:val="center"/>
            <w:hideMark/>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7BB2E5CE" w14:textId="77777777" w:rsidTr="00F555E9">
        <w:trPr>
          <w:trHeight w:val="165"/>
        </w:trPr>
        <w:tc>
          <w:tcPr>
            <w:tcW w:w="360" w:type="dxa"/>
            <w:vAlign w:val="center"/>
            <w:hideMark/>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008" w:type="dxa"/>
            <w:vAlign w:val="center"/>
            <w:hideMark/>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51970B0" w14:textId="77777777" w:rsidTr="00F555E9">
        <w:trPr>
          <w:trHeight w:val="165"/>
        </w:trPr>
        <w:tc>
          <w:tcPr>
            <w:tcW w:w="360" w:type="dxa"/>
            <w:vAlign w:val="center"/>
            <w:hideMark/>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008" w:type="dxa"/>
            <w:vAlign w:val="center"/>
            <w:hideMark/>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24486BD" w14:textId="77777777" w:rsidTr="00F555E9">
        <w:trPr>
          <w:trHeight w:val="165"/>
        </w:trPr>
        <w:tc>
          <w:tcPr>
            <w:tcW w:w="360" w:type="dxa"/>
            <w:vAlign w:val="center"/>
            <w:hideMark/>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008" w:type="dxa"/>
            <w:vAlign w:val="center"/>
            <w:hideMark/>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205DCE1F" w14:textId="77777777" w:rsidTr="00F555E9">
        <w:trPr>
          <w:trHeight w:val="165"/>
        </w:trPr>
        <w:tc>
          <w:tcPr>
            <w:tcW w:w="360" w:type="dxa"/>
            <w:vAlign w:val="center"/>
            <w:hideMark/>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028954F" w14:textId="77777777" w:rsidTr="00F555E9">
        <w:trPr>
          <w:trHeight w:val="165"/>
        </w:trPr>
        <w:tc>
          <w:tcPr>
            <w:tcW w:w="360" w:type="dxa"/>
            <w:vAlign w:val="center"/>
            <w:hideMark/>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008" w:type="dxa"/>
            <w:vAlign w:val="center"/>
            <w:hideMark/>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670AE501" w14:textId="77777777" w:rsidTr="00F555E9">
        <w:trPr>
          <w:trHeight w:val="165"/>
        </w:trPr>
        <w:tc>
          <w:tcPr>
            <w:tcW w:w="360" w:type="dxa"/>
            <w:vAlign w:val="center"/>
            <w:hideMark/>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008" w:type="dxa"/>
            <w:vAlign w:val="center"/>
            <w:hideMark/>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2721" w:rsidRPr="009B3DCC" w14:paraId="242560D3" w14:textId="77777777" w:rsidTr="00F555E9">
        <w:trPr>
          <w:trHeight w:val="165"/>
        </w:trPr>
        <w:tc>
          <w:tcPr>
            <w:tcW w:w="360" w:type="dxa"/>
            <w:vAlign w:val="center"/>
            <w:hideMark/>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008" w:type="dxa"/>
            <w:vAlign w:val="center"/>
            <w:hideMark/>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6522858C" w14:textId="77777777" w:rsidTr="00F555E9">
        <w:trPr>
          <w:trHeight w:val="165"/>
        </w:trPr>
        <w:tc>
          <w:tcPr>
            <w:tcW w:w="360" w:type="dxa"/>
            <w:vAlign w:val="center"/>
            <w:hideMark/>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3ADFEB9B" w14:textId="77777777" w:rsidTr="00F555E9">
        <w:trPr>
          <w:trHeight w:val="180"/>
        </w:trPr>
        <w:tc>
          <w:tcPr>
            <w:tcW w:w="360" w:type="dxa"/>
            <w:vAlign w:val="center"/>
            <w:hideMark/>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008" w:type="dxa"/>
            <w:vAlign w:val="center"/>
            <w:hideMark/>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6E277080" w14:textId="77777777" w:rsidTr="00F555E9">
        <w:trPr>
          <w:trHeight w:val="165"/>
        </w:trPr>
        <w:tc>
          <w:tcPr>
            <w:tcW w:w="360" w:type="dxa"/>
            <w:vAlign w:val="center"/>
            <w:hideMark/>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610FABB8" w14:textId="77777777" w:rsidTr="00F555E9">
        <w:trPr>
          <w:trHeight w:val="165"/>
        </w:trPr>
        <w:tc>
          <w:tcPr>
            <w:tcW w:w="360" w:type="dxa"/>
            <w:vAlign w:val="center"/>
            <w:hideMark/>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27AB9221" w14:textId="77777777" w:rsidTr="00F555E9">
        <w:trPr>
          <w:trHeight w:val="165"/>
        </w:trPr>
        <w:tc>
          <w:tcPr>
            <w:tcW w:w="360" w:type="dxa"/>
            <w:vAlign w:val="center"/>
            <w:hideMark/>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68D6B00A" w14:textId="77777777" w:rsidTr="00F555E9">
        <w:trPr>
          <w:trHeight w:val="165"/>
        </w:trPr>
        <w:tc>
          <w:tcPr>
            <w:tcW w:w="360" w:type="dxa"/>
            <w:vAlign w:val="center"/>
            <w:hideMark/>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806D8A2" w14:textId="77777777" w:rsidTr="00F555E9">
        <w:trPr>
          <w:trHeight w:val="165"/>
        </w:trPr>
        <w:tc>
          <w:tcPr>
            <w:tcW w:w="360" w:type="dxa"/>
            <w:vAlign w:val="center"/>
            <w:hideMark/>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008" w:type="dxa"/>
            <w:vAlign w:val="center"/>
            <w:hideMark/>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225E02E7" w14:textId="77777777" w:rsidTr="00F555E9">
        <w:trPr>
          <w:trHeight w:val="165"/>
        </w:trPr>
        <w:tc>
          <w:tcPr>
            <w:tcW w:w="360" w:type="dxa"/>
            <w:vAlign w:val="center"/>
            <w:hideMark/>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008" w:type="dxa"/>
            <w:vAlign w:val="center"/>
            <w:hideMark/>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7F82C986" w14:textId="77777777" w:rsidTr="00F555E9">
        <w:trPr>
          <w:trHeight w:val="165"/>
        </w:trPr>
        <w:tc>
          <w:tcPr>
            <w:tcW w:w="360" w:type="dxa"/>
            <w:vAlign w:val="center"/>
            <w:hideMark/>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7D9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4052C664" w14:textId="77777777" w:rsidTr="00F555E9">
        <w:trPr>
          <w:trHeight w:val="165"/>
        </w:trPr>
        <w:tc>
          <w:tcPr>
            <w:tcW w:w="360" w:type="dxa"/>
            <w:vAlign w:val="center"/>
            <w:hideMark/>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9544E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7CDC277" w14:textId="77777777" w:rsidTr="00F555E9">
        <w:trPr>
          <w:trHeight w:val="165"/>
        </w:trPr>
        <w:tc>
          <w:tcPr>
            <w:tcW w:w="360" w:type="dxa"/>
            <w:vAlign w:val="center"/>
            <w:hideMark/>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458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7D671327" w14:textId="77777777" w:rsidTr="00F555E9">
        <w:trPr>
          <w:trHeight w:val="165"/>
        </w:trPr>
        <w:tc>
          <w:tcPr>
            <w:tcW w:w="360" w:type="dxa"/>
            <w:vAlign w:val="center"/>
            <w:hideMark/>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9986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2721" w:rsidRPr="009B3DCC" w14:paraId="71CDC176" w14:textId="77777777" w:rsidTr="00F555E9">
        <w:trPr>
          <w:trHeight w:val="165"/>
        </w:trPr>
        <w:tc>
          <w:tcPr>
            <w:tcW w:w="360" w:type="dxa"/>
            <w:vAlign w:val="center"/>
            <w:hideMark/>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0541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2721" w:rsidRPr="009B3DCC" w14:paraId="5DB1F611" w14:textId="77777777" w:rsidTr="00F555E9">
        <w:trPr>
          <w:trHeight w:val="165"/>
        </w:trPr>
        <w:tc>
          <w:tcPr>
            <w:tcW w:w="360" w:type="dxa"/>
            <w:vAlign w:val="center"/>
            <w:hideMark/>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3616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008" w:type="dxa"/>
            <w:vAlign w:val="center"/>
            <w:hideMark/>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75CAF753" w14:textId="77777777" w:rsidTr="00F555E9">
        <w:trPr>
          <w:trHeight w:val="165"/>
        </w:trPr>
        <w:tc>
          <w:tcPr>
            <w:tcW w:w="360" w:type="dxa"/>
            <w:vAlign w:val="center"/>
            <w:hideMark/>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9942B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008" w:type="dxa"/>
            <w:vAlign w:val="center"/>
            <w:hideMark/>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3AF1367" w14:textId="77777777" w:rsidTr="00F555E9">
        <w:trPr>
          <w:trHeight w:val="180"/>
        </w:trPr>
        <w:tc>
          <w:tcPr>
            <w:tcW w:w="360" w:type="dxa"/>
            <w:vAlign w:val="center"/>
            <w:hideMark/>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0A225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2721" w:rsidRPr="009B3DCC" w14:paraId="5E7B6597" w14:textId="77777777" w:rsidTr="00F555E9">
        <w:trPr>
          <w:trHeight w:val="165"/>
        </w:trPr>
        <w:tc>
          <w:tcPr>
            <w:tcW w:w="360" w:type="dxa"/>
            <w:vAlign w:val="center"/>
            <w:hideMark/>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92F8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DFF6B60" w14:textId="77777777" w:rsidTr="00F555E9">
        <w:trPr>
          <w:trHeight w:val="165"/>
        </w:trPr>
        <w:tc>
          <w:tcPr>
            <w:tcW w:w="360" w:type="dxa"/>
            <w:vAlign w:val="center"/>
            <w:hideMark/>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B6B09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05879715" w14:textId="77777777" w:rsidTr="00F555E9">
        <w:trPr>
          <w:trHeight w:val="165"/>
        </w:trPr>
        <w:tc>
          <w:tcPr>
            <w:tcW w:w="360" w:type="dxa"/>
            <w:vAlign w:val="center"/>
            <w:hideMark/>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B4B2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7FDC6AAC" w14:textId="77777777" w:rsidTr="00F555E9">
        <w:trPr>
          <w:trHeight w:val="165"/>
        </w:trPr>
        <w:tc>
          <w:tcPr>
            <w:tcW w:w="360" w:type="dxa"/>
            <w:vAlign w:val="center"/>
            <w:hideMark/>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2EF54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E6CA9A9" w14:textId="77777777" w:rsidTr="00F555E9">
        <w:trPr>
          <w:trHeight w:val="165"/>
        </w:trPr>
        <w:tc>
          <w:tcPr>
            <w:tcW w:w="360" w:type="dxa"/>
            <w:vAlign w:val="center"/>
            <w:hideMark/>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357B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008" w:type="dxa"/>
            <w:vAlign w:val="center"/>
            <w:hideMark/>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2721" w:rsidRPr="009B3DCC" w14:paraId="79764411" w14:textId="77777777" w:rsidTr="00F555E9">
        <w:trPr>
          <w:trHeight w:val="165"/>
        </w:trPr>
        <w:tc>
          <w:tcPr>
            <w:tcW w:w="360" w:type="dxa"/>
            <w:vAlign w:val="center"/>
            <w:hideMark/>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0C1C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008" w:type="dxa"/>
            <w:vAlign w:val="center"/>
            <w:hideMark/>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742C2ACA" w14:textId="77777777" w:rsidTr="00F555E9">
        <w:trPr>
          <w:trHeight w:val="165"/>
        </w:trPr>
        <w:tc>
          <w:tcPr>
            <w:tcW w:w="360" w:type="dxa"/>
            <w:vAlign w:val="center"/>
            <w:hideMark/>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3D15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333AB39E" w14:textId="77777777" w:rsidTr="00F555E9">
        <w:trPr>
          <w:trHeight w:val="165"/>
        </w:trPr>
        <w:tc>
          <w:tcPr>
            <w:tcW w:w="360" w:type="dxa"/>
            <w:vAlign w:val="center"/>
            <w:hideMark/>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ED24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2721" w:rsidRPr="009B3DCC" w14:paraId="17B67099" w14:textId="77777777" w:rsidTr="00F555E9">
        <w:trPr>
          <w:trHeight w:val="165"/>
        </w:trPr>
        <w:tc>
          <w:tcPr>
            <w:tcW w:w="360" w:type="dxa"/>
            <w:vAlign w:val="center"/>
            <w:hideMark/>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8C1E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2D2A65A4" w14:textId="77777777" w:rsidTr="00F555E9">
        <w:trPr>
          <w:trHeight w:val="165"/>
        </w:trPr>
        <w:tc>
          <w:tcPr>
            <w:tcW w:w="360" w:type="dxa"/>
            <w:vAlign w:val="center"/>
            <w:hideMark/>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4E0DE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2721" w:rsidRPr="009B3DCC" w14:paraId="2DE9C5B2" w14:textId="77777777" w:rsidTr="00F555E9">
        <w:trPr>
          <w:trHeight w:val="165"/>
        </w:trPr>
        <w:tc>
          <w:tcPr>
            <w:tcW w:w="360" w:type="dxa"/>
            <w:vAlign w:val="center"/>
            <w:hideMark/>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F70C2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2721" w:rsidRPr="009B3DCC" w14:paraId="736A9295" w14:textId="77777777" w:rsidTr="00F555E9">
        <w:trPr>
          <w:trHeight w:val="165"/>
        </w:trPr>
        <w:tc>
          <w:tcPr>
            <w:tcW w:w="360" w:type="dxa"/>
            <w:vAlign w:val="center"/>
            <w:hideMark/>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1CA6F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2721" w:rsidRPr="009B3DCC" w14:paraId="657B6A22" w14:textId="77777777" w:rsidTr="00F555E9">
        <w:trPr>
          <w:trHeight w:val="165"/>
        </w:trPr>
        <w:tc>
          <w:tcPr>
            <w:tcW w:w="360" w:type="dxa"/>
            <w:vAlign w:val="center"/>
            <w:hideMark/>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5332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31361E80" w14:textId="77777777" w:rsidTr="00F555E9">
        <w:trPr>
          <w:trHeight w:val="165"/>
        </w:trPr>
        <w:tc>
          <w:tcPr>
            <w:tcW w:w="360" w:type="dxa"/>
            <w:vAlign w:val="center"/>
            <w:hideMark/>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A56E7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361E43DC" w14:textId="77777777" w:rsidTr="00F555E9">
        <w:trPr>
          <w:trHeight w:val="180"/>
        </w:trPr>
        <w:tc>
          <w:tcPr>
            <w:tcW w:w="360" w:type="dxa"/>
            <w:vAlign w:val="center"/>
            <w:hideMark/>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B75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1D23769D" w14:textId="77777777" w:rsidTr="00F555E9">
        <w:trPr>
          <w:trHeight w:val="165"/>
        </w:trPr>
        <w:tc>
          <w:tcPr>
            <w:tcW w:w="360" w:type="dxa"/>
            <w:vAlign w:val="center"/>
            <w:hideMark/>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50D54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2721" w:rsidRPr="009B3DCC" w14:paraId="00D4341F" w14:textId="77777777" w:rsidTr="00F555E9">
        <w:trPr>
          <w:trHeight w:val="165"/>
        </w:trPr>
        <w:tc>
          <w:tcPr>
            <w:tcW w:w="360" w:type="dxa"/>
            <w:vAlign w:val="center"/>
            <w:hideMark/>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395A0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008" w:type="dxa"/>
            <w:vAlign w:val="center"/>
            <w:hideMark/>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2721" w:rsidRPr="009B3DCC" w14:paraId="38AB1A34" w14:textId="77777777" w:rsidTr="00F555E9">
        <w:trPr>
          <w:trHeight w:val="165"/>
        </w:trPr>
        <w:tc>
          <w:tcPr>
            <w:tcW w:w="360" w:type="dxa"/>
            <w:vAlign w:val="center"/>
            <w:hideMark/>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CB5F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2721" w:rsidRPr="009B3DCC" w14:paraId="09FEA49D" w14:textId="77777777" w:rsidTr="00F555E9">
        <w:trPr>
          <w:trHeight w:val="165"/>
        </w:trPr>
        <w:tc>
          <w:tcPr>
            <w:tcW w:w="360" w:type="dxa"/>
            <w:vAlign w:val="center"/>
            <w:hideMark/>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CF8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2721" w:rsidRPr="009B3DCC" w14:paraId="002BF321" w14:textId="77777777" w:rsidTr="00F555E9">
        <w:trPr>
          <w:trHeight w:val="165"/>
        </w:trPr>
        <w:tc>
          <w:tcPr>
            <w:tcW w:w="360" w:type="dxa"/>
            <w:vAlign w:val="center"/>
            <w:hideMark/>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B8357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008" w:type="dxa"/>
            <w:vAlign w:val="center"/>
            <w:hideMark/>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4136B7A9" w14:textId="77777777" w:rsidTr="00F555E9">
        <w:trPr>
          <w:trHeight w:val="165"/>
        </w:trPr>
        <w:tc>
          <w:tcPr>
            <w:tcW w:w="360" w:type="dxa"/>
            <w:vAlign w:val="center"/>
            <w:hideMark/>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0A578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2BBDFFBD" w14:textId="77777777" w:rsidTr="00F555E9">
        <w:trPr>
          <w:trHeight w:val="165"/>
        </w:trPr>
        <w:tc>
          <w:tcPr>
            <w:tcW w:w="360" w:type="dxa"/>
            <w:vAlign w:val="center"/>
            <w:hideMark/>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F4620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008" w:type="dxa"/>
            <w:vAlign w:val="center"/>
            <w:hideMark/>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2721" w:rsidRPr="009B3DCC" w14:paraId="68914966" w14:textId="77777777" w:rsidTr="00F555E9">
        <w:trPr>
          <w:trHeight w:val="165"/>
        </w:trPr>
        <w:tc>
          <w:tcPr>
            <w:tcW w:w="360" w:type="dxa"/>
            <w:vAlign w:val="center"/>
            <w:hideMark/>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94C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008" w:type="dxa"/>
            <w:vAlign w:val="center"/>
            <w:hideMark/>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58EC8B6E" w14:textId="77777777" w:rsidTr="00F555E9">
        <w:trPr>
          <w:trHeight w:val="165"/>
        </w:trPr>
        <w:tc>
          <w:tcPr>
            <w:tcW w:w="360" w:type="dxa"/>
            <w:vAlign w:val="center"/>
            <w:hideMark/>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20A8D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008" w:type="dxa"/>
            <w:vAlign w:val="center"/>
            <w:hideMark/>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40EBD6C8" w14:textId="77777777" w:rsidTr="00F555E9">
        <w:trPr>
          <w:trHeight w:val="165"/>
        </w:trPr>
        <w:tc>
          <w:tcPr>
            <w:tcW w:w="360" w:type="dxa"/>
            <w:vAlign w:val="center"/>
            <w:hideMark/>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E9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008" w:type="dxa"/>
            <w:vAlign w:val="center"/>
            <w:hideMark/>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DB0B70D" w14:textId="77777777" w:rsidTr="00F555E9">
        <w:trPr>
          <w:trHeight w:val="165"/>
        </w:trPr>
        <w:tc>
          <w:tcPr>
            <w:tcW w:w="360" w:type="dxa"/>
            <w:vAlign w:val="center"/>
            <w:hideMark/>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78AF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008" w:type="dxa"/>
            <w:vAlign w:val="center"/>
            <w:hideMark/>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556A2674" w14:textId="77777777" w:rsidTr="00F555E9">
        <w:trPr>
          <w:trHeight w:val="165"/>
        </w:trPr>
        <w:tc>
          <w:tcPr>
            <w:tcW w:w="360" w:type="dxa"/>
            <w:vAlign w:val="center"/>
            <w:hideMark/>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068B3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483D0E3" w14:textId="77777777" w:rsidTr="00F555E9">
        <w:trPr>
          <w:trHeight w:val="165"/>
        </w:trPr>
        <w:tc>
          <w:tcPr>
            <w:tcW w:w="360" w:type="dxa"/>
            <w:vAlign w:val="center"/>
            <w:hideMark/>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F5E3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008" w:type="dxa"/>
            <w:vAlign w:val="center"/>
            <w:hideMark/>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9663DC3" w14:textId="77777777" w:rsidTr="00F555E9">
        <w:trPr>
          <w:trHeight w:val="180"/>
        </w:trPr>
        <w:tc>
          <w:tcPr>
            <w:tcW w:w="360" w:type="dxa"/>
            <w:vAlign w:val="center"/>
            <w:hideMark/>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8707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008" w:type="dxa"/>
            <w:vAlign w:val="center"/>
            <w:hideMark/>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CAA8A8B" w14:textId="77777777" w:rsidTr="00F555E9">
        <w:trPr>
          <w:trHeight w:val="165"/>
        </w:trPr>
        <w:tc>
          <w:tcPr>
            <w:tcW w:w="360" w:type="dxa"/>
            <w:vAlign w:val="center"/>
            <w:hideMark/>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D49CF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50B3E8E7" w14:textId="77777777" w:rsidTr="00F555E9">
        <w:trPr>
          <w:trHeight w:val="165"/>
        </w:trPr>
        <w:tc>
          <w:tcPr>
            <w:tcW w:w="360" w:type="dxa"/>
            <w:vAlign w:val="center"/>
            <w:hideMark/>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197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44C6CE1D" w14:textId="77777777" w:rsidTr="00F555E9">
        <w:trPr>
          <w:trHeight w:val="165"/>
        </w:trPr>
        <w:tc>
          <w:tcPr>
            <w:tcW w:w="360" w:type="dxa"/>
            <w:vAlign w:val="center"/>
            <w:hideMark/>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4904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0872CC8A" w14:textId="77777777" w:rsidTr="00F555E9">
        <w:trPr>
          <w:trHeight w:val="165"/>
        </w:trPr>
        <w:tc>
          <w:tcPr>
            <w:tcW w:w="360" w:type="dxa"/>
            <w:vAlign w:val="center"/>
            <w:hideMark/>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AE4F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05FF0D04" w14:textId="77777777" w:rsidTr="00F555E9">
        <w:trPr>
          <w:trHeight w:val="165"/>
        </w:trPr>
        <w:tc>
          <w:tcPr>
            <w:tcW w:w="360" w:type="dxa"/>
            <w:vAlign w:val="center"/>
            <w:hideMark/>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DBEF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61E4121" w14:textId="77777777" w:rsidTr="00F555E9">
        <w:trPr>
          <w:trHeight w:val="165"/>
        </w:trPr>
        <w:tc>
          <w:tcPr>
            <w:tcW w:w="360" w:type="dxa"/>
            <w:vAlign w:val="center"/>
            <w:hideMark/>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DC3C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06E75C1" w14:textId="77777777" w:rsidTr="00F555E9">
        <w:trPr>
          <w:trHeight w:val="165"/>
        </w:trPr>
        <w:tc>
          <w:tcPr>
            <w:tcW w:w="360" w:type="dxa"/>
            <w:vAlign w:val="center"/>
            <w:hideMark/>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10F5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5324CE93" w14:textId="77777777" w:rsidTr="00F555E9">
        <w:trPr>
          <w:trHeight w:val="165"/>
        </w:trPr>
        <w:tc>
          <w:tcPr>
            <w:tcW w:w="360" w:type="dxa"/>
            <w:vAlign w:val="center"/>
            <w:hideMark/>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FAB0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2721" w:rsidRPr="009B3DCC" w14:paraId="773843B0" w14:textId="77777777" w:rsidTr="00F555E9">
        <w:trPr>
          <w:trHeight w:val="165"/>
        </w:trPr>
        <w:tc>
          <w:tcPr>
            <w:tcW w:w="360" w:type="dxa"/>
            <w:vAlign w:val="center"/>
            <w:hideMark/>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D2D0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D268564" w14:textId="77777777" w:rsidTr="00F555E9">
        <w:trPr>
          <w:trHeight w:val="165"/>
        </w:trPr>
        <w:tc>
          <w:tcPr>
            <w:tcW w:w="360" w:type="dxa"/>
            <w:vAlign w:val="center"/>
            <w:hideMark/>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7C41B4B3" w14:textId="77777777" w:rsidTr="00F555E9">
        <w:trPr>
          <w:trHeight w:val="165"/>
        </w:trPr>
        <w:tc>
          <w:tcPr>
            <w:tcW w:w="360" w:type="dxa"/>
            <w:vAlign w:val="center"/>
            <w:hideMark/>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008" w:type="dxa"/>
            <w:vAlign w:val="center"/>
            <w:hideMark/>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9355B42" w14:textId="77777777" w:rsidTr="00F555E9">
        <w:trPr>
          <w:trHeight w:val="165"/>
        </w:trPr>
        <w:tc>
          <w:tcPr>
            <w:tcW w:w="360" w:type="dxa"/>
            <w:vAlign w:val="center"/>
            <w:hideMark/>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2721" w:rsidRPr="009B3DCC" w14:paraId="2982CE55" w14:textId="77777777" w:rsidTr="00F555E9">
        <w:trPr>
          <w:trHeight w:val="165"/>
        </w:trPr>
        <w:tc>
          <w:tcPr>
            <w:tcW w:w="360" w:type="dxa"/>
            <w:vAlign w:val="center"/>
            <w:hideMark/>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0650369A" w14:textId="77777777" w:rsidTr="00F555E9">
        <w:trPr>
          <w:trHeight w:val="180"/>
        </w:trPr>
        <w:tc>
          <w:tcPr>
            <w:tcW w:w="360" w:type="dxa"/>
            <w:vAlign w:val="center"/>
            <w:hideMark/>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29C46AF7" w14:textId="77777777" w:rsidTr="00F555E9">
        <w:trPr>
          <w:trHeight w:val="165"/>
        </w:trPr>
        <w:tc>
          <w:tcPr>
            <w:tcW w:w="360" w:type="dxa"/>
            <w:vAlign w:val="center"/>
            <w:hideMark/>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68FE5BC5" w14:textId="77777777" w:rsidTr="00F555E9">
        <w:trPr>
          <w:trHeight w:val="165"/>
        </w:trPr>
        <w:tc>
          <w:tcPr>
            <w:tcW w:w="360" w:type="dxa"/>
            <w:vAlign w:val="center"/>
            <w:hideMark/>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17E0E4C7" w14:textId="77777777" w:rsidTr="00F555E9">
        <w:trPr>
          <w:trHeight w:val="165"/>
        </w:trPr>
        <w:tc>
          <w:tcPr>
            <w:tcW w:w="360" w:type="dxa"/>
            <w:vAlign w:val="center"/>
            <w:hideMark/>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401976CB" w14:textId="77777777" w:rsidTr="00F555E9">
        <w:trPr>
          <w:trHeight w:val="165"/>
        </w:trPr>
        <w:tc>
          <w:tcPr>
            <w:tcW w:w="360" w:type="dxa"/>
            <w:vAlign w:val="center"/>
            <w:hideMark/>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70429731" w14:textId="77777777" w:rsidTr="00F555E9">
        <w:trPr>
          <w:trHeight w:val="165"/>
        </w:trPr>
        <w:tc>
          <w:tcPr>
            <w:tcW w:w="360" w:type="dxa"/>
            <w:vAlign w:val="center"/>
            <w:hideMark/>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65D3BFB2" w14:textId="77777777" w:rsidTr="00F555E9">
        <w:trPr>
          <w:trHeight w:val="165"/>
        </w:trPr>
        <w:tc>
          <w:tcPr>
            <w:tcW w:w="360" w:type="dxa"/>
            <w:vAlign w:val="center"/>
            <w:hideMark/>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2B0C927" w14:textId="77777777" w:rsidTr="00F555E9">
        <w:trPr>
          <w:trHeight w:val="165"/>
        </w:trPr>
        <w:tc>
          <w:tcPr>
            <w:tcW w:w="360" w:type="dxa"/>
            <w:vAlign w:val="center"/>
            <w:hideMark/>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008" w:type="dxa"/>
            <w:vAlign w:val="center"/>
            <w:hideMark/>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1EC46946" w14:textId="77777777" w:rsidTr="00F555E9">
        <w:trPr>
          <w:trHeight w:val="165"/>
        </w:trPr>
        <w:tc>
          <w:tcPr>
            <w:tcW w:w="360" w:type="dxa"/>
            <w:vAlign w:val="center"/>
            <w:hideMark/>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5DF4F83" w14:textId="77777777" w:rsidTr="00F555E9">
        <w:trPr>
          <w:trHeight w:val="165"/>
        </w:trPr>
        <w:tc>
          <w:tcPr>
            <w:tcW w:w="360" w:type="dxa"/>
            <w:vAlign w:val="center"/>
            <w:hideMark/>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F4221E8" w14:textId="77777777" w:rsidTr="00F555E9">
        <w:trPr>
          <w:trHeight w:val="165"/>
        </w:trPr>
        <w:tc>
          <w:tcPr>
            <w:tcW w:w="360" w:type="dxa"/>
            <w:vAlign w:val="center"/>
            <w:hideMark/>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30C69D8A" w14:textId="77777777" w:rsidTr="00F555E9">
        <w:trPr>
          <w:trHeight w:val="165"/>
        </w:trPr>
        <w:tc>
          <w:tcPr>
            <w:tcW w:w="360" w:type="dxa"/>
            <w:vAlign w:val="center"/>
            <w:hideMark/>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7FF646B2" w14:textId="77777777" w:rsidTr="00F555E9">
        <w:trPr>
          <w:trHeight w:val="165"/>
        </w:trPr>
        <w:tc>
          <w:tcPr>
            <w:tcW w:w="360" w:type="dxa"/>
            <w:vAlign w:val="center"/>
            <w:hideMark/>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2721" w:rsidRPr="009B3DCC" w14:paraId="595D4F10" w14:textId="77777777" w:rsidTr="00F555E9">
        <w:trPr>
          <w:trHeight w:val="165"/>
        </w:trPr>
        <w:tc>
          <w:tcPr>
            <w:tcW w:w="360" w:type="dxa"/>
            <w:vAlign w:val="center"/>
            <w:hideMark/>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060BEB14" w14:textId="77777777" w:rsidTr="00F555E9">
        <w:trPr>
          <w:trHeight w:val="180"/>
        </w:trPr>
        <w:tc>
          <w:tcPr>
            <w:tcW w:w="360" w:type="dxa"/>
            <w:vAlign w:val="center"/>
            <w:hideMark/>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8FF9D7" w14:textId="77777777" w:rsidTr="00F555E9">
        <w:trPr>
          <w:trHeight w:val="165"/>
        </w:trPr>
        <w:tc>
          <w:tcPr>
            <w:tcW w:w="360" w:type="dxa"/>
            <w:vAlign w:val="center"/>
            <w:hideMark/>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3CD73F1" w14:textId="77777777" w:rsidTr="00F555E9">
        <w:trPr>
          <w:trHeight w:val="165"/>
        </w:trPr>
        <w:tc>
          <w:tcPr>
            <w:tcW w:w="360" w:type="dxa"/>
            <w:vAlign w:val="center"/>
            <w:hideMark/>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008906DF" w14:textId="77777777" w:rsidTr="00F555E9">
        <w:trPr>
          <w:trHeight w:val="165"/>
        </w:trPr>
        <w:tc>
          <w:tcPr>
            <w:tcW w:w="360" w:type="dxa"/>
            <w:vAlign w:val="center"/>
            <w:hideMark/>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5A47B0CA" w14:textId="77777777" w:rsidTr="00F555E9">
        <w:trPr>
          <w:trHeight w:val="165"/>
        </w:trPr>
        <w:tc>
          <w:tcPr>
            <w:tcW w:w="360" w:type="dxa"/>
            <w:vAlign w:val="center"/>
            <w:hideMark/>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5A3B262A" w14:textId="77777777" w:rsidTr="00F555E9">
        <w:trPr>
          <w:trHeight w:val="165"/>
        </w:trPr>
        <w:tc>
          <w:tcPr>
            <w:tcW w:w="360" w:type="dxa"/>
            <w:vAlign w:val="center"/>
            <w:hideMark/>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008" w:type="dxa"/>
            <w:vAlign w:val="center"/>
            <w:hideMark/>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327F8856" w14:textId="77777777" w:rsidTr="00F555E9">
        <w:trPr>
          <w:trHeight w:val="165"/>
        </w:trPr>
        <w:tc>
          <w:tcPr>
            <w:tcW w:w="360" w:type="dxa"/>
            <w:vAlign w:val="center"/>
            <w:hideMark/>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2721" w:rsidRPr="009B3DCC" w14:paraId="7FC22F33" w14:textId="77777777" w:rsidTr="00F555E9">
        <w:trPr>
          <w:trHeight w:val="165"/>
        </w:trPr>
        <w:tc>
          <w:tcPr>
            <w:tcW w:w="360" w:type="dxa"/>
            <w:vAlign w:val="center"/>
            <w:hideMark/>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008" w:type="dxa"/>
            <w:vAlign w:val="center"/>
            <w:hideMark/>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50869EE7" w14:textId="77777777" w:rsidTr="00F555E9">
        <w:trPr>
          <w:trHeight w:val="165"/>
        </w:trPr>
        <w:tc>
          <w:tcPr>
            <w:tcW w:w="360" w:type="dxa"/>
            <w:vAlign w:val="center"/>
            <w:hideMark/>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008" w:type="dxa"/>
            <w:vAlign w:val="center"/>
            <w:hideMark/>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81C5F08" w14:textId="77777777" w:rsidTr="00F555E9">
        <w:trPr>
          <w:trHeight w:val="165"/>
        </w:trPr>
        <w:tc>
          <w:tcPr>
            <w:tcW w:w="360" w:type="dxa"/>
            <w:vAlign w:val="center"/>
            <w:hideMark/>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FFBF80A" w14:textId="77777777" w:rsidTr="00F555E9">
        <w:trPr>
          <w:trHeight w:val="165"/>
        </w:trPr>
        <w:tc>
          <w:tcPr>
            <w:tcW w:w="360" w:type="dxa"/>
            <w:vAlign w:val="center"/>
            <w:hideMark/>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50F0A5A" w14:textId="77777777" w:rsidTr="00F555E9">
        <w:trPr>
          <w:trHeight w:val="165"/>
        </w:trPr>
        <w:tc>
          <w:tcPr>
            <w:tcW w:w="360" w:type="dxa"/>
            <w:vAlign w:val="center"/>
            <w:hideMark/>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008" w:type="dxa"/>
            <w:vAlign w:val="center"/>
            <w:hideMark/>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0ECA355" w14:textId="77777777" w:rsidTr="00F555E9">
        <w:trPr>
          <w:trHeight w:val="165"/>
        </w:trPr>
        <w:tc>
          <w:tcPr>
            <w:tcW w:w="360" w:type="dxa"/>
            <w:vAlign w:val="center"/>
            <w:hideMark/>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008" w:type="dxa"/>
            <w:vAlign w:val="center"/>
            <w:hideMark/>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6CFCE5C" w14:textId="77777777" w:rsidTr="00F555E9">
        <w:trPr>
          <w:trHeight w:val="165"/>
        </w:trPr>
        <w:tc>
          <w:tcPr>
            <w:tcW w:w="360" w:type="dxa"/>
            <w:vAlign w:val="center"/>
            <w:hideMark/>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008" w:type="dxa"/>
            <w:vAlign w:val="center"/>
            <w:hideMark/>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6699719A" w14:textId="77777777" w:rsidTr="00F555E9">
        <w:trPr>
          <w:trHeight w:val="165"/>
        </w:trPr>
        <w:tc>
          <w:tcPr>
            <w:tcW w:w="360" w:type="dxa"/>
            <w:vAlign w:val="center"/>
            <w:hideMark/>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0245A067" w14:textId="77777777" w:rsidTr="00F555E9">
        <w:trPr>
          <w:trHeight w:val="180"/>
        </w:trPr>
        <w:tc>
          <w:tcPr>
            <w:tcW w:w="360" w:type="dxa"/>
            <w:vAlign w:val="center"/>
            <w:hideMark/>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008" w:type="dxa"/>
            <w:vAlign w:val="center"/>
            <w:hideMark/>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247E9614" w14:textId="77777777" w:rsidTr="00F555E9">
        <w:trPr>
          <w:trHeight w:val="165"/>
        </w:trPr>
        <w:tc>
          <w:tcPr>
            <w:tcW w:w="360" w:type="dxa"/>
            <w:vAlign w:val="center"/>
            <w:hideMark/>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008" w:type="dxa"/>
            <w:vAlign w:val="center"/>
            <w:hideMark/>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1F9CCEB4" w14:textId="77777777" w:rsidTr="00F555E9">
        <w:trPr>
          <w:trHeight w:val="165"/>
        </w:trPr>
        <w:tc>
          <w:tcPr>
            <w:tcW w:w="360" w:type="dxa"/>
            <w:vAlign w:val="center"/>
            <w:hideMark/>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008" w:type="dxa"/>
            <w:vAlign w:val="center"/>
            <w:hideMark/>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37AF9BDB" w14:textId="77777777" w:rsidTr="00F555E9">
        <w:trPr>
          <w:trHeight w:val="165"/>
        </w:trPr>
        <w:tc>
          <w:tcPr>
            <w:tcW w:w="360" w:type="dxa"/>
            <w:vAlign w:val="center"/>
            <w:hideMark/>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3E5E3E4D" w14:textId="77777777" w:rsidTr="00F555E9">
        <w:trPr>
          <w:trHeight w:val="165"/>
        </w:trPr>
        <w:tc>
          <w:tcPr>
            <w:tcW w:w="360" w:type="dxa"/>
            <w:vAlign w:val="center"/>
            <w:hideMark/>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008" w:type="dxa"/>
            <w:vAlign w:val="center"/>
            <w:hideMark/>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E3BA127" w14:textId="77777777" w:rsidTr="00F555E9">
        <w:trPr>
          <w:trHeight w:val="165"/>
        </w:trPr>
        <w:tc>
          <w:tcPr>
            <w:tcW w:w="360" w:type="dxa"/>
            <w:vAlign w:val="center"/>
            <w:hideMark/>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008" w:type="dxa"/>
            <w:vAlign w:val="center"/>
            <w:hideMark/>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2F4AF806" w14:textId="77777777" w:rsidTr="00F555E9">
        <w:trPr>
          <w:trHeight w:val="165"/>
        </w:trPr>
        <w:tc>
          <w:tcPr>
            <w:tcW w:w="360" w:type="dxa"/>
            <w:vAlign w:val="center"/>
            <w:hideMark/>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652D0064" w14:textId="77777777" w:rsidTr="00F555E9">
        <w:trPr>
          <w:trHeight w:val="165"/>
        </w:trPr>
        <w:tc>
          <w:tcPr>
            <w:tcW w:w="360" w:type="dxa"/>
            <w:vAlign w:val="center"/>
            <w:hideMark/>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2721" w:rsidRPr="009B3DCC" w14:paraId="3078D76D" w14:textId="77777777" w:rsidTr="00F555E9">
        <w:trPr>
          <w:trHeight w:val="165"/>
        </w:trPr>
        <w:tc>
          <w:tcPr>
            <w:tcW w:w="360" w:type="dxa"/>
            <w:vAlign w:val="center"/>
            <w:hideMark/>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008" w:type="dxa"/>
            <w:vAlign w:val="center"/>
            <w:hideMark/>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FC50266" w14:textId="77777777" w:rsidTr="00F555E9">
        <w:trPr>
          <w:trHeight w:val="165"/>
        </w:trPr>
        <w:tc>
          <w:tcPr>
            <w:tcW w:w="360" w:type="dxa"/>
            <w:vAlign w:val="center"/>
            <w:hideMark/>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008" w:type="dxa"/>
            <w:vAlign w:val="center"/>
            <w:hideMark/>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2721" w:rsidRPr="009B3DCC" w14:paraId="632AD3DC" w14:textId="77777777" w:rsidTr="00F555E9">
        <w:trPr>
          <w:trHeight w:val="165"/>
        </w:trPr>
        <w:tc>
          <w:tcPr>
            <w:tcW w:w="360" w:type="dxa"/>
            <w:vAlign w:val="center"/>
            <w:hideMark/>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008" w:type="dxa"/>
            <w:vAlign w:val="center"/>
            <w:hideMark/>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7710C583" w14:textId="77777777" w:rsidTr="00F555E9">
        <w:trPr>
          <w:trHeight w:val="165"/>
        </w:trPr>
        <w:tc>
          <w:tcPr>
            <w:tcW w:w="360" w:type="dxa"/>
            <w:vAlign w:val="center"/>
            <w:hideMark/>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008" w:type="dxa"/>
            <w:vAlign w:val="center"/>
            <w:hideMark/>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3060DC45" w14:textId="77777777" w:rsidTr="00F555E9">
        <w:trPr>
          <w:trHeight w:val="165"/>
        </w:trPr>
        <w:tc>
          <w:tcPr>
            <w:tcW w:w="360" w:type="dxa"/>
            <w:vAlign w:val="center"/>
            <w:hideMark/>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008" w:type="dxa"/>
            <w:vAlign w:val="center"/>
            <w:hideMark/>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47C416B" w14:textId="77777777" w:rsidTr="00F555E9">
        <w:trPr>
          <w:trHeight w:val="165"/>
        </w:trPr>
        <w:tc>
          <w:tcPr>
            <w:tcW w:w="360" w:type="dxa"/>
            <w:vAlign w:val="center"/>
            <w:hideMark/>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635623F" w14:textId="77777777" w:rsidTr="00F555E9">
        <w:trPr>
          <w:trHeight w:val="180"/>
        </w:trPr>
        <w:tc>
          <w:tcPr>
            <w:tcW w:w="360" w:type="dxa"/>
            <w:vAlign w:val="center"/>
            <w:hideMark/>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008" w:type="dxa"/>
            <w:vAlign w:val="center"/>
            <w:hideMark/>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2721" w:rsidRPr="009B3DCC" w14:paraId="1AA8D70E" w14:textId="77777777" w:rsidTr="00F555E9">
        <w:trPr>
          <w:trHeight w:val="165"/>
        </w:trPr>
        <w:tc>
          <w:tcPr>
            <w:tcW w:w="360" w:type="dxa"/>
            <w:vAlign w:val="center"/>
            <w:hideMark/>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008" w:type="dxa"/>
            <w:vAlign w:val="center"/>
            <w:hideMark/>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00E54EC4" w14:textId="77777777" w:rsidTr="00F555E9">
        <w:trPr>
          <w:trHeight w:val="165"/>
        </w:trPr>
        <w:tc>
          <w:tcPr>
            <w:tcW w:w="360" w:type="dxa"/>
            <w:vAlign w:val="center"/>
            <w:hideMark/>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008" w:type="dxa"/>
            <w:vAlign w:val="center"/>
            <w:hideMark/>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F3D5F9" w14:textId="77777777" w:rsidTr="00F555E9">
        <w:trPr>
          <w:trHeight w:val="165"/>
        </w:trPr>
        <w:tc>
          <w:tcPr>
            <w:tcW w:w="360" w:type="dxa"/>
            <w:vAlign w:val="center"/>
            <w:hideMark/>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008" w:type="dxa"/>
            <w:vAlign w:val="center"/>
            <w:hideMark/>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731F4B02" w14:textId="77777777" w:rsidTr="00F555E9">
        <w:trPr>
          <w:trHeight w:val="165"/>
        </w:trPr>
        <w:tc>
          <w:tcPr>
            <w:tcW w:w="360" w:type="dxa"/>
            <w:vAlign w:val="center"/>
            <w:hideMark/>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008" w:type="dxa"/>
            <w:vAlign w:val="center"/>
            <w:hideMark/>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2721" w:rsidRPr="009B3DCC" w14:paraId="613212EF" w14:textId="77777777" w:rsidTr="00F555E9">
        <w:trPr>
          <w:trHeight w:val="165"/>
        </w:trPr>
        <w:tc>
          <w:tcPr>
            <w:tcW w:w="360" w:type="dxa"/>
            <w:vAlign w:val="center"/>
            <w:hideMark/>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008" w:type="dxa"/>
            <w:vAlign w:val="center"/>
            <w:hideMark/>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8770742" w14:textId="77777777" w:rsidTr="00F555E9">
        <w:trPr>
          <w:trHeight w:val="165"/>
        </w:trPr>
        <w:tc>
          <w:tcPr>
            <w:tcW w:w="360" w:type="dxa"/>
            <w:vAlign w:val="center"/>
            <w:hideMark/>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008" w:type="dxa"/>
            <w:vAlign w:val="center"/>
            <w:hideMark/>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3A90AE5" w14:textId="77777777" w:rsidTr="00F555E9">
        <w:trPr>
          <w:trHeight w:val="165"/>
        </w:trPr>
        <w:tc>
          <w:tcPr>
            <w:tcW w:w="360" w:type="dxa"/>
            <w:vAlign w:val="center"/>
            <w:hideMark/>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0EB6B05" w14:textId="77777777" w:rsidTr="00F555E9">
        <w:trPr>
          <w:trHeight w:val="165"/>
        </w:trPr>
        <w:tc>
          <w:tcPr>
            <w:tcW w:w="360" w:type="dxa"/>
            <w:vAlign w:val="center"/>
            <w:hideMark/>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008" w:type="dxa"/>
            <w:vAlign w:val="center"/>
            <w:hideMark/>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2851EB09" w14:textId="77777777" w:rsidTr="00F555E9">
        <w:trPr>
          <w:trHeight w:val="165"/>
        </w:trPr>
        <w:tc>
          <w:tcPr>
            <w:tcW w:w="360" w:type="dxa"/>
            <w:vAlign w:val="center"/>
            <w:hideMark/>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008" w:type="dxa"/>
            <w:vAlign w:val="center"/>
            <w:hideMark/>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46FA8BF8" w14:textId="77777777" w:rsidTr="00F555E9">
        <w:trPr>
          <w:trHeight w:val="165"/>
        </w:trPr>
        <w:tc>
          <w:tcPr>
            <w:tcW w:w="360" w:type="dxa"/>
            <w:vAlign w:val="center"/>
            <w:hideMark/>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008" w:type="dxa"/>
            <w:vAlign w:val="center"/>
            <w:hideMark/>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2721" w:rsidRPr="009B3DCC" w14:paraId="164CE297" w14:textId="77777777" w:rsidTr="00F555E9">
        <w:trPr>
          <w:trHeight w:val="165"/>
        </w:trPr>
        <w:tc>
          <w:tcPr>
            <w:tcW w:w="360" w:type="dxa"/>
            <w:vAlign w:val="center"/>
            <w:hideMark/>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008" w:type="dxa"/>
            <w:vAlign w:val="center"/>
            <w:hideMark/>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6A3538D6" w14:textId="77777777" w:rsidTr="00F555E9">
        <w:trPr>
          <w:trHeight w:val="165"/>
        </w:trPr>
        <w:tc>
          <w:tcPr>
            <w:tcW w:w="360" w:type="dxa"/>
            <w:vAlign w:val="center"/>
            <w:hideMark/>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008" w:type="dxa"/>
            <w:vAlign w:val="center"/>
            <w:hideMark/>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66C8444B" w14:textId="77777777" w:rsidTr="00F555E9">
        <w:trPr>
          <w:trHeight w:val="165"/>
        </w:trPr>
        <w:tc>
          <w:tcPr>
            <w:tcW w:w="360" w:type="dxa"/>
            <w:vAlign w:val="center"/>
            <w:hideMark/>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3B7951C" w14:textId="77777777" w:rsidTr="00F555E9">
        <w:trPr>
          <w:trHeight w:val="180"/>
        </w:trPr>
        <w:tc>
          <w:tcPr>
            <w:tcW w:w="360" w:type="dxa"/>
            <w:vAlign w:val="center"/>
            <w:hideMark/>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43A16669" w14:textId="77777777" w:rsidTr="00F555E9">
        <w:trPr>
          <w:trHeight w:val="165"/>
        </w:trPr>
        <w:tc>
          <w:tcPr>
            <w:tcW w:w="360" w:type="dxa"/>
            <w:vAlign w:val="center"/>
            <w:hideMark/>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008" w:type="dxa"/>
            <w:vAlign w:val="center"/>
            <w:hideMark/>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2721" w:rsidRPr="009B3DCC" w14:paraId="2E9FD92E" w14:textId="77777777" w:rsidTr="00F555E9">
        <w:trPr>
          <w:trHeight w:val="165"/>
        </w:trPr>
        <w:tc>
          <w:tcPr>
            <w:tcW w:w="360" w:type="dxa"/>
            <w:vAlign w:val="center"/>
            <w:hideMark/>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08914A88" w14:textId="77777777" w:rsidTr="00F555E9">
        <w:trPr>
          <w:trHeight w:val="165"/>
        </w:trPr>
        <w:tc>
          <w:tcPr>
            <w:tcW w:w="360" w:type="dxa"/>
            <w:vAlign w:val="center"/>
            <w:hideMark/>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2721" w:rsidRPr="009B3DCC" w14:paraId="6734A162" w14:textId="77777777" w:rsidTr="00F555E9">
        <w:trPr>
          <w:trHeight w:val="165"/>
        </w:trPr>
        <w:tc>
          <w:tcPr>
            <w:tcW w:w="360" w:type="dxa"/>
            <w:vAlign w:val="center"/>
            <w:hideMark/>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008" w:type="dxa"/>
            <w:vAlign w:val="center"/>
            <w:hideMark/>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4263B567" w14:textId="77777777" w:rsidTr="00F555E9">
        <w:trPr>
          <w:trHeight w:val="165"/>
        </w:trPr>
        <w:tc>
          <w:tcPr>
            <w:tcW w:w="360" w:type="dxa"/>
            <w:vAlign w:val="center"/>
            <w:hideMark/>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5AE3C14" w14:textId="77777777" w:rsidTr="00F555E9">
        <w:trPr>
          <w:trHeight w:val="165"/>
        </w:trPr>
        <w:tc>
          <w:tcPr>
            <w:tcW w:w="360" w:type="dxa"/>
            <w:vAlign w:val="center"/>
            <w:hideMark/>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2FA5E34F" w14:textId="77777777" w:rsidTr="00F555E9">
        <w:trPr>
          <w:trHeight w:val="165"/>
        </w:trPr>
        <w:tc>
          <w:tcPr>
            <w:tcW w:w="360" w:type="dxa"/>
            <w:vAlign w:val="center"/>
            <w:hideMark/>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3F08C86F" w14:textId="77777777" w:rsidTr="00F555E9">
        <w:trPr>
          <w:trHeight w:val="165"/>
        </w:trPr>
        <w:tc>
          <w:tcPr>
            <w:tcW w:w="360" w:type="dxa"/>
            <w:vAlign w:val="center"/>
            <w:hideMark/>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2721" w:rsidRPr="009B3DCC" w14:paraId="04950682" w14:textId="77777777" w:rsidTr="00F555E9">
        <w:trPr>
          <w:trHeight w:val="165"/>
        </w:trPr>
        <w:tc>
          <w:tcPr>
            <w:tcW w:w="360" w:type="dxa"/>
            <w:vAlign w:val="center"/>
            <w:hideMark/>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F51AC7" w14:textId="77777777" w:rsidTr="00F555E9">
        <w:trPr>
          <w:trHeight w:val="165"/>
        </w:trPr>
        <w:tc>
          <w:tcPr>
            <w:tcW w:w="360" w:type="dxa"/>
            <w:vAlign w:val="center"/>
            <w:hideMark/>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4114224" w14:textId="77777777" w:rsidTr="00F555E9">
        <w:trPr>
          <w:trHeight w:val="165"/>
        </w:trPr>
        <w:tc>
          <w:tcPr>
            <w:tcW w:w="360" w:type="dxa"/>
            <w:vAlign w:val="center"/>
            <w:hideMark/>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008" w:type="dxa"/>
            <w:vAlign w:val="center"/>
            <w:hideMark/>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E2C4041" w14:textId="77777777" w:rsidTr="00F555E9">
        <w:trPr>
          <w:trHeight w:val="165"/>
        </w:trPr>
        <w:tc>
          <w:tcPr>
            <w:tcW w:w="360" w:type="dxa"/>
            <w:vAlign w:val="center"/>
            <w:hideMark/>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008" w:type="dxa"/>
            <w:vAlign w:val="center"/>
            <w:hideMark/>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1E418AE6" w14:textId="77777777" w:rsidTr="00F555E9">
        <w:trPr>
          <w:trHeight w:val="165"/>
        </w:trPr>
        <w:tc>
          <w:tcPr>
            <w:tcW w:w="360" w:type="dxa"/>
            <w:vAlign w:val="center"/>
            <w:hideMark/>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00DC9D09" w14:textId="77777777" w:rsidTr="00F555E9">
        <w:trPr>
          <w:trHeight w:val="165"/>
        </w:trPr>
        <w:tc>
          <w:tcPr>
            <w:tcW w:w="360" w:type="dxa"/>
            <w:vAlign w:val="center"/>
            <w:hideMark/>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4D4E2C0C" w14:textId="77777777" w:rsidTr="00F555E9">
        <w:trPr>
          <w:trHeight w:val="180"/>
        </w:trPr>
        <w:tc>
          <w:tcPr>
            <w:tcW w:w="360" w:type="dxa"/>
            <w:vAlign w:val="center"/>
            <w:hideMark/>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444F0497" w14:textId="77777777" w:rsidTr="00F555E9">
        <w:trPr>
          <w:trHeight w:val="165"/>
        </w:trPr>
        <w:tc>
          <w:tcPr>
            <w:tcW w:w="360" w:type="dxa"/>
            <w:vAlign w:val="center"/>
            <w:hideMark/>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008" w:type="dxa"/>
            <w:vAlign w:val="center"/>
            <w:hideMark/>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7B19E9E" w14:textId="77777777" w:rsidTr="00F555E9">
        <w:trPr>
          <w:trHeight w:val="165"/>
        </w:trPr>
        <w:tc>
          <w:tcPr>
            <w:tcW w:w="360" w:type="dxa"/>
            <w:vAlign w:val="center"/>
            <w:hideMark/>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008" w:type="dxa"/>
            <w:vAlign w:val="center"/>
            <w:hideMark/>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53A49BE7" w14:textId="77777777" w:rsidTr="00F555E9">
        <w:trPr>
          <w:trHeight w:val="165"/>
        </w:trPr>
        <w:tc>
          <w:tcPr>
            <w:tcW w:w="360" w:type="dxa"/>
            <w:vAlign w:val="center"/>
            <w:hideMark/>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008" w:type="dxa"/>
            <w:vAlign w:val="center"/>
            <w:hideMark/>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39633F36" w14:textId="77777777" w:rsidTr="00F555E9">
        <w:trPr>
          <w:trHeight w:val="165"/>
        </w:trPr>
        <w:tc>
          <w:tcPr>
            <w:tcW w:w="360" w:type="dxa"/>
            <w:vAlign w:val="center"/>
            <w:hideMark/>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11771689" w14:textId="77777777" w:rsidTr="00F555E9">
        <w:trPr>
          <w:trHeight w:val="165"/>
        </w:trPr>
        <w:tc>
          <w:tcPr>
            <w:tcW w:w="360" w:type="dxa"/>
            <w:vAlign w:val="center"/>
            <w:hideMark/>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008" w:type="dxa"/>
            <w:vAlign w:val="center"/>
            <w:hideMark/>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7C9C7944" w14:textId="77777777" w:rsidTr="00F555E9">
        <w:trPr>
          <w:trHeight w:val="165"/>
        </w:trPr>
        <w:tc>
          <w:tcPr>
            <w:tcW w:w="360" w:type="dxa"/>
            <w:vAlign w:val="center"/>
            <w:hideMark/>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008" w:type="dxa"/>
            <w:vAlign w:val="center"/>
            <w:hideMark/>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35E19A80" w14:textId="77777777" w:rsidTr="00F555E9">
        <w:trPr>
          <w:trHeight w:val="165"/>
        </w:trPr>
        <w:tc>
          <w:tcPr>
            <w:tcW w:w="360" w:type="dxa"/>
            <w:vAlign w:val="center"/>
            <w:hideMark/>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008" w:type="dxa"/>
            <w:vAlign w:val="center"/>
            <w:hideMark/>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0822822" w14:textId="77777777" w:rsidTr="00F555E9">
        <w:trPr>
          <w:trHeight w:val="165"/>
        </w:trPr>
        <w:tc>
          <w:tcPr>
            <w:tcW w:w="360" w:type="dxa"/>
            <w:vAlign w:val="center"/>
            <w:hideMark/>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008" w:type="dxa"/>
            <w:vAlign w:val="center"/>
            <w:hideMark/>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1BC003E" w14:textId="77777777" w:rsidTr="00F555E9">
        <w:trPr>
          <w:trHeight w:val="165"/>
        </w:trPr>
        <w:tc>
          <w:tcPr>
            <w:tcW w:w="360" w:type="dxa"/>
            <w:vAlign w:val="center"/>
            <w:hideMark/>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A3AC9F7" w14:textId="77777777" w:rsidTr="00F555E9">
        <w:trPr>
          <w:trHeight w:val="165"/>
        </w:trPr>
        <w:tc>
          <w:tcPr>
            <w:tcW w:w="360" w:type="dxa"/>
            <w:vAlign w:val="center"/>
            <w:hideMark/>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05A2F920" w14:textId="77777777" w:rsidTr="00F555E9">
        <w:trPr>
          <w:trHeight w:val="165"/>
        </w:trPr>
        <w:tc>
          <w:tcPr>
            <w:tcW w:w="360" w:type="dxa"/>
            <w:vAlign w:val="center"/>
            <w:hideMark/>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566E6E" w14:textId="77777777" w:rsidTr="00F555E9">
        <w:trPr>
          <w:trHeight w:val="165"/>
        </w:trPr>
        <w:tc>
          <w:tcPr>
            <w:tcW w:w="360" w:type="dxa"/>
            <w:vAlign w:val="center"/>
            <w:hideMark/>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B0E7330" w14:textId="77777777" w:rsidTr="00F555E9">
        <w:trPr>
          <w:trHeight w:val="165"/>
        </w:trPr>
        <w:tc>
          <w:tcPr>
            <w:tcW w:w="360" w:type="dxa"/>
            <w:vAlign w:val="center"/>
            <w:hideMark/>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008" w:type="dxa"/>
            <w:vAlign w:val="center"/>
            <w:hideMark/>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136BE70" w14:textId="77777777" w:rsidTr="00F555E9">
        <w:trPr>
          <w:trHeight w:val="180"/>
        </w:trPr>
        <w:tc>
          <w:tcPr>
            <w:tcW w:w="360" w:type="dxa"/>
            <w:vAlign w:val="center"/>
            <w:hideMark/>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183A10CE" w14:textId="77777777" w:rsidTr="00F555E9">
        <w:trPr>
          <w:trHeight w:val="165"/>
        </w:trPr>
        <w:tc>
          <w:tcPr>
            <w:tcW w:w="360" w:type="dxa"/>
            <w:vAlign w:val="center"/>
            <w:hideMark/>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008" w:type="dxa"/>
            <w:vAlign w:val="center"/>
            <w:hideMark/>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21F0D738" w14:textId="77777777" w:rsidTr="00F555E9">
        <w:trPr>
          <w:trHeight w:val="165"/>
        </w:trPr>
        <w:tc>
          <w:tcPr>
            <w:tcW w:w="360" w:type="dxa"/>
            <w:vAlign w:val="center"/>
            <w:hideMark/>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008" w:type="dxa"/>
            <w:vAlign w:val="center"/>
            <w:hideMark/>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C0A99CC" w14:textId="77777777" w:rsidTr="00F555E9">
        <w:trPr>
          <w:trHeight w:val="165"/>
        </w:trPr>
        <w:tc>
          <w:tcPr>
            <w:tcW w:w="360" w:type="dxa"/>
            <w:vAlign w:val="center"/>
            <w:hideMark/>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008" w:type="dxa"/>
            <w:vAlign w:val="center"/>
            <w:hideMark/>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7826CA03" w14:textId="77777777" w:rsidTr="00F555E9">
        <w:trPr>
          <w:trHeight w:val="165"/>
        </w:trPr>
        <w:tc>
          <w:tcPr>
            <w:tcW w:w="360" w:type="dxa"/>
            <w:vAlign w:val="center"/>
            <w:hideMark/>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008" w:type="dxa"/>
            <w:vAlign w:val="center"/>
            <w:hideMark/>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3C59458B" w14:textId="77777777" w:rsidTr="00F555E9">
        <w:trPr>
          <w:trHeight w:val="165"/>
        </w:trPr>
        <w:tc>
          <w:tcPr>
            <w:tcW w:w="360" w:type="dxa"/>
            <w:vAlign w:val="center"/>
            <w:hideMark/>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06E48C0A" w14:textId="77777777" w:rsidTr="00F555E9">
        <w:trPr>
          <w:trHeight w:val="165"/>
        </w:trPr>
        <w:tc>
          <w:tcPr>
            <w:tcW w:w="360" w:type="dxa"/>
            <w:vAlign w:val="center"/>
            <w:hideMark/>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008" w:type="dxa"/>
            <w:vAlign w:val="center"/>
            <w:hideMark/>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56A3FE6" w14:textId="77777777" w:rsidTr="00F555E9">
        <w:trPr>
          <w:trHeight w:val="165"/>
        </w:trPr>
        <w:tc>
          <w:tcPr>
            <w:tcW w:w="360" w:type="dxa"/>
            <w:vAlign w:val="center"/>
            <w:hideMark/>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758D03B1" w14:textId="77777777" w:rsidTr="00F555E9">
        <w:trPr>
          <w:trHeight w:val="165"/>
        </w:trPr>
        <w:tc>
          <w:tcPr>
            <w:tcW w:w="360" w:type="dxa"/>
            <w:vAlign w:val="center"/>
            <w:hideMark/>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4163100C" w14:textId="77777777" w:rsidTr="00F555E9">
        <w:trPr>
          <w:trHeight w:val="165"/>
        </w:trPr>
        <w:tc>
          <w:tcPr>
            <w:tcW w:w="360" w:type="dxa"/>
            <w:vAlign w:val="center"/>
            <w:hideMark/>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008" w:type="dxa"/>
            <w:vAlign w:val="center"/>
            <w:hideMark/>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2D45DB9E" w14:textId="77777777" w:rsidTr="00F555E9">
        <w:trPr>
          <w:trHeight w:val="165"/>
        </w:trPr>
        <w:tc>
          <w:tcPr>
            <w:tcW w:w="360" w:type="dxa"/>
            <w:vAlign w:val="center"/>
            <w:hideMark/>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2721" w:rsidRPr="009B3DCC" w14:paraId="55890399" w14:textId="77777777" w:rsidTr="00F555E9">
        <w:trPr>
          <w:trHeight w:val="165"/>
        </w:trPr>
        <w:tc>
          <w:tcPr>
            <w:tcW w:w="360" w:type="dxa"/>
            <w:vAlign w:val="center"/>
            <w:hideMark/>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008" w:type="dxa"/>
            <w:vAlign w:val="center"/>
            <w:hideMark/>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38D3510" w14:textId="77777777" w:rsidTr="00F555E9">
        <w:trPr>
          <w:trHeight w:val="165"/>
        </w:trPr>
        <w:tc>
          <w:tcPr>
            <w:tcW w:w="360" w:type="dxa"/>
            <w:vAlign w:val="center"/>
            <w:hideMark/>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008" w:type="dxa"/>
            <w:vAlign w:val="center"/>
            <w:hideMark/>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9406AE9" w14:textId="77777777" w:rsidTr="00F555E9">
        <w:trPr>
          <w:trHeight w:val="165"/>
        </w:trPr>
        <w:tc>
          <w:tcPr>
            <w:tcW w:w="360" w:type="dxa"/>
            <w:vAlign w:val="center"/>
            <w:hideMark/>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6D05813F" w14:textId="77777777" w:rsidTr="00F555E9">
        <w:trPr>
          <w:trHeight w:val="180"/>
        </w:trPr>
        <w:tc>
          <w:tcPr>
            <w:tcW w:w="360" w:type="dxa"/>
            <w:vAlign w:val="center"/>
            <w:hideMark/>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01BA35DF" w14:textId="77777777" w:rsidTr="00F555E9">
        <w:trPr>
          <w:trHeight w:val="165"/>
        </w:trPr>
        <w:tc>
          <w:tcPr>
            <w:tcW w:w="360" w:type="dxa"/>
            <w:vAlign w:val="center"/>
            <w:hideMark/>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008" w:type="dxa"/>
            <w:vAlign w:val="center"/>
            <w:hideMark/>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2721" w:rsidRPr="009B3DCC" w14:paraId="255E7CBF" w14:textId="77777777" w:rsidTr="00F555E9">
        <w:trPr>
          <w:trHeight w:val="165"/>
        </w:trPr>
        <w:tc>
          <w:tcPr>
            <w:tcW w:w="360" w:type="dxa"/>
            <w:vAlign w:val="center"/>
            <w:hideMark/>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008" w:type="dxa"/>
            <w:vAlign w:val="center"/>
            <w:hideMark/>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811BC9E" w14:textId="77777777" w:rsidTr="00F555E9">
        <w:trPr>
          <w:trHeight w:val="165"/>
        </w:trPr>
        <w:tc>
          <w:tcPr>
            <w:tcW w:w="360" w:type="dxa"/>
            <w:vAlign w:val="center"/>
            <w:hideMark/>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EC5BFD2" w14:textId="77777777" w:rsidTr="00F555E9">
        <w:trPr>
          <w:trHeight w:val="165"/>
        </w:trPr>
        <w:tc>
          <w:tcPr>
            <w:tcW w:w="360" w:type="dxa"/>
            <w:vAlign w:val="center"/>
            <w:hideMark/>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008" w:type="dxa"/>
            <w:vAlign w:val="center"/>
            <w:hideMark/>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3C1A7E8F" w14:textId="77777777" w:rsidTr="00F555E9">
        <w:trPr>
          <w:trHeight w:val="165"/>
        </w:trPr>
        <w:tc>
          <w:tcPr>
            <w:tcW w:w="360" w:type="dxa"/>
            <w:vAlign w:val="center"/>
            <w:hideMark/>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542C2ACE" w14:textId="77777777" w:rsidTr="00F555E9">
        <w:trPr>
          <w:trHeight w:val="165"/>
        </w:trPr>
        <w:tc>
          <w:tcPr>
            <w:tcW w:w="360" w:type="dxa"/>
            <w:vAlign w:val="center"/>
            <w:hideMark/>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2721" w:rsidRPr="009B3DCC" w14:paraId="5A1FAF99" w14:textId="77777777" w:rsidTr="00F555E9">
        <w:trPr>
          <w:trHeight w:val="165"/>
        </w:trPr>
        <w:tc>
          <w:tcPr>
            <w:tcW w:w="360" w:type="dxa"/>
            <w:vAlign w:val="center"/>
            <w:hideMark/>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2247F802" w14:textId="77777777" w:rsidTr="00F555E9">
        <w:trPr>
          <w:trHeight w:val="165"/>
        </w:trPr>
        <w:tc>
          <w:tcPr>
            <w:tcW w:w="360" w:type="dxa"/>
            <w:vAlign w:val="center"/>
            <w:hideMark/>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28296EBC" w14:textId="77777777" w:rsidTr="00F555E9">
        <w:trPr>
          <w:trHeight w:val="165"/>
        </w:trPr>
        <w:tc>
          <w:tcPr>
            <w:tcW w:w="360" w:type="dxa"/>
            <w:vAlign w:val="center"/>
            <w:hideMark/>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047FB9D4" w14:textId="77777777" w:rsidTr="00F555E9">
        <w:trPr>
          <w:trHeight w:val="165"/>
        </w:trPr>
        <w:tc>
          <w:tcPr>
            <w:tcW w:w="360" w:type="dxa"/>
            <w:vAlign w:val="center"/>
            <w:hideMark/>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2B3FCF9" w14:textId="77777777" w:rsidTr="00F555E9">
        <w:trPr>
          <w:trHeight w:val="165"/>
        </w:trPr>
        <w:tc>
          <w:tcPr>
            <w:tcW w:w="360" w:type="dxa"/>
            <w:vAlign w:val="center"/>
            <w:hideMark/>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0C164A5F" w14:textId="77777777" w:rsidTr="00F555E9">
        <w:trPr>
          <w:trHeight w:val="165"/>
        </w:trPr>
        <w:tc>
          <w:tcPr>
            <w:tcW w:w="360" w:type="dxa"/>
            <w:vAlign w:val="center"/>
            <w:hideMark/>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2721" w:rsidRPr="009B3DCC" w14:paraId="658CC040" w14:textId="77777777" w:rsidTr="00F555E9">
        <w:trPr>
          <w:trHeight w:val="165"/>
        </w:trPr>
        <w:tc>
          <w:tcPr>
            <w:tcW w:w="360" w:type="dxa"/>
            <w:vAlign w:val="center"/>
            <w:hideMark/>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449764E6" w14:textId="77777777" w:rsidTr="00F555E9">
        <w:trPr>
          <w:trHeight w:val="180"/>
        </w:trPr>
        <w:tc>
          <w:tcPr>
            <w:tcW w:w="360" w:type="dxa"/>
            <w:vAlign w:val="center"/>
            <w:hideMark/>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008" w:type="dxa"/>
            <w:vAlign w:val="center"/>
            <w:hideMark/>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DDE89A4" w14:textId="77777777" w:rsidTr="00F555E9">
        <w:trPr>
          <w:trHeight w:val="165"/>
        </w:trPr>
        <w:tc>
          <w:tcPr>
            <w:tcW w:w="360" w:type="dxa"/>
            <w:vAlign w:val="center"/>
            <w:hideMark/>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008" w:type="dxa"/>
            <w:vAlign w:val="center"/>
            <w:hideMark/>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7F8D8165" w14:textId="77777777" w:rsidTr="00F555E9">
        <w:trPr>
          <w:trHeight w:val="165"/>
        </w:trPr>
        <w:tc>
          <w:tcPr>
            <w:tcW w:w="360" w:type="dxa"/>
            <w:vAlign w:val="center"/>
            <w:hideMark/>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008" w:type="dxa"/>
            <w:vAlign w:val="center"/>
            <w:hideMark/>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7946A9" w14:textId="77777777" w:rsidTr="00F555E9">
        <w:trPr>
          <w:trHeight w:val="165"/>
        </w:trPr>
        <w:tc>
          <w:tcPr>
            <w:tcW w:w="360" w:type="dxa"/>
            <w:vAlign w:val="center"/>
            <w:hideMark/>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008" w:type="dxa"/>
            <w:vAlign w:val="center"/>
            <w:hideMark/>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38F2FF" w14:textId="77777777" w:rsidTr="00F555E9">
        <w:trPr>
          <w:trHeight w:val="165"/>
        </w:trPr>
        <w:tc>
          <w:tcPr>
            <w:tcW w:w="360" w:type="dxa"/>
            <w:vAlign w:val="center"/>
            <w:hideMark/>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008" w:type="dxa"/>
            <w:vAlign w:val="center"/>
            <w:hideMark/>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635F088D" w14:textId="77777777" w:rsidTr="00F555E9">
        <w:trPr>
          <w:trHeight w:val="165"/>
        </w:trPr>
        <w:tc>
          <w:tcPr>
            <w:tcW w:w="360" w:type="dxa"/>
            <w:vAlign w:val="center"/>
            <w:hideMark/>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008" w:type="dxa"/>
            <w:vAlign w:val="center"/>
            <w:hideMark/>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0E7F3C62" w14:textId="77777777" w:rsidTr="00F555E9">
        <w:trPr>
          <w:trHeight w:val="165"/>
        </w:trPr>
        <w:tc>
          <w:tcPr>
            <w:tcW w:w="360" w:type="dxa"/>
            <w:vAlign w:val="center"/>
            <w:hideMark/>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008" w:type="dxa"/>
            <w:vAlign w:val="center"/>
            <w:hideMark/>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92B6B46" w14:textId="77777777" w:rsidTr="00F555E9">
        <w:trPr>
          <w:trHeight w:val="165"/>
        </w:trPr>
        <w:tc>
          <w:tcPr>
            <w:tcW w:w="360" w:type="dxa"/>
            <w:vAlign w:val="center"/>
            <w:hideMark/>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008" w:type="dxa"/>
            <w:vAlign w:val="center"/>
            <w:hideMark/>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7590892B" w14:textId="77777777" w:rsidTr="00F555E9">
        <w:trPr>
          <w:trHeight w:val="165"/>
        </w:trPr>
        <w:tc>
          <w:tcPr>
            <w:tcW w:w="360" w:type="dxa"/>
            <w:vAlign w:val="center"/>
            <w:hideMark/>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008" w:type="dxa"/>
            <w:vAlign w:val="center"/>
            <w:hideMark/>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228E1860" w14:textId="77777777" w:rsidTr="00F555E9">
        <w:trPr>
          <w:trHeight w:val="165"/>
        </w:trPr>
        <w:tc>
          <w:tcPr>
            <w:tcW w:w="360" w:type="dxa"/>
            <w:vAlign w:val="center"/>
            <w:hideMark/>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008" w:type="dxa"/>
            <w:vAlign w:val="center"/>
            <w:hideMark/>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879C9C" w14:textId="77777777" w:rsidTr="00F555E9">
        <w:trPr>
          <w:trHeight w:val="165"/>
        </w:trPr>
        <w:tc>
          <w:tcPr>
            <w:tcW w:w="360" w:type="dxa"/>
            <w:vAlign w:val="center"/>
            <w:hideMark/>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254D6A8" w14:textId="77777777" w:rsidTr="00F555E9">
        <w:trPr>
          <w:trHeight w:val="165"/>
        </w:trPr>
        <w:tc>
          <w:tcPr>
            <w:tcW w:w="360" w:type="dxa"/>
            <w:vAlign w:val="center"/>
            <w:hideMark/>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008" w:type="dxa"/>
            <w:vAlign w:val="center"/>
            <w:hideMark/>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5680629" w14:textId="77777777" w:rsidTr="00F555E9">
        <w:trPr>
          <w:trHeight w:val="165"/>
        </w:trPr>
        <w:tc>
          <w:tcPr>
            <w:tcW w:w="360" w:type="dxa"/>
            <w:vAlign w:val="center"/>
            <w:hideMark/>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008" w:type="dxa"/>
            <w:vAlign w:val="center"/>
            <w:hideMark/>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7035CA3F" w14:textId="77777777" w:rsidTr="00F555E9">
        <w:trPr>
          <w:trHeight w:val="165"/>
        </w:trPr>
        <w:tc>
          <w:tcPr>
            <w:tcW w:w="360" w:type="dxa"/>
            <w:vAlign w:val="center"/>
            <w:hideMark/>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28ACC900" w14:textId="77777777" w:rsidTr="00F555E9">
        <w:trPr>
          <w:trHeight w:val="165"/>
        </w:trPr>
        <w:tc>
          <w:tcPr>
            <w:tcW w:w="360" w:type="dxa"/>
            <w:vAlign w:val="center"/>
            <w:hideMark/>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008" w:type="dxa"/>
            <w:vAlign w:val="center"/>
            <w:hideMark/>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191D814A" w14:textId="77777777" w:rsidTr="00F555E9">
        <w:trPr>
          <w:trHeight w:val="180"/>
        </w:trPr>
        <w:tc>
          <w:tcPr>
            <w:tcW w:w="360" w:type="dxa"/>
            <w:vAlign w:val="center"/>
            <w:hideMark/>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008" w:type="dxa"/>
            <w:vAlign w:val="center"/>
            <w:hideMark/>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6369E0FC" w14:textId="77777777" w:rsidTr="00F555E9">
        <w:trPr>
          <w:trHeight w:val="165"/>
        </w:trPr>
        <w:tc>
          <w:tcPr>
            <w:tcW w:w="360" w:type="dxa"/>
            <w:vAlign w:val="center"/>
            <w:hideMark/>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7660B96" w14:textId="77777777" w:rsidTr="00F555E9">
        <w:trPr>
          <w:trHeight w:val="165"/>
        </w:trPr>
        <w:tc>
          <w:tcPr>
            <w:tcW w:w="360" w:type="dxa"/>
            <w:vAlign w:val="center"/>
            <w:hideMark/>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728E1E41" w14:textId="77777777" w:rsidTr="00F555E9">
        <w:trPr>
          <w:trHeight w:val="165"/>
        </w:trPr>
        <w:tc>
          <w:tcPr>
            <w:tcW w:w="360" w:type="dxa"/>
            <w:vAlign w:val="center"/>
            <w:hideMark/>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0AE14230" w14:textId="77777777" w:rsidTr="00F555E9">
        <w:trPr>
          <w:trHeight w:val="165"/>
        </w:trPr>
        <w:tc>
          <w:tcPr>
            <w:tcW w:w="360" w:type="dxa"/>
            <w:vAlign w:val="center"/>
            <w:hideMark/>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789BCCB9" w14:textId="77777777" w:rsidTr="00F555E9">
        <w:trPr>
          <w:trHeight w:val="165"/>
        </w:trPr>
        <w:tc>
          <w:tcPr>
            <w:tcW w:w="360" w:type="dxa"/>
            <w:vAlign w:val="center"/>
            <w:hideMark/>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2721" w:rsidRPr="009B3DCC" w14:paraId="38BEF8D3" w14:textId="77777777" w:rsidTr="00F555E9">
        <w:trPr>
          <w:trHeight w:val="165"/>
        </w:trPr>
        <w:tc>
          <w:tcPr>
            <w:tcW w:w="360" w:type="dxa"/>
            <w:vAlign w:val="center"/>
            <w:hideMark/>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2721" w:rsidRPr="009B3DCC" w14:paraId="5C947921" w14:textId="77777777" w:rsidTr="00F555E9">
        <w:trPr>
          <w:trHeight w:val="165"/>
        </w:trPr>
        <w:tc>
          <w:tcPr>
            <w:tcW w:w="360" w:type="dxa"/>
            <w:vAlign w:val="center"/>
            <w:hideMark/>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4A5DB8F" w14:textId="77777777" w:rsidTr="00F555E9">
        <w:trPr>
          <w:trHeight w:val="165"/>
        </w:trPr>
        <w:tc>
          <w:tcPr>
            <w:tcW w:w="360" w:type="dxa"/>
            <w:vAlign w:val="center"/>
            <w:hideMark/>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2721" w:rsidRPr="009B3DCC" w14:paraId="677F942F" w14:textId="77777777" w:rsidTr="00F555E9">
        <w:trPr>
          <w:trHeight w:val="165"/>
        </w:trPr>
        <w:tc>
          <w:tcPr>
            <w:tcW w:w="360" w:type="dxa"/>
            <w:vAlign w:val="center"/>
            <w:hideMark/>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7591669" w14:textId="77777777" w:rsidTr="00F555E9">
        <w:trPr>
          <w:trHeight w:val="165"/>
        </w:trPr>
        <w:tc>
          <w:tcPr>
            <w:tcW w:w="360" w:type="dxa"/>
            <w:vAlign w:val="center"/>
            <w:hideMark/>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2721" w:rsidRPr="009B3DCC" w14:paraId="5AC66968" w14:textId="77777777" w:rsidTr="00F555E9">
        <w:trPr>
          <w:trHeight w:val="165"/>
        </w:trPr>
        <w:tc>
          <w:tcPr>
            <w:tcW w:w="360" w:type="dxa"/>
            <w:vAlign w:val="center"/>
            <w:hideMark/>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EF8D153" w14:textId="77777777" w:rsidTr="00F555E9">
        <w:trPr>
          <w:trHeight w:val="165"/>
        </w:trPr>
        <w:tc>
          <w:tcPr>
            <w:tcW w:w="360" w:type="dxa"/>
            <w:vAlign w:val="center"/>
            <w:hideMark/>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008" w:type="dxa"/>
            <w:vAlign w:val="center"/>
            <w:hideMark/>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2721" w:rsidRPr="009B3DCC" w14:paraId="11DF8923" w14:textId="77777777" w:rsidTr="00F555E9">
        <w:trPr>
          <w:trHeight w:val="165"/>
        </w:trPr>
        <w:tc>
          <w:tcPr>
            <w:tcW w:w="360" w:type="dxa"/>
            <w:vAlign w:val="center"/>
            <w:hideMark/>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008" w:type="dxa"/>
            <w:vAlign w:val="center"/>
            <w:hideMark/>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1AF056D1" w14:textId="77777777" w:rsidTr="00F555E9">
        <w:trPr>
          <w:trHeight w:val="180"/>
        </w:trPr>
        <w:tc>
          <w:tcPr>
            <w:tcW w:w="360" w:type="dxa"/>
            <w:vAlign w:val="center"/>
            <w:hideMark/>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2721" w:rsidRPr="009B3DCC" w14:paraId="15EE452F" w14:textId="77777777" w:rsidTr="00F555E9">
        <w:trPr>
          <w:trHeight w:val="165"/>
        </w:trPr>
        <w:tc>
          <w:tcPr>
            <w:tcW w:w="360" w:type="dxa"/>
            <w:vAlign w:val="center"/>
            <w:hideMark/>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008" w:type="dxa"/>
            <w:vAlign w:val="center"/>
            <w:hideMark/>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027D6B5C" w14:textId="77777777" w:rsidTr="00F555E9">
        <w:trPr>
          <w:trHeight w:val="165"/>
        </w:trPr>
        <w:tc>
          <w:tcPr>
            <w:tcW w:w="360" w:type="dxa"/>
            <w:vAlign w:val="center"/>
            <w:hideMark/>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2721" w:rsidRPr="009B3DCC" w14:paraId="2E30CAF5" w14:textId="77777777" w:rsidTr="00F555E9">
        <w:trPr>
          <w:trHeight w:val="165"/>
        </w:trPr>
        <w:tc>
          <w:tcPr>
            <w:tcW w:w="360" w:type="dxa"/>
            <w:vAlign w:val="center"/>
            <w:hideMark/>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7F5D6C2" w14:textId="77777777" w:rsidTr="00F555E9">
        <w:trPr>
          <w:trHeight w:val="165"/>
        </w:trPr>
        <w:tc>
          <w:tcPr>
            <w:tcW w:w="360" w:type="dxa"/>
            <w:vAlign w:val="center"/>
            <w:hideMark/>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008" w:type="dxa"/>
            <w:vAlign w:val="center"/>
            <w:hideMark/>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1037FD75" w14:textId="77777777" w:rsidTr="00F555E9">
        <w:trPr>
          <w:trHeight w:val="165"/>
        </w:trPr>
        <w:tc>
          <w:tcPr>
            <w:tcW w:w="360" w:type="dxa"/>
            <w:vAlign w:val="center"/>
            <w:hideMark/>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60261100" w14:textId="77777777" w:rsidTr="00F555E9">
        <w:trPr>
          <w:trHeight w:val="165"/>
        </w:trPr>
        <w:tc>
          <w:tcPr>
            <w:tcW w:w="360" w:type="dxa"/>
            <w:vAlign w:val="center"/>
            <w:hideMark/>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008" w:type="dxa"/>
            <w:vAlign w:val="center"/>
            <w:hideMark/>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5AAB0952" w14:textId="77777777" w:rsidTr="00F555E9">
        <w:trPr>
          <w:trHeight w:val="165"/>
        </w:trPr>
        <w:tc>
          <w:tcPr>
            <w:tcW w:w="360" w:type="dxa"/>
            <w:vAlign w:val="center"/>
            <w:hideMark/>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008" w:type="dxa"/>
            <w:vAlign w:val="center"/>
            <w:hideMark/>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A8C089E" w14:textId="77777777" w:rsidTr="00F555E9">
        <w:trPr>
          <w:trHeight w:val="165"/>
        </w:trPr>
        <w:tc>
          <w:tcPr>
            <w:tcW w:w="360" w:type="dxa"/>
            <w:vAlign w:val="center"/>
            <w:hideMark/>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008" w:type="dxa"/>
            <w:vAlign w:val="center"/>
            <w:hideMark/>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2721" w:rsidRPr="009B3DCC" w14:paraId="33316141" w14:textId="77777777" w:rsidTr="00F555E9">
        <w:trPr>
          <w:trHeight w:val="165"/>
        </w:trPr>
        <w:tc>
          <w:tcPr>
            <w:tcW w:w="360" w:type="dxa"/>
            <w:vAlign w:val="center"/>
            <w:hideMark/>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2AEFF398" w14:textId="77777777" w:rsidTr="00F555E9">
        <w:trPr>
          <w:trHeight w:val="165"/>
        </w:trPr>
        <w:tc>
          <w:tcPr>
            <w:tcW w:w="360" w:type="dxa"/>
            <w:vAlign w:val="center"/>
            <w:hideMark/>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008" w:type="dxa"/>
            <w:vAlign w:val="center"/>
            <w:hideMark/>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7E022451" w14:textId="77777777" w:rsidTr="00F555E9">
        <w:trPr>
          <w:trHeight w:val="165"/>
        </w:trPr>
        <w:tc>
          <w:tcPr>
            <w:tcW w:w="360" w:type="dxa"/>
            <w:vAlign w:val="center"/>
            <w:hideMark/>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008" w:type="dxa"/>
            <w:vAlign w:val="center"/>
            <w:hideMark/>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61CD6D7F" w14:textId="77777777" w:rsidTr="00F555E9">
        <w:trPr>
          <w:trHeight w:val="165"/>
        </w:trPr>
        <w:tc>
          <w:tcPr>
            <w:tcW w:w="360" w:type="dxa"/>
            <w:vAlign w:val="center"/>
            <w:hideMark/>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008" w:type="dxa"/>
            <w:vAlign w:val="center"/>
            <w:hideMark/>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7FF8B471" w14:textId="77777777" w:rsidTr="00F555E9">
        <w:trPr>
          <w:trHeight w:val="165"/>
        </w:trPr>
        <w:tc>
          <w:tcPr>
            <w:tcW w:w="360" w:type="dxa"/>
            <w:vAlign w:val="center"/>
            <w:hideMark/>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008" w:type="dxa"/>
            <w:vAlign w:val="center"/>
            <w:hideMark/>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4743718E" w14:textId="77777777" w:rsidTr="00F555E9">
        <w:trPr>
          <w:trHeight w:val="180"/>
        </w:trPr>
        <w:tc>
          <w:tcPr>
            <w:tcW w:w="360" w:type="dxa"/>
            <w:vAlign w:val="center"/>
            <w:hideMark/>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008" w:type="dxa"/>
            <w:vAlign w:val="center"/>
            <w:hideMark/>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2B99D158" w14:textId="77777777" w:rsidTr="00F555E9">
        <w:trPr>
          <w:trHeight w:val="165"/>
        </w:trPr>
        <w:tc>
          <w:tcPr>
            <w:tcW w:w="360" w:type="dxa"/>
            <w:vAlign w:val="center"/>
            <w:hideMark/>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008" w:type="dxa"/>
            <w:vAlign w:val="center"/>
            <w:hideMark/>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2C5A327" w14:textId="77777777" w:rsidTr="00F555E9">
        <w:trPr>
          <w:trHeight w:val="165"/>
        </w:trPr>
        <w:tc>
          <w:tcPr>
            <w:tcW w:w="360" w:type="dxa"/>
            <w:vAlign w:val="center"/>
            <w:hideMark/>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008" w:type="dxa"/>
            <w:vAlign w:val="center"/>
            <w:hideMark/>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2721" w:rsidRPr="009B3DCC" w14:paraId="00A88441" w14:textId="77777777" w:rsidTr="00F555E9">
        <w:trPr>
          <w:trHeight w:val="165"/>
        </w:trPr>
        <w:tc>
          <w:tcPr>
            <w:tcW w:w="360" w:type="dxa"/>
            <w:vAlign w:val="center"/>
            <w:hideMark/>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008" w:type="dxa"/>
            <w:vAlign w:val="center"/>
            <w:hideMark/>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0FE2A983" w14:textId="77777777" w:rsidTr="00F555E9">
        <w:trPr>
          <w:trHeight w:val="165"/>
        </w:trPr>
        <w:tc>
          <w:tcPr>
            <w:tcW w:w="360" w:type="dxa"/>
            <w:vAlign w:val="center"/>
            <w:hideMark/>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008" w:type="dxa"/>
            <w:vAlign w:val="center"/>
            <w:hideMark/>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24A57E6A" w14:textId="77777777" w:rsidTr="00F555E9">
        <w:trPr>
          <w:trHeight w:val="165"/>
        </w:trPr>
        <w:tc>
          <w:tcPr>
            <w:tcW w:w="360" w:type="dxa"/>
            <w:vAlign w:val="center"/>
            <w:hideMark/>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2721" w:rsidRPr="009B3DCC" w14:paraId="7ABB324E" w14:textId="77777777" w:rsidTr="00F555E9">
        <w:trPr>
          <w:trHeight w:val="165"/>
        </w:trPr>
        <w:tc>
          <w:tcPr>
            <w:tcW w:w="360" w:type="dxa"/>
            <w:vAlign w:val="center"/>
            <w:hideMark/>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008" w:type="dxa"/>
            <w:vAlign w:val="center"/>
            <w:hideMark/>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09BC7C39" w14:textId="77777777" w:rsidTr="00F555E9">
        <w:trPr>
          <w:trHeight w:val="165"/>
        </w:trPr>
        <w:tc>
          <w:tcPr>
            <w:tcW w:w="360" w:type="dxa"/>
            <w:vAlign w:val="center"/>
            <w:hideMark/>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19C7B924" w14:textId="77777777" w:rsidTr="00F555E9">
        <w:trPr>
          <w:trHeight w:val="165"/>
        </w:trPr>
        <w:tc>
          <w:tcPr>
            <w:tcW w:w="360" w:type="dxa"/>
            <w:vAlign w:val="center"/>
            <w:hideMark/>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008" w:type="dxa"/>
            <w:vAlign w:val="center"/>
            <w:hideMark/>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60392ED1" w14:textId="77777777" w:rsidTr="00F555E9">
        <w:trPr>
          <w:trHeight w:val="165"/>
        </w:trPr>
        <w:tc>
          <w:tcPr>
            <w:tcW w:w="360" w:type="dxa"/>
            <w:vAlign w:val="center"/>
            <w:hideMark/>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4461E95B" w14:textId="77777777" w:rsidTr="00F555E9">
        <w:trPr>
          <w:trHeight w:val="165"/>
        </w:trPr>
        <w:tc>
          <w:tcPr>
            <w:tcW w:w="360" w:type="dxa"/>
            <w:vAlign w:val="center"/>
            <w:hideMark/>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008" w:type="dxa"/>
            <w:vAlign w:val="center"/>
            <w:hideMark/>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158DC29" w14:textId="77777777" w:rsidTr="00F555E9">
        <w:trPr>
          <w:trHeight w:val="165"/>
        </w:trPr>
        <w:tc>
          <w:tcPr>
            <w:tcW w:w="360" w:type="dxa"/>
            <w:vAlign w:val="center"/>
            <w:hideMark/>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008" w:type="dxa"/>
            <w:vAlign w:val="center"/>
            <w:hideMark/>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6963D325" w14:textId="77777777" w:rsidTr="00F555E9">
        <w:trPr>
          <w:trHeight w:val="165"/>
        </w:trPr>
        <w:tc>
          <w:tcPr>
            <w:tcW w:w="360" w:type="dxa"/>
            <w:vAlign w:val="center"/>
            <w:hideMark/>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917139B" w14:textId="77777777" w:rsidTr="00F555E9">
        <w:trPr>
          <w:trHeight w:val="165"/>
        </w:trPr>
        <w:tc>
          <w:tcPr>
            <w:tcW w:w="360" w:type="dxa"/>
            <w:vAlign w:val="center"/>
            <w:hideMark/>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7E62A866" w14:textId="77777777" w:rsidTr="00F555E9">
        <w:trPr>
          <w:trHeight w:val="165"/>
        </w:trPr>
        <w:tc>
          <w:tcPr>
            <w:tcW w:w="360" w:type="dxa"/>
            <w:vAlign w:val="center"/>
            <w:hideMark/>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1D2265C7" w14:textId="77777777" w:rsidTr="00F555E9">
        <w:trPr>
          <w:trHeight w:val="180"/>
        </w:trPr>
        <w:tc>
          <w:tcPr>
            <w:tcW w:w="360" w:type="dxa"/>
            <w:vAlign w:val="center"/>
            <w:hideMark/>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6E7E5072" w14:textId="77777777" w:rsidTr="00F555E9">
        <w:trPr>
          <w:trHeight w:val="165"/>
        </w:trPr>
        <w:tc>
          <w:tcPr>
            <w:tcW w:w="360" w:type="dxa"/>
            <w:vAlign w:val="center"/>
            <w:hideMark/>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01247ED" w14:textId="77777777" w:rsidTr="00F555E9">
        <w:trPr>
          <w:trHeight w:val="165"/>
        </w:trPr>
        <w:tc>
          <w:tcPr>
            <w:tcW w:w="360" w:type="dxa"/>
            <w:vAlign w:val="center"/>
            <w:hideMark/>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2721" w:rsidRPr="009B3DCC" w14:paraId="147FB297" w14:textId="77777777" w:rsidTr="00F555E9">
        <w:trPr>
          <w:trHeight w:val="165"/>
        </w:trPr>
        <w:tc>
          <w:tcPr>
            <w:tcW w:w="360" w:type="dxa"/>
            <w:vAlign w:val="center"/>
            <w:hideMark/>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34F47304" w14:textId="77777777" w:rsidTr="00F555E9">
        <w:trPr>
          <w:trHeight w:val="165"/>
        </w:trPr>
        <w:tc>
          <w:tcPr>
            <w:tcW w:w="360" w:type="dxa"/>
            <w:vAlign w:val="center"/>
            <w:hideMark/>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2721" w:rsidRPr="009B3DCC" w14:paraId="050542CC" w14:textId="77777777" w:rsidTr="00F555E9">
        <w:trPr>
          <w:trHeight w:val="165"/>
        </w:trPr>
        <w:tc>
          <w:tcPr>
            <w:tcW w:w="360" w:type="dxa"/>
            <w:vAlign w:val="center"/>
            <w:hideMark/>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32883759" w14:textId="77777777" w:rsidTr="00F555E9">
        <w:trPr>
          <w:trHeight w:val="165"/>
        </w:trPr>
        <w:tc>
          <w:tcPr>
            <w:tcW w:w="360" w:type="dxa"/>
            <w:vAlign w:val="center"/>
            <w:hideMark/>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E0C7AE8" w14:textId="77777777" w:rsidTr="00F555E9">
        <w:trPr>
          <w:trHeight w:val="165"/>
        </w:trPr>
        <w:tc>
          <w:tcPr>
            <w:tcW w:w="360" w:type="dxa"/>
            <w:vAlign w:val="center"/>
            <w:hideMark/>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6B74D50A" w14:textId="77777777" w:rsidTr="00F555E9">
        <w:trPr>
          <w:trHeight w:val="165"/>
        </w:trPr>
        <w:tc>
          <w:tcPr>
            <w:tcW w:w="360" w:type="dxa"/>
            <w:vAlign w:val="center"/>
            <w:hideMark/>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4CF6318C" w14:textId="77777777" w:rsidTr="00F555E9">
        <w:trPr>
          <w:trHeight w:val="165"/>
        </w:trPr>
        <w:tc>
          <w:tcPr>
            <w:tcW w:w="360" w:type="dxa"/>
            <w:vAlign w:val="center"/>
            <w:hideMark/>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E138A6E" w14:textId="77777777" w:rsidTr="00F555E9">
        <w:trPr>
          <w:trHeight w:val="165"/>
        </w:trPr>
        <w:tc>
          <w:tcPr>
            <w:tcW w:w="360" w:type="dxa"/>
            <w:vAlign w:val="center"/>
            <w:hideMark/>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6B7DE551" w14:textId="77777777" w:rsidTr="00F555E9">
        <w:trPr>
          <w:trHeight w:val="165"/>
        </w:trPr>
        <w:tc>
          <w:tcPr>
            <w:tcW w:w="360" w:type="dxa"/>
            <w:vAlign w:val="center"/>
            <w:hideMark/>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008" w:type="dxa"/>
            <w:vAlign w:val="center"/>
            <w:hideMark/>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41CF0A08" w14:textId="77777777" w:rsidTr="00F555E9">
        <w:trPr>
          <w:trHeight w:val="165"/>
        </w:trPr>
        <w:tc>
          <w:tcPr>
            <w:tcW w:w="360" w:type="dxa"/>
            <w:vAlign w:val="center"/>
            <w:hideMark/>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008" w:type="dxa"/>
            <w:vAlign w:val="center"/>
            <w:hideMark/>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D6DAEFD" w14:textId="77777777" w:rsidTr="00F555E9">
        <w:trPr>
          <w:trHeight w:val="165"/>
        </w:trPr>
        <w:tc>
          <w:tcPr>
            <w:tcW w:w="360" w:type="dxa"/>
            <w:vAlign w:val="center"/>
            <w:hideMark/>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2721" w:rsidRPr="009B3DCC" w14:paraId="11124C9A" w14:textId="77777777" w:rsidTr="00F555E9">
        <w:trPr>
          <w:trHeight w:val="180"/>
        </w:trPr>
        <w:tc>
          <w:tcPr>
            <w:tcW w:w="360" w:type="dxa"/>
            <w:vAlign w:val="center"/>
            <w:hideMark/>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1385689" w14:textId="77777777" w:rsidTr="00F555E9">
        <w:trPr>
          <w:trHeight w:val="165"/>
        </w:trPr>
        <w:tc>
          <w:tcPr>
            <w:tcW w:w="360" w:type="dxa"/>
            <w:vAlign w:val="center"/>
            <w:hideMark/>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008" w:type="dxa"/>
            <w:vAlign w:val="center"/>
            <w:hideMark/>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EB4BB5B" w14:textId="77777777" w:rsidTr="00F555E9">
        <w:trPr>
          <w:trHeight w:val="165"/>
        </w:trPr>
        <w:tc>
          <w:tcPr>
            <w:tcW w:w="360" w:type="dxa"/>
            <w:vAlign w:val="center"/>
            <w:hideMark/>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63256568" w14:textId="77777777" w:rsidTr="00F555E9">
        <w:trPr>
          <w:trHeight w:val="165"/>
        </w:trPr>
        <w:tc>
          <w:tcPr>
            <w:tcW w:w="360" w:type="dxa"/>
            <w:vAlign w:val="center"/>
            <w:hideMark/>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050A795" w14:textId="77777777" w:rsidTr="00F555E9">
        <w:trPr>
          <w:trHeight w:val="165"/>
        </w:trPr>
        <w:tc>
          <w:tcPr>
            <w:tcW w:w="360" w:type="dxa"/>
            <w:vAlign w:val="center"/>
            <w:hideMark/>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630DBADD" w14:textId="77777777" w:rsidTr="00F555E9">
        <w:trPr>
          <w:trHeight w:val="165"/>
        </w:trPr>
        <w:tc>
          <w:tcPr>
            <w:tcW w:w="360" w:type="dxa"/>
            <w:vAlign w:val="center"/>
            <w:hideMark/>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2FA1BCC7" w14:textId="77777777" w:rsidTr="00F555E9">
        <w:trPr>
          <w:trHeight w:val="165"/>
        </w:trPr>
        <w:tc>
          <w:tcPr>
            <w:tcW w:w="360" w:type="dxa"/>
            <w:vAlign w:val="center"/>
            <w:hideMark/>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008" w:type="dxa"/>
            <w:vAlign w:val="center"/>
            <w:hideMark/>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B2D53C0" w14:textId="77777777" w:rsidTr="00F555E9">
        <w:trPr>
          <w:trHeight w:val="165"/>
        </w:trPr>
        <w:tc>
          <w:tcPr>
            <w:tcW w:w="360" w:type="dxa"/>
            <w:vAlign w:val="center"/>
            <w:hideMark/>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149CBAA" w14:textId="77777777" w:rsidTr="00F555E9">
        <w:trPr>
          <w:trHeight w:val="165"/>
        </w:trPr>
        <w:tc>
          <w:tcPr>
            <w:tcW w:w="360" w:type="dxa"/>
            <w:vAlign w:val="center"/>
            <w:hideMark/>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482B3BE4" w14:textId="77777777" w:rsidTr="00F555E9">
        <w:trPr>
          <w:trHeight w:val="165"/>
        </w:trPr>
        <w:tc>
          <w:tcPr>
            <w:tcW w:w="360" w:type="dxa"/>
            <w:vAlign w:val="center"/>
            <w:hideMark/>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008" w:type="dxa"/>
            <w:vAlign w:val="center"/>
            <w:hideMark/>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17DB477B" w14:textId="77777777" w:rsidTr="00F555E9">
        <w:trPr>
          <w:trHeight w:val="165"/>
        </w:trPr>
        <w:tc>
          <w:tcPr>
            <w:tcW w:w="360" w:type="dxa"/>
            <w:vAlign w:val="center"/>
            <w:hideMark/>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483ABF01" w14:textId="77777777" w:rsidTr="00F555E9">
        <w:trPr>
          <w:trHeight w:val="165"/>
        </w:trPr>
        <w:tc>
          <w:tcPr>
            <w:tcW w:w="360" w:type="dxa"/>
            <w:vAlign w:val="center"/>
            <w:hideMark/>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7F34CDDA" w14:textId="77777777" w:rsidTr="00F555E9">
        <w:trPr>
          <w:trHeight w:val="165"/>
        </w:trPr>
        <w:tc>
          <w:tcPr>
            <w:tcW w:w="360" w:type="dxa"/>
            <w:vAlign w:val="center"/>
            <w:hideMark/>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4445A34" w14:textId="77777777" w:rsidTr="00F555E9">
        <w:trPr>
          <w:trHeight w:val="165"/>
        </w:trPr>
        <w:tc>
          <w:tcPr>
            <w:tcW w:w="360" w:type="dxa"/>
            <w:vAlign w:val="center"/>
            <w:hideMark/>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008" w:type="dxa"/>
            <w:vAlign w:val="center"/>
            <w:hideMark/>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7EDD7244" w14:textId="77777777" w:rsidTr="00F555E9">
        <w:trPr>
          <w:trHeight w:val="180"/>
        </w:trPr>
        <w:tc>
          <w:tcPr>
            <w:tcW w:w="360" w:type="dxa"/>
            <w:vAlign w:val="center"/>
            <w:hideMark/>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008" w:type="dxa"/>
            <w:vAlign w:val="center"/>
            <w:hideMark/>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F3F7346" w14:textId="77777777" w:rsidTr="00F555E9">
        <w:trPr>
          <w:trHeight w:val="165"/>
        </w:trPr>
        <w:tc>
          <w:tcPr>
            <w:tcW w:w="360" w:type="dxa"/>
            <w:vAlign w:val="center"/>
            <w:hideMark/>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008" w:type="dxa"/>
            <w:vAlign w:val="center"/>
            <w:hideMark/>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14C56984" w14:textId="77777777" w:rsidTr="00F555E9">
        <w:trPr>
          <w:trHeight w:val="165"/>
        </w:trPr>
        <w:tc>
          <w:tcPr>
            <w:tcW w:w="360" w:type="dxa"/>
            <w:vAlign w:val="center"/>
            <w:hideMark/>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008" w:type="dxa"/>
            <w:vAlign w:val="center"/>
            <w:hideMark/>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2721" w:rsidRPr="009B3DCC" w14:paraId="275784C0" w14:textId="77777777" w:rsidTr="00F555E9">
        <w:trPr>
          <w:trHeight w:val="165"/>
        </w:trPr>
        <w:tc>
          <w:tcPr>
            <w:tcW w:w="360" w:type="dxa"/>
            <w:vAlign w:val="center"/>
            <w:hideMark/>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17532917" w14:textId="77777777" w:rsidTr="00F555E9">
        <w:trPr>
          <w:trHeight w:val="165"/>
        </w:trPr>
        <w:tc>
          <w:tcPr>
            <w:tcW w:w="360" w:type="dxa"/>
            <w:vAlign w:val="center"/>
            <w:hideMark/>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267443B4" w14:textId="77777777" w:rsidTr="00F555E9">
        <w:trPr>
          <w:trHeight w:val="165"/>
        </w:trPr>
        <w:tc>
          <w:tcPr>
            <w:tcW w:w="360" w:type="dxa"/>
            <w:vAlign w:val="center"/>
            <w:hideMark/>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008" w:type="dxa"/>
            <w:vAlign w:val="center"/>
            <w:hideMark/>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2ECCA142" w14:textId="77777777" w:rsidTr="00F555E9">
        <w:trPr>
          <w:trHeight w:val="165"/>
        </w:trPr>
        <w:tc>
          <w:tcPr>
            <w:tcW w:w="360" w:type="dxa"/>
            <w:vAlign w:val="center"/>
            <w:hideMark/>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52102825" w14:textId="77777777" w:rsidTr="00F555E9">
        <w:trPr>
          <w:trHeight w:val="165"/>
        </w:trPr>
        <w:tc>
          <w:tcPr>
            <w:tcW w:w="360" w:type="dxa"/>
            <w:vAlign w:val="center"/>
            <w:hideMark/>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6CACC555" w14:textId="77777777" w:rsidTr="00F555E9">
        <w:trPr>
          <w:trHeight w:val="165"/>
        </w:trPr>
        <w:tc>
          <w:tcPr>
            <w:tcW w:w="360" w:type="dxa"/>
            <w:vAlign w:val="center"/>
            <w:hideMark/>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92EF6E6" w14:textId="77777777" w:rsidTr="00F555E9">
        <w:trPr>
          <w:trHeight w:val="165"/>
        </w:trPr>
        <w:tc>
          <w:tcPr>
            <w:tcW w:w="360" w:type="dxa"/>
            <w:vAlign w:val="center"/>
            <w:hideMark/>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994DDAE" w14:textId="77777777" w:rsidTr="00F555E9">
        <w:trPr>
          <w:trHeight w:val="165"/>
        </w:trPr>
        <w:tc>
          <w:tcPr>
            <w:tcW w:w="360" w:type="dxa"/>
            <w:vAlign w:val="center"/>
            <w:hideMark/>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008" w:type="dxa"/>
            <w:vAlign w:val="center"/>
            <w:hideMark/>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25CF7324" w14:textId="77777777" w:rsidTr="00F555E9">
        <w:trPr>
          <w:trHeight w:val="165"/>
        </w:trPr>
        <w:tc>
          <w:tcPr>
            <w:tcW w:w="360" w:type="dxa"/>
            <w:vAlign w:val="center"/>
            <w:hideMark/>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3529FC00" w14:textId="77777777" w:rsidTr="00F555E9">
        <w:trPr>
          <w:trHeight w:val="165"/>
        </w:trPr>
        <w:tc>
          <w:tcPr>
            <w:tcW w:w="360" w:type="dxa"/>
            <w:vAlign w:val="center"/>
            <w:hideMark/>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80EF819" w14:textId="77777777" w:rsidTr="00F555E9">
        <w:trPr>
          <w:trHeight w:val="165"/>
        </w:trPr>
        <w:tc>
          <w:tcPr>
            <w:tcW w:w="360" w:type="dxa"/>
            <w:vAlign w:val="center"/>
            <w:hideMark/>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698C2E7A" w14:textId="77777777" w:rsidTr="00F555E9">
        <w:trPr>
          <w:trHeight w:val="180"/>
        </w:trPr>
        <w:tc>
          <w:tcPr>
            <w:tcW w:w="360" w:type="dxa"/>
            <w:vAlign w:val="center"/>
            <w:hideMark/>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008" w:type="dxa"/>
            <w:vAlign w:val="center"/>
            <w:hideMark/>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01B04FFC" w14:textId="77777777" w:rsidTr="00F555E9">
        <w:trPr>
          <w:trHeight w:val="165"/>
        </w:trPr>
        <w:tc>
          <w:tcPr>
            <w:tcW w:w="360" w:type="dxa"/>
            <w:vAlign w:val="center"/>
            <w:hideMark/>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008" w:type="dxa"/>
            <w:vAlign w:val="center"/>
            <w:hideMark/>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2721" w:rsidRPr="009B3DCC" w14:paraId="09F23C73" w14:textId="77777777" w:rsidTr="00F555E9">
        <w:trPr>
          <w:trHeight w:val="165"/>
        </w:trPr>
        <w:tc>
          <w:tcPr>
            <w:tcW w:w="360" w:type="dxa"/>
            <w:vAlign w:val="center"/>
            <w:hideMark/>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51472616" w14:textId="77777777" w:rsidTr="00F555E9">
        <w:trPr>
          <w:trHeight w:val="165"/>
        </w:trPr>
        <w:tc>
          <w:tcPr>
            <w:tcW w:w="360" w:type="dxa"/>
            <w:vAlign w:val="center"/>
            <w:hideMark/>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008" w:type="dxa"/>
            <w:vAlign w:val="center"/>
            <w:hideMark/>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2BA97631" w14:textId="77777777" w:rsidTr="00F555E9">
        <w:trPr>
          <w:trHeight w:val="165"/>
        </w:trPr>
        <w:tc>
          <w:tcPr>
            <w:tcW w:w="360" w:type="dxa"/>
            <w:vAlign w:val="center"/>
            <w:hideMark/>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2721" w:rsidRPr="009B3DCC" w14:paraId="24E120DB" w14:textId="77777777" w:rsidTr="00F555E9">
        <w:trPr>
          <w:trHeight w:val="165"/>
        </w:trPr>
        <w:tc>
          <w:tcPr>
            <w:tcW w:w="360" w:type="dxa"/>
            <w:vAlign w:val="center"/>
            <w:hideMark/>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6D36BDAE" w14:textId="77777777" w:rsidTr="00F555E9">
        <w:trPr>
          <w:trHeight w:val="165"/>
        </w:trPr>
        <w:tc>
          <w:tcPr>
            <w:tcW w:w="360" w:type="dxa"/>
            <w:vAlign w:val="center"/>
            <w:hideMark/>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2721" w:rsidRPr="009B3DCC" w14:paraId="663F396F" w14:textId="77777777" w:rsidTr="00F555E9">
        <w:trPr>
          <w:trHeight w:val="165"/>
        </w:trPr>
        <w:tc>
          <w:tcPr>
            <w:tcW w:w="360" w:type="dxa"/>
            <w:vAlign w:val="center"/>
            <w:hideMark/>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04CC43E8" w14:textId="77777777" w:rsidTr="00F555E9">
        <w:trPr>
          <w:trHeight w:val="165"/>
        </w:trPr>
        <w:tc>
          <w:tcPr>
            <w:tcW w:w="360" w:type="dxa"/>
            <w:vAlign w:val="center"/>
            <w:hideMark/>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2E3CC610" w14:textId="77777777" w:rsidTr="00F555E9">
        <w:trPr>
          <w:trHeight w:val="165"/>
        </w:trPr>
        <w:tc>
          <w:tcPr>
            <w:tcW w:w="360" w:type="dxa"/>
            <w:vAlign w:val="center"/>
            <w:hideMark/>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008" w:type="dxa"/>
            <w:vAlign w:val="center"/>
            <w:hideMark/>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55C66C8E" w14:textId="77777777" w:rsidTr="00F555E9">
        <w:trPr>
          <w:trHeight w:val="165"/>
        </w:trPr>
        <w:tc>
          <w:tcPr>
            <w:tcW w:w="360" w:type="dxa"/>
            <w:vAlign w:val="center"/>
            <w:hideMark/>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008" w:type="dxa"/>
            <w:vAlign w:val="center"/>
            <w:hideMark/>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0CADE2C" w14:textId="77777777" w:rsidTr="00F555E9">
        <w:trPr>
          <w:trHeight w:val="165"/>
        </w:trPr>
        <w:tc>
          <w:tcPr>
            <w:tcW w:w="360" w:type="dxa"/>
            <w:vAlign w:val="center"/>
            <w:hideMark/>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2D2DE013" w14:textId="77777777" w:rsidTr="00F555E9">
        <w:trPr>
          <w:trHeight w:val="165"/>
        </w:trPr>
        <w:tc>
          <w:tcPr>
            <w:tcW w:w="360" w:type="dxa"/>
            <w:vAlign w:val="center"/>
            <w:hideMark/>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9755FBD" w14:textId="77777777" w:rsidTr="00F555E9">
        <w:trPr>
          <w:trHeight w:val="165"/>
        </w:trPr>
        <w:tc>
          <w:tcPr>
            <w:tcW w:w="360" w:type="dxa"/>
            <w:vAlign w:val="center"/>
            <w:hideMark/>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798C0D8D" w14:textId="77777777" w:rsidTr="00F555E9">
        <w:trPr>
          <w:trHeight w:val="165"/>
        </w:trPr>
        <w:tc>
          <w:tcPr>
            <w:tcW w:w="360" w:type="dxa"/>
            <w:vAlign w:val="center"/>
            <w:hideMark/>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75BB68D" w14:textId="77777777" w:rsidTr="00F555E9">
        <w:trPr>
          <w:trHeight w:val="180"/>
        </w:trPr>
        <w:tc>
          <w:tcPr>
            <w:tcW w:w="360" w:type="dxa"/>
            <w:vAlign w:val="center"/>
            <w:hideMark/>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008" w:type="dxa"/>
            <w:vAlign w:val="center"/>
            <w:hideMark/>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11DBB33C" w14:textId="77777777" w:rsidTr="00F555E9">
        <w:trPr>
          <w:trHeight w:val="165"/>
        </w:trPr>
        <w:tc>
          <w:tcPr>
            <w:tcW w:w="360" w:type="dxa"/>
            <w:vAlign w:val="center"/>
            <w:hideMark/>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16F080B" w14:textId="77777777" w:rsidTr="00F555E9">
        <w:trPr>
          <w:trHeight w:val="165"/>
        </w:trPr>
        <w:tc>
          <w:tcPr>
            <w:tcW w:w="360" w:type="dxa"/>
            <w:vAlign w:val="center"/>
            <w:hideMark/>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008" w:type="dxa"/>
            <w:vAlign w:val="center"/>
            <w:hideMark/>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A587C05" w14:textId="77777777" w:rsidTr="00F555E9">
        <w:trPr>
          <w:trHeight w:val="165"/>
        </w:trPr>
        <w:tc>
          <w:tcPr>
            <w:tcW w:w="360" w:type="dxa"/>
            <w:vAlign w:val="center"/>
            <w:hideMark/>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008" w:type="dxa"/>
            <w:vAlign w:val="center"/>
            <w:hideMark/>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19E203D8" w14:textId="77777777" w:rsidTr="00F555E9">
        <w:trPr>
          <w:trHeight w:val="165"/>
        </w:trPr>
        <w:tc>
          <w:tcPr>
            <w:tcW w:w="360" w:type="dxa"/>
            <w:vAlign w:val="center"/>
            <w:hideMark/>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2721" w:rsidRPr="009B3DCC" w14:paraId="7E426402" w14:textId="77777777" w:rsidTr="00F555E9">
        <w:trPr>
          <w:trHeight w:val="165"/>
        </w:trPr>
        <w:tc>
          <w:tcPr>
            <w:tcW w:w="360" w:type="dxa"/>
            <w:vAlign w:val="center"/>
            <w:hideMark/>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2721" w:rsidRPr="009B3DCC" w14:paraId="65852DDD" w14:textId="77777777" w:rsidTr="00F555E9">
        <w:trPr>
          <w:trHeight w:val="165"/>
        </w:trPr>
        <w:tc>
          <w:tcPr>
            <w:tcW w:w="360" w:type="dxa"/>
            <w:vAlign w:val="center"/>
            <w:hideMark/>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2721" w:rsidRPr="009B3DCC" w14:paraId="4D3AD67C" w14:textId="77777777" w:rsidTr="00F555E9">
        <w:trPr>
          <w:trHeight w:val="165"/>
        </w:trPr>
        <w:tc>
          <w:tcPr>
            <w:tcW w:w="360" w:type="dxa"/>
            <w:vAlign w:val="center"/>
            <w:hideMark/>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008" w:type="dxa"/>
            <w:vAlign w:val="center"/>
            <w:hideMark/>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27FB1241" w14:textId="77777777" w:rsidTr="00F555E9">
        <w:trPr>
          <w:trHeight w:val="165"/>
        </w:trPr>
        <w:tc>
          <w:tcPr>
            <w:tcW w:w="360" w:type="dxa"/>
            <w:vAlign w:val="center"/>
            <w:hideMark/>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93F5B25" w14:textId="77777777" w:rsidTr="00F555E9">
        <w:trPr>
          <w:trHeight w:val="165"/>
        </w:trPr>
        <w:tc>
          <w:tcPr>
            <w:tcW w:w="360" w:type="dxa"/>
            <w:vAlign w:val="center"/>
            <w:hideMark/>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2721" w:rsidRPr="009B3DCC" w14:paraId="3A352D72" w14:textId="77777777" w:rsidTr="00F555E9">
        <w:trPr>
          <w:trHeight w:val="165"/>
        </w:trPr>
        <w:tc>
          <w:tcPr>
            <w:tcW w:w="360" w:type="dxa"/>
            <w:vAlign w:val="center"/>
            <w:hideMark/>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17B7E87A" w14:textId="77777777" w:rsidTr="00F555E9">
        <w:trPr>
          <w:trHeight w:val="165"/>
        </w:trPr>
        <w:tc>
          <w:tcPr>
            <w:tcW w:w="360" w:type="dxa"/>
            <w:vAlign w:val="center"/>
            <w:hideMark/>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6E9F08EE" w14:textId="77777777" w:rsidTr="00F555E9">
        <w:trPr>
          <w:trHeight w:val="165"/>
        </w:trPr>
        <w:tc>
          <w:tcPr>
            <w:tcW w:w="360" w:type="dxa"/>
            <w:vAlign w:val="center"/>
            <w:hideMark/>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5C8F3FA" w14:textId="77777777" w:rsidTr="00F555E9">
        <w:trPr>
          <w:trHeight w:val="165"/>
        </w:trPr>
        <w:tc>
          <w:tcPr>
            <w:tcW w:w="360" w:type="dxa"/>
            <w:vAlign w:val="center"/>
            <w:hideMark/>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008" w:type="dxa"/>
            <w:vAlign w:val="center"/>
            <w:hideMark/>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5A6E59C" w14:textId="77777777" w:rsidTr="00F555E9">
        <w:trPr>
          <w:trHeight w:val="180"/>
        </w:trPr>
        <w:tc>
          <w:tcPr>
            <w:tcW w:w="360" w:type="dxa"/>
            <w:vAlign w:val="center"/>
            <w:hideMark/>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008" w:type="dxa"/>
            <w:vAlign w:val="center"/>
            <w:hideMark/>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15914F19" w14:textId="77777777" w:rsidTr="00F555E9">
        <w:trPr>
          <w:trHeight w:val="165"/>
        </w:trPr>
        <w:tc>
          <w:tcPr>
            <w:tcW w:w="360" w:type="dxa"/>
            <w:vAlign w:val="center"/>
            <w:hideMark/>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6FA2C1A0" w14:textId="77777777" w:rsidTr="00F555E9">
        <w:trPr>
          <w:trHeight w:val="165"/>
        </w:trPr>
        <w:tc>
          <w:tcPr>
            <w:tcW w:w="360" w:type="dxa"/>
            <w:vAlign w:val="center"/>
            <w:hideMark/>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008" w:type="dxa"/>
            <w:vAlign w:val="center"/>
            <w:hideMark/>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FE32C22" w14:textId="77777777" w:rsidTr="00F555E9">
        <w:trPr>
          <w:trHeight w:val="165"/>
        </w:trPr>
        <w:tc>
          <w:tcPr>
            <w:tcW w:w="360" w:type="dxa"/>
            <w:vAlign w:val="center"/>
            <w:hideMark/>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6DC058F" w14:textId="77777777" w:rsidTr="00F555E9">
        <w:trPr>
          <w:trHeight w:val="165"/>
        </w:trPr>
        <w:tc>
          <w:tcPr>
            <w:tcW w:w="360" w:type="dxa"/>
            <w:vAlign w:val="center"/>
            <w:hideMark/>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3C4880E2" w14:textId="77777777" w:rsidTr="00F555E9">
        <w:trPr>
          <w:trHeight w:val="165"/>
        </w:trPr>
        <w:tc>
          <w:tcPr>
            <w:tcW w:w="360" w:type="dxa"/>
            <w:vAlign w:val="center"/>
            <w:hideMark/>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008" w:type="dxa"/>
            <w:vAlign w:val="center"/>
            <w:hideMark/>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2721" w:rsidRPr="009B3DCC" w14:paraId="4BBFF160" w14:textId="77777777" w:rsidTr="00F555E9">
        <w:trPr>
          <w:trHeight w:val="165"/>
        </w:trPr>
        <w:tc>
          <w:tcPr>
            <w:tcW w:w="360" w:type="dxa"/>
            <w:vAlign w:val="center"/>
            <w:hideMark/>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2721" w:rsidRPr="009B3DCC" w14:paraId="37A44A10" w14:textId="77777777" w:rsidTr="00F555E9">
        <w:trPr>
          <w:trHeight w:val="165"/>
        </w:trPr>
        <w:tc>
          <w:tcPr>
            <w:tcW w:w="360" w:type="dxa"/>
            <w:vAlign w:val="center"/>
            <w:hideMark/>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CAEC670" w14:textId="77777777" w:rsidTr="00F555E9">
        <w:trPr>
          <w:trHeight w:val="165"/>
        </w:trPr>
        <w:tc>
          <w:tcPr>
            <w:tcW w:w="360" w:type="dxa"/>
            <w:vAlign w:val="center"/>
            <w:hideMark/>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008" w:type="dxa"/>
            <w:vAlign w:val="center"/>
            <w:hideMark/>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5EF6CB2A" w14:textId="77777777" w:rsidTr="00F555E9">
        <w:trPr>
          <w:trHeight w:val="165"/>
        </w:trPr>
        <w:tc>
          <w:tcPr>
            <w:tcW w:w="360" w:type="dxa"/>
            <w:vAlign w:val="center"/>
            <w:hideMark/>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85D99F7" w14:textId="77777777" w:rsidTr="00F555E9">
        <w:trPr>
          <w:trHeight w:val="165"/>
        </w:trPr>
        <w:tc>
          <w:tcPr>
            <w:tcW w:w="360" w:type="dxa"/>
            <w:vAlign w:val="center"/>
            <w:hideMark/>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8C38926" w14:textId="77777777" w:rsidTr="00F555E9">
        <w:trPr>
          <w:trHeight w:val="165"/>
        </w:trPr>
        <w:tc>
          <w:tcPr>
            <w:tcW w:w="360" w:type="dxa"/>
            <w:vAlign w:val="center"/>
            <w:hideMark/>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EFD362C" w14:textId="77777777" w:rsidTr="00F555E9">
        <w:trPr>
          <w:trHeight w:val="165"/>
        </w:trPr>
        <w:tc>
          <w:tcPr>
            <w:tcW w:w="360" w:type="dxa"/>
            <w:vAlign w:val="center"/>
            <w:hideMark/>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1FCA99BD" w14:textId="77777777" w:rsidTr="00F555E9">
        <w:trPr>
          <w:trHeight w:val="165"/>
        </w:trPr>
        <w:tc>
          <w:tcPr>
            <w:tcW w:w="360" w:type="dxa"/>
            <w:vAlign w:val="center"/>
            <w:hideMark/>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D4D04DA" w14:textId="77777777" w:rsidTr="00F555E9">
        <w:trPr>
          <w:trHeight w:val="180"/>
        </w:trPr>
        <w:tc>
          <w:tcPr>
            <w:tcW w:w="360" w:type="dxa"/>
            <w:vAlign w:val="center"/>
            <w:hideMark/>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2092D405" w14:textId="77777777" w:rsidTr="00F555E9">
        <w:trPr>
          <w:trHeight w:val="165"/>
        </w:trPr>
        <w:tc>
          <w:tcPr>
            <w:tcW w:w="360" w:type="dxa"/>
            <w:vAlign w:val="center"/>
            <w:hideMark/>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008" w:type="dxa"/>
            <w:vAlign w:val="center"/>
            <w:hideMark/>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13653270" w14:textId="77777777" w:rsidTr="00F555E9">
        <w:trPr>
          <w:trHeight w:val="165"/>
        </w:trPr>
        <w:tc>
          <w:tcPr>
            <w:tcW w:w="360" w:type="dxa"/>
            <w:vAlign w:val="center"/>
            <w:hideMark/>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B065D1D" w14:textId="77777777" w:rsidTr="00F555E9">
        <w:trPr>
          <w:trHeight w:val="165"/>
        </w:trPr>
        <w:tc>
          <w:tcPr>
            <w:tcW w:w="360" w:type="dxa"/>
            <w:vAlign w:val="center"/>
            <w:hideMark/>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008" w:type="dxa"/>
            <w:vAlign w:val="center"/>
            <w:hideMark/>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D0D3B9F" w14:textId="77777777" w:rsidTr="00F555E9">
        <w:trPr>
          <w:trHeight w:val="165"/>
        </w:trPr>
        <w:tc>
          <w:tcPr>
            <w:tcW w:w="360" w:type="dxa"/>
            <w:vAlign w:val="center"/>
            <w:hideMark/>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43C4B782" w14:textId="77777777" w:rsidTr="00F555E9">
        <w:trPr>
          <w:trHeight w:val="165"/>
        </w:trPr>
        <w:tc>
          <w:tcPr>
            <w:tcW w:w="360" w:type="dxa"/>
            <w:vAlign w:val="center"/>
            <w:hideMark/>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008" w:type="dxa"/>
            <w:vAlign w:val="center"/>
            <w:hideMark/>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81A864E" w14:textId="77777777" w:rsidTr="00F555E9">
        <w:trPr>
          <w:trHeight w:val="165"/>
        </w:trPr>
        <w:tc>
          <w:tcPr>
            <w:tcW w:w="360" w:type="dxa"/>
            <w:vAlign w:val="center"/>
            <w:hideMark/>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0572FDDC" w14:textId="77777777" w:rsidTr="00F555E9">
        <w:trPr>
          <w:trHeight w:val="165"/>
        </w:trPr>
        <w:tc>
          <w:tcPr>
            <w:tcW w:w="360" w:type="dxa"/>
            <w:vAlign w:val="center"/>
            <w:hideMark/>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2721" w:rsidRPr="009B3DCC" w14:paraId="602F7C78" w14:textId="77777777" w:rsidTr="00F555E9">
        <w:trPr>
          <w:trHeight w:val="165"/>
        </w:trPr>
        <w:tc>
          <w:tcPr>
            <w:tcW w:w="360" w:type="dxa"/>
            <w:vAlign w:val="center"/>
            <w:hideMark/>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86B0099" w14:textId="77777777" w:rsidTr="00F555E9">
        <w:trPr>
          <w:trHeight w:val="165"/>
        </w:trPr>
        <w:tc>
          <w:tcPr>
            <w:tcW w:w="360" w:type="dxa"/>
            <w:vAlign w:val="center"/>
            <w:hideMark/>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6CEB254E" w14:textId="77777777" w:rsidTr="00F555E9">
        <w:trPr>
          <w:trHeight w:val="165"/>
        </w:trPr>
        <w:tc>
          <w:tcPr>
            <w:tcW w:w="360" w:type="dxa"/>
            <w:vAlign w:val="center"/>
            <w:hideMark/>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B3DB1B6" w14:textId="77777777" w:rsidTr="00F555E9">
        <w:trPr>
          <w:trHeight w:val="165"/>
        </w:trPr>
        <w:tc>
          <w:tcPr>
            <w:tcW w:w="360" w:type="dxa"/>
            <w:vAlign w:val="center"/>
            <w:hideMark/>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2721" w:rsidRPr="009B3DCC" w14:paraId="5C329B5A" w14:textId="77777777" w:rsidTr="00F555E9">
        <w:trPr>
          <w:trHeight w:val="165"/>
        </w:trPr>
        <w:tc>
          <w:tcPr>
            <w:tcW w:w="360" w:type="dxa"/>
            <w:vAlign w:val="center"/>
            <w:hideMark/>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F78F557" w14:textId="77777777" w:rsidTr="00F555E9">
        <w:trPr>
          <w:trHeight w:val="165"/>
        </w:trPr>
        <w:tc>
          <w:tcPr>
            <w:tcW w:w="360" w:type="dxa"/>
            <w:vAlign w:val="center"/>
            <w:hideMark/>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008" w:type="dxa"/>
            <w:vAlign w:val="center"/>
            <w:hideMark/>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7C302EDE" w14:textId="77777777" w:rsidTr="00F555E9">
        <w:trPr>
          <w:trHeight w:val="165"/>
        </w:trPr>
        <w:tc>
          <w:tcPr>
            <w:tcW w:w="360" w:type="dxa"/>
            <w:vAlign w:val="center"/>
            <w:hideMark/>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08D4260E" w14:textId="77777777" w:rsidTr="00F555E9">
        <w:trPr>
          <w:trHeight w:val="180"/>
        </w:trPr>
        <w:tc>
          <w:tcPr>
            <w:tcW w:w="360" w:type="dxa"/>
            <w:vAlign w:val="center"/>
            <w:hideMark/>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008" w:type="dxa"/>
            <w:vAlign w:val="center"/>
            <w:hideMark/>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FFD92D8" w14:textId="77777777" w:rsidTr="00F555E9">
        <w:trPr>
          <w:trHeight w:val="165"/>
        </w:trPr>
        <w:tc>
          <w:tcPr>
            <w:tcW w:w="360" w:type="dxa"/>
            <w:vAlign w:val="center"/>
            <w:hideMark/>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008" w:type="dxa"/>
            <w:vAlign w:val="center"/>
            <w:hideMark/>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EF88D7F" w14:textId="77777777" w:rsidTr="00F555E9">
        <w:trPr>
          <w:trHeight w:val="165"/>
        </w:trPr>
        <w:tc>
          <w:tcPr>
            <w:tcW w:w="360" w:type="dxa"/>
            <w:vAlign w:val="center"/>
            <w:hideMark/>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008" w:type="dxa"/>
            <w:vAlign w:val="center"/>
            <w:hideMark/>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F20E498" w14:textId="77777777" w:rsidTr="00F555E9">
        <w:trPr>
          <w:trHeight w:val="165"/>
        </w:trPr>
        <w:tc>
          <w:tcPr>
            <w:tcW w:w="360" w:type="dxa"/>
            <w:vAlign w:val="center"/>
            <w:hideMark/>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0D696F14" w14:textId="77777777" w:rsidTr="00F555E9">
        <w:trPr>
          <w:trHeight w:val="165"/>
        </w:trPr>
        <w:tc>
          <w:tcPr>
            <w:tcW w:w="360" w:type="dxa"/>
            <w:vAlign w:val="center"/>
            <w:hideMark/>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008" w:type="dxa"/>
            <w:vAlign w:val="center"/>
            <w:hideMark/>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A084382" w14:textId="77777777" w:rsidTr="00F555E9">
        <w:trPr>
          <w:trHeight w:val="165"/>
        </w:trPr>
        <w:tc>
          <w:tcPr>
            <w:tcW w:w="360" w:type="dxa"/>
            <w:vAlign w:val="center"/>
            <w:hideMark/>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008" w:type="dxa"/>
            <w:vAlign w:val="center"/>
            <w:hideMark/>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56843CE5" w14:textId="77777777" w:rsidTr="00F555E9">
        <w:trPr>
          <w:trHeight w:val="165"/>
        </w:trPr>
        <w:tc>
          <w:tcPr>
            <w:tcW w:w="360" w:type="dxa"/>
            <w:vAlign w:val="center"/>
            <w:hideMark/>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2721" w:rsidRPr="009B3DCC" w14:paraId="637FCA39" w14:textId="77777777" w:rsidTr="00F555E9">
        <w:trPr>
          <w:trHeight w:val="165"/>
        </w:trPr>
        <w:tc>
          <w:tcPr>
            <w:tcW w:w="360" w:type="dxa"/>
            <w:vAlign w:val="center"/>
            <w:hideMark/>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2721" w:rsidRPr="009B3DCC" w14:paraId="50A86829" w14:textId="77777777" w:rsidTr="00F555E9">
        <w:trPr>
          <w:trHeight w:val="165"/>
        </w:trPr>
        <w:tc>
          <w:tcPr>
            <w:tcW w:w="360" w:type="dxa"/>
            <w:vAlign w:val="center"/>
            <w:hideMark/>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2721" w:rsidRPr="009B3DCC" w14:paraId="3E92D590" w14:textId="77777777" w:rsidTr="00F555E9">
        <w:trPr>
          <w:trHeight w:val="165"/>
        </w:trPr>
        <w:tc>
          <w:tcPr>
            <w:tcW w:w="360" w:type="dxa"/>
            <w:vAlign w:val="center"/>
            <w:hideMark/>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04238D41" w14:textId="77777777" w:rsidTr="00F555E9">
        <w:trPr>
          <w:trHeight w:val="165"/>
        </w:trPr>
        <w:tc>
          <w:tcPr>
            <w:tcW w:w="360" w:type="dxa"/>
            <w:vAlign w:val="center"/>
            <w:hideMark/>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008" w:type="dxa"/>
            <w:vAlign w:val="center"/>
            <w:hideMark/>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2721" w:rsidRPr="009B3DCC" w14:paraId="7028416D" w14:textId="77777777" w:rsidTr="00F555E9">
        <w:trPr>
          <w:trHeight w:val="165"/>
        </w:trPr>
        <w:tc>
          <w:tcPr>
            <w:tcW w:w="360" w:type="dxa"/>
            <w:vAlign w:val="center"/>
            <w:hideMark/>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2721" w:rsidRPr="009B3DCC" w14:paraId="20721EE4" w14:textId="77777777" w:rsidTr="00F555E9">
        <w:trPr>
          <w:trHeight w:val="165"/>
        </w:trPr>
        <w:tc>
          <w:tcPr>
            <w:tcW w:w="360" w:type="dxa"/>
            <w:vAlign w:val="center"/>
            <w:hideMark/>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008" w:type="dxa"/>
            <w:vAlign w:val="center"/>
            <w:hideMark/>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8B790B6" w14:textId="77777777" w:rsidTr="00F555E9">
        <w:trPr>
          <w:trHeight w:val="165"/>
        </w:trPr>
        <w:tc>
          <w:tcPr>
            <w:tcW w:w="360" w:type="dxa"/>
            <w:vAlign w:val="center"/>
            <w:hideMark/>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BD0FA22" w14:textId="77777777" w:rsidTr="00F555E9">
        <w:trPr>
          <w:trHeight w:val="180"/>
        </w:trPr>
        <w:tc>
          <w:tcPr>
            <w:tcW w:w="360" w:type="dxa"/>
            <w:vAlign w:val="center"/>
            <w:hideMark/>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17312198" w14:textId="77777777" w:rsidTr="00F555E9">
        <w:trPr>
          <w:trHeight w:val="165"/>
        </w:trPr>
        <w:tc>
          <w:tcPr>
            <w:tcW w:w="360" w:type="dxa"/>
            <w:vAlign w:val="center"/>
            <w:hideMark/>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008" w:type="dxa"/>
            <w:vAlign w:val="center"/>
            <w:hideMark/>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B6F48F7" w14:textId="77777777" w:rsidTr="00F555E9">
        <w:trPr>
          <w:trHeight w:val="165"/>
        </w:trPr>
        <w:tc>
          <w:tcPr>
            <w:tcW w:w="360" w:type="dxa"/>
            <w:vAlign w:val="center"/>
            <w:hideMark/>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008" w:type="dxa"/>
            <w:vAlign w:val="center"/>
            <w:hideMark/>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3B745C0B" w14:textId="77777777" w:rsidTr="00F555E9">
        <w:trPr>
          <w:trHeight w:val="165"/>
        </w:trPr>
        <w:tc>
          <w:tcPr>
            <w:tcW w:w="360" w:type="dxa"/>
            <w:vAlign w:val="center"/>
            <w:hideMark/>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A028275" w14:textId="77777777" w:rsidTr="00F555E9">
        <w:trPr>
          <w:trHeight w:val="165"/>
        </w:trPr>
        <w:tc>
          <w:tcPr>
            <w:tcW w:w="360" w:type="dxa"/>
            <w:vAlign w:val="center"/>
            <w:hideMark/>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008" w:type="dxa"/>
            <w:vAlign w:val="center"/>
            <w:hideMark/>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0027E8B" w14:textId="77777777" w:rsidTr="00F555E9">
        <w:trPr>
          <w:trHeight w:val="165"/>
        </w:trPr>
        <w:tc>
          <w:tcPr>
            <w:tcW w:w="360" w:type="dxa"/>
            <w:vAlign w:val="center"/>
            <w:hideMark/>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7D75EE84" w14:textId="77777777" w:rsidTr="00F555E9">
        <w:trPr>
          <w:trHeight w:val="165"/>
        </w:trPr>
        <w:tc>
          <w:tcPr>
            <w:tcW w:w="360" w:type="dxa"/>
            <w:vAlign w:val="center"/>
            <w:hideMark/>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008" w:type="dxa"/>
            <w:vAlign w:val="center"/>
            <w:hideMark/>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11C8CBB" w14:textId="77777777" w:rsidTr="00F555E9">
        <w:trPr>
          <w:trHeight w:val="165"/>
        </w:trPr>
        <w:tc>
          <w:tcPr>
            <w:tcW w:w="360" w:type="dxa"/>
            <w:vAlign w:val="center"/>
            <w:hideMark/>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2721" w:rsidRPr="009B3DCC" w14:paraId="37A4E801" w14:textId="77777777" w:rsidTr="00F555E9">
        <w:trPr>
          <w:trHeight w:val="165"/>
        </w:trPr>
        <w:tc>
          <w:tcPr>
            <w:tcW w:w="360" w:type="dxa"/>
            <w:vAlign w:val="center"/>
            <w:hideMark/>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2721" w:rsidRPr="009B3DCC" w14:paraId="2076B2A3" w14:textId="77777777" w:rsidTr="00F555E9">
        <w:trPr>
          <w:trHeight w:val="165"/>
        </w:trPr>
        <w:tc>
          <w:tcPr>
            <w:tcW w:w="360" w:type="dxa"/>
            <w:vAlign w:val="center"/>
            <w:hideMark/>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2721" w:rsidRPr="009B3DCC" w14:paraId="267DC405" w14:textId="77777777" w:rsidTr="00F555E9">
        <w:trPr>
          <w:trHeight w:val="165"/>
        </w:trPr>
        <w:tc>
          <w:tcPr>
            <w:tcW w:w="360" w:type="dxa"/>
            <w:vAlign w:val="center"/>
            <w:hideMark/>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008" w:type="dxa"/>
            <w:vAlign w:val="center"/>
            <w:hideMark/>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44EAC7B7" w14:textId="77777777" w:rsidTr="00F555E9">
        <w:trPr>
          <w:trHeight w:val="165"/>
        </w:trPr>
        <w:tc>
          <w:tcPr>
            <w:tcW w:w="360" w:type="dxa"/>
            <w:vAlign w:val="center"/>
            <w:hideMark/>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008" w:type="dxa"/>
            <w:vAlign w:val="center"/>
            <w:hideMark/>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2721" w:rsidRPr="009B3DCC" w14:paraId="2F04EDBF" w14:textId="77777777" w:rsidTr="00F555E9">
        <w:trPr>
          <w:trHeight w:val="165"/>
        </w:trPr>
        <w:tc>
          <w:tcPr>
            <w:tcW w:w="360" w:type="dxa"/>
            <w:vAlign w:val="center"/>
            <w:hideMark/>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7CF59ADB" w14:textId="77777777" w:rsidTr="00F555E9">
        <w:trPr>
          <w:trHeight w:val="165"/>
        </w:trPr>
        <w:tc>
          <w:tcPr>
            <w:tcW w:w="360" w:type="dxa"/>
            <w:vAlign w:val="center"/>
            <w:hideMark/>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008" w:type="dxa"/>
            <w:vAlign w:val="center"/>
            <w:hideMark/>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43D585CE" w14:textId="77777777" w:rsidTr="00F555E9">
        <w:trPr>
          <w:trHeight w:val="180"/>
        </w:trPr>
        <w:tc>
          <w:tcPr>
            <w:tcW w:w="360" w:type="dxa"/>
            <w:vAlign w:val="center"/>
            <w:hideMark/>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14D32B87" w14:textId="77777777" w:rsidTr="00F555E9">
        <w:trPr>
          <w:trHeight w:val="165"/>
        </w:trPr>
        <w:tc>
          <w:tcPr>
            <w:tcW w:w="360" w:type="dxa"/>
            <w:vAlign w:val="center"/>
            <w:hideMark/>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008" w:type="dxa"/>
            <w:vAlign w:val="center"/>
            <w:hideMark/>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7203EBE2" w14:textId="77777777" w:rsidTr="00F555E9">
        <w:trPr>
          <w:trHeight w:val="165"/>
        </w:trPr>
        <w:tc>
          <w:tcPr>
            <w:tcW w:w="360" w:type="dxa"/>
            <w:vAlign w:val="center"/>
            <w:hideMark/>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6D0589B" w14:textId="77777777" w:rsidTr="00F555E9">
        <w:trPr>
          <w:trHeight w:val="165"/>
        </w:trPr>
        <w:tc>
          <w:tcPr>
            <w:tcW w:w="360" w:type="dxa"/>
            <w:vAlign w:val="center"/>
            <w:hideMark/>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EAB72F6" w14:textId="77777777" w:rsidTr="00F555E9">
        <w:trPr>
          <w:trHeight w:val="165"/>
        </w:trPr>
        <w:tc>
          <w:tcPr>
            <w:tcW w:w="360" w:type="dxa"/>
            <w:vAlign w:val="center"/>
            <w:hideMark/>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68B1D068" w14:textId="77777777" w:rsidTr="00F555E9">
        <w:trPr>
          <w:trHeight w:val="165"/>
        </w:trPr>
        <w:tc>
          <w:tcPr>
            <w:tcW w:w="360" w:type="dxa"/>
            <w:vAlign w:val="center"/>
            <w:hideMark/>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008" w:type="dxa"/>
            <w:vAlign w:val="center"/>
            <w:hideMark/>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98C679F" w14:textId="77777777" w:rsidTr="00F555E9">
        <w:trPr>
          <w:trHeight w:val="165"/>
        </w:trPr>
        <w:tc>
          <w:tcPr>
            <w:tcW w:w="360" w:type="dxa"/>
            <w:vAlign w:val="center"/>
            <w:hideMark/>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008" w:type="dxa"/>
            <w:vAlign w:val="center"/>
            <w:hideMark/>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0FFFFB8" w14:textId="77777777" w:rsidTr="00F555E9">
        <w:trPr>
          <w:trHeight w:val="165"/>
        </w:trPr>
        <w:tc>
          <w:tcPr>
            <w:tcW w:w="360" w:type="dxa"/>
            <w:vAlign w:val="center"/>
            <w:hideMark/>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008" w:type="dxa"/>
            <w:vAlign w:val="center"/>
            <w:hideMark/>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4C4573AC" w14:textId="77777777" w:rsidTr="00F555E9">
        <w:trPr>
          <w:trHeight w:val="165"/>
        </w:trPr>
        <w:tc>
          <w:tcPr>
            <w:tcW w:w="360" w:type="dxa"/>
            <w:vAlign w:val="center"/>
            <w:hideMark/>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40F8933C" w14:textId="77777777" w:rsidTr="00F555E9">
        <w:trPr>
          <w:trHeight w:val="165"/>
        </w:trPr>
        <w:tc>
          <w:tcPr>
            <w:tcW w:w="360" w:type="dxa"/>
            <w:vAlign w:val="center"/>
            <w:hideMark/>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719B628E" w14:textId="77777777" w:rsidTr="00F555E9">
        <w:trPr>
          <w:trHeight w:val="165"/>
        </w:trPr>
        <w:tc>
          <w:tcPr>
            <w:tcW w:w="360" w:type="dxa"/>
            <w:vAlign w:val="center"/>
            <w:hideMark/>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1A31A79C" w14:textId="77777777" w:rsidTr="00F555E9">
        <w:trPr>
          <w:trHeight w:val="165"/>
        </w:trPr>
        <w:tc>
          <w:tcPr>
            <w:tcW w:w="360" w:type="dxa"/>
            <w:vAlign w:val="center"/>
            <w:hideMark/>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2721" w:rsidRPr="009B3DCC" w14:paraId="647F208B" w14:textId="77777777" w:rsidTr="00F555E9">
        <w:trPr>
          <w:trHeight w:val="165"/>
        </w:trPr>
        <w:tc>
          <w:tcPr>
            <w:tcW w:w="360" w:type="dxa"/>
            <w:vAlign w:val="center"/>
            <w:hideMark/>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2721" w:rsidRPr="009B3DCC" w14:paraId="02ECC9CB" w14:textId="77777777" w:rsidTr="00F555E9">
        <w:trPr>
          <w:trHeight w:val="165"/>
        </w:trPr>
        <w:tc>
          <w:tcPr>
            <w:tcW w:w="360" w:type="dxa"/>
            <w:vAlign w:val="center"/>
            <w:hideMark/>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7A63757C" w14:textId="77777777" w:rsidTr="00F555E9">
        <w:trPr>
          <w:trHeight w:val="180"/>
        </w:trPr>
        <w:tc>
          <w:tcPr>
            <w:tcW w:w="360" w:type="dxa"/>
            <w:vAlign w:val="center"/>
            <w:hideMark/>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008" w:type="dxa"/>
            <w:vAlign w:val="center"/>
            <w:hideMark/>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BA0CF90" w14:textId="77777777" w:rsidTr="00F555E9">
        <w:trPr>
          <w:trHeight w:val="165"/>
        </w:trPr>
        <w:tc>
          <w:tcPr>
            <w:tcW w:w="360" w:type="dxa"/>
            <w:vAlign w:val="center"/>
            <w:hideMark/>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D76085C" w14:textId="77777777" w:rsidTr="00F555E9">
        <w:trPr>
          <w:trHeight w:val="165"/>
        </w:trPr>
        <w:tc>
          <w:tcPr>
            <w:tcW w:w="360" w:type="dxa"/>
            <w:vAlign w:val="center"/>
            <w:hideMark/>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008" w:type="dxa"/>
            <w:vAlign w:val="center"/>
            <w:hideMark/>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B4E5188" w14:textId="77777777" w:rsidTr="00F555E9">
        <w:trPr>
          <w:trHeight w:val="165"/>
        </w:trPr>
        <w:tc>
          <w:tcPr>
            <w:tcW w:w="360" w:type="dxa"/>
            <w:vAlign w:val="center"/>
            <w:hideMark/>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008" w:type="dxa"/>
            <w:vAlign w:val="center"/>
            <w:hideMark/>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C1ED9BB" w14:textId="77777777" w:rsidTr="00F555E9">
        <w:trPr>
          <w:trHeight w:val="165"/>
        </w:trPr>
        <w:tc>
          <w:tcPr>
            <w:tcW w:w="360" w:type="dxa"/>
            <w:vAlign w:val="center"/>
            <w:hideMark/>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008" w:type="dxa"/>
            <w:vAlign w:val="center"/>
            <w:hideMark/>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5A6DB6C5" w14:textId="77777777" w:rsidTr="00F555E9">
        <w:trPr>
          <w:trHeight w:val="165"/>
        </w:trPr>
        <w:tc>
          <w:tcPr>
            <w:tcW w:w="360" w:type="dxa"/>
            <w:vAlign w:val="center"/>
            <w:hideMark/>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008" w:type="dxa"/>
            <w:vAlign w:val="center"/>
            <w:hideMark/>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2721" w:rsidRPr="009B3DCC" w14:paraId="1475FB5F" w14:textId="77777777" w:rsidTr="00F555E9">
        <w:trPr>
          <w:trHeight w:val="165"/>
        </w:trPr>
        <w:tc>
          <w:tcPr>
            <w:tcW w:w="360" w:type="dxa"/>
            <w:vAlign w:val="center"/>
            <w:hideMark/>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008" w:type="dxa"/>
            <w:vAlign w:val="center"/>
            <w:hideMark/>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0988F8E6" w14:textId="77777777" w:rsidTr="00F555E9">
        <w:trPr>
          <w:trHeight w:val="165"/>
        </w:trPr>
        <w:tc>
          <w:tcPr>
            <w:tcW w:w="360" w:type="dxa"/>
            <w:vAlign w:val="center"/>
            <w:hideMark/>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008" w:type="dxa"/>
            <w:vAlign w:val="center"/>
            <w:hideMark/>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5C635C1C" w14:textId="77777777" w:rsidTr="00F555E9">
        <w:trPr>
          <w:trHeight w:val="165"/>
        </w:trPr>
        <w:tc>
          <w:tcPr>
            <w:tcW w:w="360" w:type="dxa"/>
            <w:vAlign w:val="center"/>
            <w:hideMark/>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008" w:type="dxa"/>
            <w:vAlign w:val="center"/>
            <w:hideMark/>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082FE44D" w14:textId="77777777" w:rsidTr="00F555E9">
        <w:trPr>
          <w:trHeight w:val="165"/>
        </w:trPr>
        <w:tc>
          <w:tcPr>
            <w:tcW w:w="360" w:type="dxa"/>
            <w:vAlign w:val="center"/>
            <w:hideMark/>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0FD997B7" w14:textId="77777777" w:rsidTr="00F555E9">
        <w:trPr>
          <w:trHeight w:val="165"/>
        </w:trPr>
        <w:tc>
          <w:tcPr>
            <w:tcW w:w="360" w:type="dxa"/>
            <w:vAlign w:val="center"/>
            <w:hideMark/>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055C82F2" w14:textId="77777777" w:rsidTr="00F555E9">
        <w:trPr>
          <w:trHeight w:val="165"/>
        </w:trPr>
        <w:tc>
          <w:tcPr>
            <w:tcW w:w="360" w:type="dxa"/>
            <w:vAlign w:val="center"/>
            <w:hideMark/>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2721" w:rsidRPr="009B3DCC" w14:paraId="27FD82D9" w14:textId="77777777" w:rsidTr="00F555E9">
        <w:trPr>
          <w:trHeight w:val="165"/>
        </w:trPr>
        <w:tc>
          <w:tcPr>
            <w:tcW w:w="360" w:type="dxa"/>
            <w:vAlign w:val="center"/>
            <w:hideMark/>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008" w:type="dxa"/>
            <w:vAlign w:val="center"/>
            <w:hideMark/>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72FB7DDD" w14:textId="77777777" w:rsidTr="00F555E9">
        <w:trPr>
          <w:trHeight w:val="165"/>
        </w:trPr>
        <w:tc>
          <w:tcPr>
            <w:tcW w:w="360" w:type="dxa"/>
            <w:vAlign w:val="center"/>
            <w:hideMark/>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7EE10976" w14:textId="77777777" w:rsidTr="00F555E9">
        <w:trPr>
          <w:trHeight w:val="165"/>
        </w:trPr>
        <w:tc>
          <w:tcPr>
            <w:tcW w:w="360" w:type="dxa"/>
            <w:vAlign w:val="center"/>
            <w:hideMark/>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174B89C4" w14:textId="77777777" w:rsidTr="00F555E9">
        <w:trPr>
          <w:trHeight w:val="180"/>
        </w:trPr>
        <w:tc>
          <w:tcPr>
            <w:tcW w:w="360" w:type="dxa"/>
            <w:vAlign w:val="center"/>
            <w:hideMark/>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34E05DD6" w14:textId="77777777" w:rsidTr="00F555E9">
        <w:trPr>
          <w:trHeight w:val="165"/>
        </w:trPr>
        <w:tc>
          <w:tcPr>
            <w:tcW w:w="360" w:type="dxa"/>
            <w:vAlign w:val="center"/>
            <w:hideMark/>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008" w:type="dxa"/>
            <w:vAlign w:val="center"/>
            <w:hideMark/>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12FC1313" w14:textId="77777777" w:rsidTr="00F555E9">
        <w:trPr>
          <w:trHeight w:val="165"/>
        </w:trPr>
        <w:tc>
          <w:tcPr>
            <w:tcW w:w="360" w:type="dxa"/>
            <w:vAlign w:val="center"/>
            <w:hideMark/>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5878A393" w14:textId="77777777" w:rsidTr="00F555E9">
        <w:trPr>
          <w:trHeight w:val="165"/>
        </w:trPr>
        <w:tc>
          <w:tcPr>
            <w:tcW w:w="360" w:type="dxa"/>
            <w:vAlign w:val="center"/>
            <w:hideMark/>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5B59E961" w14:textId="77777777" w:rsidTr="00F555E9">
        <w:trPr>
          <w:trHeight w:val="165"/>
        </w:trPr>
        <w:tc>
          <w:tcPr>
            <w:tcW w:w="360" w:type="dxa"/>
            <w:vAlign w:val="center"/>
            <w:hideMark/>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008" w:type="dxa"/>
            <w:vAlign w:val="center"/>
            <w:hideMark/>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47EF1219" w14:textId="77777777" w:rsidTr="00F555E9">
        <w:trPr>
          <w:trHeight w:val="165"/>
        </w:trPr>
        <w:tc>
          <w:tcPr>
            <w:tcW w:w="360" w:type="dxa"/>
            <w:vAlign w:val="center"/>
            <w:hideMark/>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008" w:type="dxa"/>
            <w:vAlign w:val="center"/>
            <w:hideMark/>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2769583" w14:textId="77777777" w:rsidTr="00F555E9">
        <w:trPr>
          <w:trHeight w:val="165"/>
        </w:trPr>
        <w:tc>
          <w:tcPr>
            <w:tcW w:w="360" w:type="dxa"/>
            <w:vAlign w:val="center"/>
            <w:hideMark/>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FF8623D" w14:textId="77777777" w:rsidTr="00F555E9">
        <w:trPr>
          <w:trHeight w:val="165"/>
        </w:trPr>
        <w:tc>
          <w:tcPr>
            <w:tcW w:w="360" w:type="dxa"/>
            <w:vAlign w:val="center"/>
            <w:hideMark/>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008" w:type="dxa"/>
            <w:vAlign w:val="center"/>
            <w:hideMark/>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0F53DCAF" w14:textId="77777777" w:rsidTr="00F555E9">
        <w:trPr>
          <w:trHeight w:val="165"/>
        </w:trPr>
        <w:tc>
          <w:tcPr>
            <w:tcW w:w="360" w:type="dxa"/>
            <w:vAlign w:val="center"/>
            <w:hideMark/>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4CBFE545" w14:textId="77777777" w:rsidTr="00F555E9">
        <w:trPr>
          <w:trHeight w:val="165"/>
        </w:trPr>
        <w:tc>
          <w:tcPr>
            <w:tcW w:w="360" w:type="dxa"/>
            <w:vAlign w:val="center"/>
            <w:hideMark/>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008" w:type="dxa"/>
            <w:vAlign w:val="center"/>
            <w:hideMark/>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4A3E97F2" w14:textId="77777777" w:rsidTr="00F555E9">
        <w:trPr>
          <w:trHeight w:val="165"/>
        </w:trPr>
        <w:tc>
          <w:tcPr>
            <w:tcW w:w="360" w:type="dxa"/>
            <w:vAlign w:val="center"/>
            <w:hideMark/>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008" w:type="dxa"/>
            <w:vAlign w:val="center"/>
            <w:hideMark/>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7953C16" w14:textId="77777777" w:rsidTr="00F555E9">
        <w:trPr>
          <w:trHeight w:val="165"/>
        </w:trPr>
        <w:tc>
          <w:tcPr>
            <w:tcW w:w="360" w:type="dxa"/>
            <w:vAlign w:val="center"/>
            <w:hideMark/>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1E6D2869" w14:textId="77777777" w:rsidTr="00F555E9">
        <w:trPr>
          <w:trHeight w:val="165"/>
        </w:trPr>
        <w:tc>
          <w:tcPr>
            <w:tcW w:w="360" w:type="dxa"/>
            <w:vAlign w:val="center"/>
            <w:hideMark/>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008" w:type="dxa"/>
            <w:vAlign w:val="center"/>
            <w:hideMark/>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6E43F10A" w14:textId="77777777" w:rsidTr="00F555E9">
        <w:trPr>
          <w:trHeight w:val="165"/>
        </w:trPr>
        <w:tc>
          <w:tcPr>
            <w:tcW w:w="360" w:type="dxa"/>
            <w:vAlign w:val="center"/>
            <w:hideMark/>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1CEF98D3" w14:textId="77777777" w:rsidTr="00F555E9">
        <w:trPr>
          <w:trHeight w:val="180"/>
        </w:trPr>
        <w:tc>
          <w:tcPr>
            <w:tcW w:w="360" w:type="dxa"/>
            <w:vAlign w:val="center"/>
            <w:hideMark/>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7F1EABB3" w14:textId="77777777" w:rsidTr="00F555E9">
        <w:trPr>
          <w:trHeight w:val="165"/>
        </w:trPr>
        <w:tc>
          <w:tcPr>
            <w:tcW w:w="360" w:type="dxa"/>
            <w:vAlign w:val="center"/>
            <w:hideMark/>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6DE28555" w14:textId="77777777" w:rsidTr="00F555E9">
        <w:trPr>
          <w:trHeight w:val="165"/>
        </w:trPr>
        <w:tc>
          <w:tcPr>
            <w:tcW w:w="360" w:type="dxa"/>
            <w:vAlign w:val="center"/>
            <w:hideMark/>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008" w:type="dxa"/>
            <w:vAlign w:val="center"/>
            <w:hideMark/>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2721" w:rsidRPr="009B3DCC" w14:paraId="5AABF5D7" w14:textId="77777777" w:rsidTr="00F555E9">
        <w:trPr>
          <w:trHeight w:val="165"/>
        </w:trPr>
        <w:tc>
          <w:tcPr>
            <w:tcW w:w="360" w:type="dxa"/>
            <w:vAlign w:val="center"/>
            <w:hideMark/>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1954EF40" w14:textId="77777777" w:rsidTr="00F555E9">
        <w:trPr>
          <w:trHeight w:val="165"/>
        </w:trPr>
        <w:tc>
          <w:tcPr>
            <w:tcW w:w="360" w:type="dxa"/>
            <w:vAlign w:val="center"/>
            <w:hideMark/>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008" w:type="dxa"/>
            <w:vAlign w:val="center"/>
            <w:hideMark/>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4F865A54" w14:textId="77777777" w:rsidTr="00F555E9">
        <w:trPr>
          <w:trHeight w:val="165"/>
        </w:trPr>
        <w:tc>
          <w:tcPr>
            <w:tcW w:w="360" w:type="dxa"/>
            <w:vAlign w:val="center"/>
            <w:hideMark/>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008" w:type="dxa"/>
            <w:vAlign w:val="center"/>
            <w:hideMark/>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11628A83" w14:textId="77777777" w:rsidTr="00F555E9">
        <w:trPr>
          <w:trHeight w:val="165"/>
        </w:trPr>
        <w:tc>
          <w:tcPr>
            <w:tcW w:w="360" w:type="dxa"/>
            <w:vAlign w:val="center"/>
            <w:hideMark/>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008" w:type="dxa"/>
            <w:vAlign w:val="center"/>
            <w:hideMark/>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B2A7276" w14:textId="77777777" w:rsidTr="00F555E9">
        <w:trPr>
          <w:trHeight w:val="165"/>
        </w:trPr>
        <w:tc>
          <w:tcPr>
            <w:tcW w:w="360" w:type="dxa"/>
            <w:vAlign w:val="center"/>
            <w:hideMark/>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D66E166" w14:textId="77777777" w:rsidTr="00F555E9">
        <w:trPr>
          <w:trHeight w:val="165"/>
        </w:trPr>
        <w:tc>
          <w:tcPr>
            <w:tcW w:w="360" w:type="dxa"/>
            <w:vAlign w:val="center"/>
            <w:hideMark/>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008" w:type="dxa"/>
            <w:vAlign w:val="center"/>
            <w:hideMark/>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94C6722" w14:textId="77777777" w:rsidTr="00F555E9">
        <w:trPr>
          <w:trHeight w:val="165"/>
        </w:trPr>
        <w:tc>
          <w:tcPr>
            <w:tcW w:w="360" w:type="dxa"/>
            <w:vAlign w:val="center"/>
            <w:hideMark/>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008" w:type="dxa"/>
            <w:vAlign w:val="center"/>
            <w:hideMark/>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5FB35516" w14:textId="77777777" w:rsidTr="00F555E9">
        <w:trPr>
          <w:trHeight w:val="165"/>
        </w:trPr>
        <w:tc>
          <w:tcPr>
            <w:tcW w:w="360" w:type="dxa"/>
            <w:vAlign w:val="center"/>
            <w:hideMark/>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4CDC7D7" w14:textId="77777777" w:rsidTr="00F555E9">
        <w:trPr>
          <w:trHeight w:val="165"/>
        </w:trPr>
        <w:tc>
          <w:tcPr>
            <w:tcW w:w="360" w:type="dxa"/>
            <w:vAlign w:val="center"/>
            <w:hideMark/>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008" w:type="dxa"/>
            <w:vAlign w:val="center"/>
            <w:hideMark/>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4FC1BCC" w14:textId="77777777" w:rsidTr="00F555E9">
        <w:trPr>
          <w:trHeight w:val="165"/>
        </w:trPr>
        <w:tc>
          <w:tcPr>
            <w:tcW w:w="360" w:type="dxa"/>
            <w:vAlign w:val="center"/>
            <w:hideMark/>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7F324E2E" w14:textId="77777777" w:rsidTr="00F555E9">
        <w:trPr>
          <w:trHeight w:val="165"/>
        </w:trPr>
        <w:tc>
          <w:tcPr>
            <w:tcW w:w="360" w:type="dxa"/>
            <w:vAlign w:val="center"/>
            <w:hideMark/>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008" w:type="dxa"/>
            <w:vAlign w:val="center"/>
            <w:hideMark/>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425C3C62" w14:textId="77777777" w:rsidTr="00F555E9">
        <w:trPr>
          <w:trHeight w:val="180"/>
        </w:trPr>
        <w:tc>
          <w:tcPr>
            <w:tcW w:w="360" w:type="dxa"/>
            <w:vAlign w:val="center"/>
            <w:hideMark/>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552B7091" w14:textId="77777777" w:rsidTr="00F555E9">
        <w:trPr>
          <w:trHeight w:val="165"/>
        </w:trPr>
        <w:tc>
          <w:tcPr>
            <w:tcW w:w="360" w:type="dxa"/>
            <w:vAlign w:val="center"/>
            <w:hideMark/>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008" w:type="dxa"/>
            <w:vAlign w:val="center"/>
            <w:hideMark/>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3B3B1BBA" w14:textId="77777777" w:rsidTr="00F555E9">
        <w:trPr>
          <w:trHeight w:val="165"/>
        </w:trPr>
        <w:tc>
          <w:tcPr>
            <w:tcW w:w="360" w:type="dxa"/>
            <w:vAlign w:val="center"/>
            <w:hideMark/>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A20FFCD" w14:textId="77777777" w:rsidTr="00F555E9">
        <w:trPr>
          <w:trHeight w:val="165"/>
        </w:trPr>
        <w:tc>
          <w:tcPr>
            <w:tcW w:w="360" w:type="dxa"/>
            <w:vAlign w:val="center"/>
            <w:hideMark/>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008" w:type="dxa"/>
            <w:vAlign w:val="center"/>
            <w:hideMark/>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E88DD92" w14:textId="77777777" w:rsidTr="00F555E9">
        <w:trPr>
          <w:trHeight w:val="165"/>
        </w:trPr>
        <w:tc>
          <w:tcPr>
            <w:tcW w:w="360" w:type="dxa"/>
            <w:vAlign w:val="center"/>
            <w:hideMark/>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008" w:type="dxa"/>
            <w:vAlign w:val="center"/>
            <w:hideMark/>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68F17B21" w14:textId="77777777" w:rsidTr="00F555E9">
        <w:trPr>
          <w:trHeight w:val="165"/>
        </w:trPr>
        <w:tc>
          <w:tcPr>
            <w:tcW w:w="360" w:type="dxa"/>
            <w:vAlign w:val="center"/>
            <w:hideMark/>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008" w:type="dxa"/>
            <w:vAlign w:val="center"/>
            <w:hideMark/>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12EEB2FD" w14:textId="77777777" w:rsidTr="00F555E9">
        <w:trPr>
          <w:trHeight w:val="165"/>
        </w:trPr>
        <w:tc>
          <w:tcPr>
            <w:tcW w:w="360" w:type="dxa"/>
            <w:vAlign w:val="center"/>
            <w:hideMark/>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008" w:type="dxa"/>
            <w:vAlign w:val="center"/>
            <w:hideMark/>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4F0A4452" w14:textId="77777777" w:rsidTr="00F555E9">
        <w:trPr>
          <w:trHeight w:val="165"/>
        </w:trPr>
        <w:tc>
          <w:tcPr>
            <w:tcW w:w="360" w:type="dxa"/>
            <w:vAlign w:val="center"/>
            <w:hideMark/>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3185E2BA" w14:textId="77777777" w:rsidTr="00F555E9">
        <w:trPr>
          <w:trHeight w:val="165"/>
        </w:trPr>
        <w:tc>
          <w:tcPr>
            <w:tcW w:w="360" w:type="dxa"/>
            <w:vAlign w:val="center"/>
            <w:hideMark/>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008" w:type="dxa"/>
            <w:vAlign w:val="center"/>
            <w:hideMark/>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3C43B9F6" w14:textId="77777777" w:rsidTr="00F555E9">
        <w:trPr>
          <w:trHeight w:val="165"/>
        </w:trPr>
        <w:tc>
          <w:tcPr>
            <w:tcW w:w="360" w:type="dxa"/>
            <w:vAlign w:val="center"/>
            <w:hideMark/>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008" w:type="dxa"/>
            <w:vAlign w:val="center"/>
            <w:hideMark/>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580CFF12" w14:textId="77777777" w:rsidTr="00F555E9">
        <w:trPr>
          <w:trHeight w:val="165"/>
        </w:trPr>
        <w:tc>
          <w:tcPr>
            <w:tcW w:w="360" w:type="dxa"/>
            <w:vAlign w:val="center"/>
            <w:hideMark/>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008" w:type="dxa"/>
            <w:vAlign w:val="center"/>
            <w:hideMark/>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0651D3D9" w14:textId="77777777" w:rsidTr="00F555E9">
        <w:trPr>
          <w:trHeight w:val="165"/>
        </w:trPr>
        <w:tc>
          <w:tcPr>
            <w:tcW w:w="360" w:type="dxa"/>
            <w:vAlign w:val="center"/>
            <w:hideMark/>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00844857" w14:textId="77777777" w:rsidTr="00F555E9">
        <w:trPr>
          <w:trHeight w:val="165"/>
        </w:trPr>
        <w:tc>
          <w:tcPr>
            <w:tcW w:w="360" w:type="dxa"/>
            <w:vAlign w:val="center"/>
            <w:hideMark/>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008" w:type="dxa"/>
            <w:vAlign w:val="center"/>
            <w:hideMark/>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D706B8" w14:textId="77777777" w:rsidTr="00F555E9">
        <w:trPr>
          <w:trHeight w:val="165"/>
        </w:trPr>
        <w:tc>
          <w:tcPr>
            <w:tcW w:w="360" w:type="dxa"/>
            <w:vAlign w:val="center"/>
            <w:hideMark/>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008" w:type="dxa"/>
            <w:vAlign w:val="center"/>
            <w:hideMark/>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074E4CA5" w14:textId="77777777" w:rsidTr="00F555E9">
        <w:trPr>
          <w:trHeight w:val="165"/>
        </w:trPr>
        <w:tc>
          <w:tcPr>
            <w:tcW w:w="360" w:type="dxa"/>
            <w:vAlign w:val="center"/>
            <w:hideMark/>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008" w:type="dxa"/>
            <w:vAlign w:val="center"/>
            <w:hideMark/>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913694" w14:textId="77777777" w:rsidTr="00F555E9">
        <w:trPr>
          <w:trHeight w:val="180"/>
        </w:trPr>
        <w:tc>
          <w:tcPr>
            <w:tcW w:w="360" w:type="dxa"/>
            <w:vAlign w:val="center"/>
            <w:hideMark/>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0BF556D2" w14:textId="77777777" w:rsidTr="00F555E9">
        <w:trPr>
          <w:trHeight w:val="165"/>
        </w:trPr>
        <w:tc>
          <w:tcPr>
            <w:tcW w:w="360" w:type="dxa"/>
            <w:vAlign w:val="center"/>
            <w:hideMark/>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008" w:type="dxa"/>
            <w:vAlign w:val="center"/>
            <w:hideMark/>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04BC9453" w14:textId="77777777" w:rsidTr="00F555E9">
        <w:trPr>
          <w:trHeight w:val="165"/>
        </w:trPr>
        <w:tc>
          <w:tcPr>
            <w:tcW w:w="360" w:type="dxa"/>
            <w:vAlign w:val="center"/>
            <w:hideMark/>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2721" w:rsidRPr="009B3DCC" w14:paraId="74204C99" w14:textId="77777777" w:rsidTr="00F555E9">
        <w:trPr>
          <w:trHeight w:val="165"/>
        </w:trPr>
        <w:tc>
          <w:tcPr>
            <w:tcW w:w="360" w:type="dxa"/>
            <w:vAlign w:val="center"/>
            <w:hideMark/>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008" w:type="dxa"/>
            <w:vAlign w:val="center"/>
            <w:hideMark/>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567A9521" w14:textId="77777777" w:rsidTr="00F555E9">
        <w:trPr>
          <w:trHeight w:val="165"/>
        </w:trPr>
        <w:tc>
          <w:tcPr>
            <w:tcW w:w="360" w:type="dxa"/>
            <w:vAlign w:val="center"/>
            <w:hideMark/>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008" w:type="dxa"/>
            <w:vAlign w:val="center"/>
            <w:hideMark/>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ECB0039" w14:textId="77777777" w:rsidTr="00F555E9">
        <w:trPr>
          <w:trHeight w:val="165"/>
        </w:trPr>
        <w:tc>
          <w:tcPr>
            <w:tcW w:w="360" w:type="dxa"/>
            <w:vAlign w:val="center"/>
            <w:hideMark/>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008" w:type="dxa"/>
            <w:vAlign w:val="center"/>
            <w:hideMark/>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62AE60C" w14:textId="77777777" w:rsidTr="00F555E9">
        <w:trPr>
          <w:trHeight w:val="165"/>
        </w:trPr>
        <w:tc>
          <w:tcPr>
            <w:tcW w:w="360" w:type="dxa"/>
            <w:vAlign w:val="center"/>
            <w:hideMark/>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2721" w:rsidRPr="009B3DCC" w14:paraId="1BD8D2A2" w14:textId="77777777" w:rsidTr="00F555E9">
        <w:trPr>
          <w:trHeight w:val="165"/>
        </w:trPr>
        <w:tc>
          <w:tcPr>
            <w:tcW w:w="360" w:type="dxa"/>
            <w:vAlign w:val="center"/>
            <w:hideMark/>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1E44C106" w14:textId="77777777" w:rsidTr="00F555E9">
        <w:trPr>
          <w:trHeight w:val="165"/>
        </w:trPr>
        <w:tc>
          <w:tcPr>
            <w:tcW w:w="360" w:type="dxa"/>
            <w:vAlign w:val="center"/>
            <w:hideMark/>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5AA90906" w14:textId="77777777" w:rsidTr="00F555E9">
        <w:trPr>
          <w:trHeight w:val="165"/>
        </w:trPr>
        <w:tc>
          <w:tcPr>
            <w:tcW w:w="360" w:type="dxa"/>
            <w:vAlign w:val="center"/>
            <w:hideMark/>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2BEA11DA" w14:textId="77777777" w:rsidTr="00F555E9">
        <w:trPr>
          <w:trHeight w:val="165"/>
        </w:trPr>
        <w:tc>
          <w:tcPr>
            <w:tcW w:w="360" w:type="dxa"/>
            <w:vAlign w:val="center"/>
            <w:hideMark/>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8F22A60" w14:textId="77777777" w:rsidTr="00F555E9">
        <w:trPr>
          <w:trHeight w:val="165"/>
        </w:trPr>
        <w:tc>
          <w:tcPr>
            <w:tcW w:w="360" w:type="dxa"/>
            <w:vAlign w:val="center"/>
            <w:hideMark/>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388E0847" w14:textId="77777777" w:rsidTr="00F555E9">
        <w:trPr>
          <w:trHeight w:val="165"/>
        </w:trPr>
        <w:tc>
          <w:tcPr>
            <w:tcW w:w="360" w:type="dxa"/>
            <w:vAlign w:val="center"/>
            <w:hideMark/>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008" w:type="dxa"/>
            <w:vAlign w:val="center"/>
            <w:hideMark/>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79855800" w14:textId="77777777" w:rsidTr="00F555E9">
        <w:trPr>
          <w:trHeight w:val="165"/>
        </w:trPr>
        <w:tc>
          <w:tcPr>
            <w:tcW w:w="360" w:type="dxa"/>
            <w:vAlign w:val="center"/>
            <w:hideMark/>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2721" w:rsidRPr="009B3DCC" w14:paraId="17DEA84F" w14:textId="77777777" w:rsidTr="00F555E9">
        <w:trPr>
          <w:trHeight w:val="180"/>
        </w:trPr>
        <w:tc>
          <w:tcPr>
            <w:tcW w:w="360" w:type="dxa"/>
            <w:vAlign w:val="center"/>
            <w:hideMark/>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15E97B3B" w14:textId="77777777" w:rsidTr="00F555E9">
        <w:trPr>
          <w:trHeight w:val="165"/>
        </w:trPr>
        <w:tc>
          <w:tcPr>
            <w:tcW w:w="360" w:type="dxa"/>
            <w:vAlign w:val="center"/>
            <w:hideMark/>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008" w:type="dxa"/>
            <w:vAlign w:val="center"/>
            <w:hideMark/>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4F4C0846" w14:textId="77777777" w:rsidTr="00F555E9">
        <w:trPr>
          <w:trHeight w:val="165"/>
        </w:trPr>
        <w:tc>
          <w:tcPr>
            <w:tcW w:w="360" w:type="dxa"/>
            <w:vAlign w:val="center"/>
            <w:hideMark/>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008" w:type="dxa"/>
            <w:vAlign w:val="center"/>
            <w:hideMark/>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0B3C4914" w14:textId="77777777" w:rsidTr="00F555E9">
        <w:trPr>
          <w:trHeight w:val="165"/>
        </w:trPr>
        <w:tc>
          <w:tcPr>
            <w:tcW w:w="360" w:type="dxa"/>
            <w:vAlign w:val="center"/>
            <w:hideMark/>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008" w:type="dxa"/>
            <w:vAlign w:val="center"/>
            <w:hideMark/>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3E47616D" w14:textId="77777777" w:rsidTr="00F555E9">
        <w:trPr>
          <w:trHeight w:val="165"/>
        </w:trPr>
        <w:tc>
          <w:tcPr>
            <w:tcW w:w="360" w:type="dxa"/>
            <w:vAlign w:val="center"/>
            <w:hideMark/>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2721" w:rsidRPr="009B3DCC" w14:paraId="45B07499" w14:textId="77777777" w:rsidTr="00F555E9">
        <w:trPr>
          <w:trHeight w:val="165"/>
        </w:trPr>
        <w:tc>
          <w:tcPr>
            <w:tcW w:w="360" w:type="dxa"/>
            <w:vAlign w:val="center"/>
            <w:hideMark/>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52084A" w14:textId="77777777" w:rsidTr="00F555E9">
        <w:trPr>
          <w:trHeight w:val="165"/>
        </w:trPr>
        <w:tc>
          <w:tcPr>
            <w:tcW w:w="360" w:type="dxa"/>
            <w:vAlign w:val="center"/>
            <w:hideMark/>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008" w:type="dxa"/>
            <w:vAlign w:val="center"/>
            <w:hideMark/>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396053CF" w14:textId="77777777" w:rsidTr="00F555E9">
        <w:trPr>
          <w:trHeight w:val="165"/>
        </w:trPr>
        <w:tc>
          <w:tcPr>
            <w:tcW w:w="360" w:type="dxa"/>
            <w:vAlign w:val="center"/>
            <w:hideMark/>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008" w:type="dxa"/>
            <w:vAlign w:val="center"/>
            <w:hideMark/>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7AA2B990" w14:textId="77777777" w:rsidTr="00F555E9">
        <w:trPr>
          <w:trHeight w:val="165"/>
        </w:trPr>
        <w:tc>
          <w:tcPr>
            <w:tcW w:w="360" w:type="dxa"/>
            <w:vAlign w:val="center"/>
            <w:hideMark/>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26EBF6D" w14:textId="77777777" w:rsidTr="00F555E9">
        <w:trPr>
          <w:trHeight w:val="165"/>
        </w:trPr>
        <w:tc>
          <w:tcPr>
            <w:tcW w:w="360" w:type="dxa"/>
            <w:vAlign w:val="center"/>
            <w:hideMark/>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008" w:type="dxa"/>
            <w:vAlign w:val="center"/>
            <w:hideMark/>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0BD9DA9D" w14:textId="77777777" w:rsidTr="00F555E9">
        <w:trPr>
          <w:trHeight w:val="165"/>
        </w:trPr>
        <w:tc>
          <w:tcPr>
            <w:tcW w:w="360" w:type="dxa"/>
            <w:vAlign w:val="center"/>
            <w:hideMark/>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008" w:type="dxa"/>
            <w:vAlign w:val="center"/>
            <w:hideMark/>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06976B1F" w14:textId="77777777" w:rsidTr="00F555E9">
        <w:trPr>
          <w:trHeight w:val="165"/>
        </w:trPr>
        <w:tc>
          <w:tcPr>
            <w:tcW w:w="360" w:type="dxa"/>
            <w:vAlign w:val="center"/>
            <w:hideMark/>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008" w:type="dxa"/>
            <w:vAlign w:val="center"/>
            <w:hideMark/>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31262F6C" w14:textId="77777777" w:rsidTr="00F555E9">
        <w:trPr>
          <w:trHeight w:val="165"/>
        </w:trPr>
        <w:tc>
          <w:tcPr>
            <w:tcW w:w="360" w:type="dxa"/>
            <w:vAlign w:val="center"/>
            <w:hideMark/>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008" w:type="dxa"/>
            <w:vAlign w:val="center"/>
            <w:hideMark/>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3E9614C0" w14:textId="77777777" w:rsidTr="00F555E9">
        <w:trPr>
          <w:trHeight w:val="165"/>
        </w:trPr>
        <w:tc>
          <w:tcPr>
            <w:tcW w:w="360" w:type="dxa"/>
            <w:vAlign w:val="center"/>
            <w:hideMark/>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008" w:type="dxa"/>
            <w:vAlign w:val="center"/>
            <w:hideMark/>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4BEFED78" w14:textId="77777777" w:rsidTr="00F555E9">
        <w:trPr>
          <w:trHeight w:val="180"/>
        </w:trPr>
        <w:tc>
          <w:tcPr>
            <w:tcW w:w="360" w:type="dxa"/>
            <w:vAlign w:val="center"/>
            <w:hideMark/>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47E3DA03" w14:textId="77777777" w:rsidTr="00F555E9">
        <w:trPr>
          <w:trHeight w:val="165"/>
        </w:trPr>
        <w:tc>
          <w:tcPr>
            <w:tcW w:w="360" w:type="dxa"/>
            <w:vAlign w:val="center"/>
            <w:hideMark/>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008" w:type="dxa"/>
            <w:vAlign w:val="center"/>
            <w:hideMark/>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774B84" w14:textId="77777777" w:rsidTr="00F555E9">
        <w:trPr>
          <w:trHeight w:val="165"/>
        </w:trPr>
        <w:tc>
          <w:tcPr>
            <w:tcW w:w="360" w:type="dxa"/>
            <w:vAlign w:val="center"/>
            <w:hideMark/>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008" w:type="dxa"/>
            <w:vAlign w:val="center"/>
            <w:hideMark/>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78399890" w14:textId="77777777" w:rsidTr="00F555E9">
        <w:trPr>
          <w:trHeight w:val="165"/>
        </w:trPr>
        <w:tc>
          <w:tcPr>
            <w:tcW w:w="360" w:type="dxa"/>
            <w:vAlign w:val="center"/>
            <w:hideMark/>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8DBF40B" w14:textId="77777777" w:rsidTr="00F555E9">
        <w:trPr>
          <w:trHeight w:val="165"/>
        </w:trPr>
        <w:tc>
          <w:tcPr>
            <w:tcW w:w="360" w:type="dxa"/>
            <w:vAlign w:val="center"/>
            <w:hideMark/>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3E46F394" w14:textId="77777777" w:rsidTr="00F555E9">
        <w:trPr>
          <w:trHeight w:val="165"/>
        </w:trPr>
        <w:tc>
          <w:tcPr>
            <w:tcW w:w="360" w:type="dxa"/>
            <w:vAlign w:val="center"/>
            <w:hideMark/>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008" w:type="dxa"/>
            <w:vAlign w:val="center"/>
            <w:hideMark/>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6EDB32A3" w14:textId="77777777" w:rsidTr="00F555E9">
        <w:trPr>
          <w:trHeight w:val="165"/>
        </w:trPr>
        <w:tc>
          <w:tcPr>
            <w:tcW w:w="360" w:type="dxa"/>
            <w:vAlign w:val="center"/>
            <w:hideMark/>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008" w:type="dxa"/>
            <w:vAlign w:val="center"/>
            <w:hideMark/>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216E42D4" w14:textId="77777777" w:rsidTr="00F555E9">
        <w:trPr>
          <w:trHeight w:val="165"/>
        </w:trPr>
        <w:tc>
          <w:tcPr>
            <w:tcW w:w="360" w:type="dxa"/>
            <w:vAlign w:val="center"/>
            <w:hideMark/>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2815AA56" w14:textId="77777777" w:rsidTr="00F555E9">
        <w:trPr>
          <w:trHeight w:val="165"/>
        </w:trPr>
        <w:tc>
          <w:tcPr>
            <w:tcW w:w="360" w:type="dxa"/>
            <w:vAlign w:val="center"/>
            <w:hideMark/>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3BDD6397" w14:textId="77777777" w:rsidTr="00F555E9">
        <w:trPr>
          <w:trHeight w:val="165"/>
        </w:trPr>
        <w:tc>
          <w:tcPr>
            <w:tcW w:w="360" w:type="dxa"/>
            <w:vAlign w:val="center"/>
            <w:hideMark/>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008" w:type="dxa"/>
            <w:vAlign w:val="center"/>
            <w:hideMark/>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7BC38BE8" w14:textId="77777777" w:rsidTr="00F555E9">
        <w:trPr>
          <w:trHeight w:val="165"/>
        </w:trPr>
        <w:tc>
          <w:tcPr>
            <w:tcW w:w="360" w:type="dxa"/>
            <w:vAlign w:val="center"/>
            <w:hideMark/>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008" w:type="dxa"/>
            <w:vAlign w:val="center"/>
            <w:hideMark/>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18F6191" w14:textId="77777777" w:rsidTr="00F555E9">
        <w:trPr>
          <w:trHeight w:val="165"/>
        </w:trPr>
        <w:tc>
          <w:tcPr>
            <w:tcW w:w="360" w:type="dxa"/>
            <w:vAlign w:val="center"/>
            <w:hideMark/>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008" w:type="dxa"/>
            <w:vAlign w:val="center"/>
            <w:hideMark/>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1E9DDA1A" w14:textId="77777777" w:rsidTr="00F555E9">
        <w:trPr>
          <w:trHeight w:val="165"/>
        </w:trPr>
        <w:tc>
          <w:tcPr>
            <w:tcW w:w="360" w:type="dxa"/>
            <w:vAlign w:val="center"/>
            <w:hideMark/>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008" w:type="dxa"/>
            <w:vAlign w:val="center"/>
            <w:hideMark/>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71C7DC1" w14:textId="77777777" w:rsidTr="00F555E9">
        <w:trPr>
          <w:trHeight w:val="165"/>
        </w:trPr>
        <w:tc>
          <w:tcPr>
            <w:tcW w:w="360" w:type="dxa"/>
            <w:vAlign w:val="center"/>
            <w:hideMark/>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008" w:type="dxa"/>
            <w:vAlign w:val="center"/>
            <w:hideMark/>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482102AC" w14:textId="77777777" w:rsidTr="00F555E9">
        <w:trPr>
          <w:trHeight w:val="180"/>
        </w:trPr>
        <w:tc>
          <w:tcPr>
            <w:tcW w:w="360" w:type="dxa"/>
            <w:vAlign w:val="center"/>
            <w:hideMark/>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2721" w:rsidRPr="009B3DCC" w14:paraId="6D376A93" w14:textId="77777777" w:rsidTr="00F555E9">
        <w:trPr>
          <w:trHeight w:val="165"/>
        </w:trPr>
        <w:tc>
          <w:tcPr>
            <w:tcW w:w="360" w:type="dxa"/>
            <w:vAlign w:val="center"/>
            <w:hideMark/>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63DAFC44" w14:textId="77777777" w:rsidTr="00F555E9">
        <w:trPr>
          <w:trHeight w:val="165"/>
        </w:trPr>
        <w:tc>
          <w:tcPr>
            <w:tcW w:w="360" w:type="dxa"/>
            <w:vAlign w:val="center"/>
            <w:hideMark/>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5CD19C99" w14:textId="77777777" w:rsidTr="00F555E9">
        <w:trPr>
          <w:trHeight w:val="165"/>
        </w:trPr>
        <w:tc>
          <w:tcPr>
            <w:tcW w:w="360" w:type="dxa"/>
            <w:vAlign w:val="center"/>
            <w:hideMark/>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133F5647" w14:textId="77777777" w:rsidTr="00F555E9">
        <w:trPr>
          <w:trHeight w:val="165"/>
        </w:trPr>
        <w:tc>
          <w:tcPr>
            <w:tcW w:w="360" w:type="dxa"/>
            <w:vAlign w:val="center"/>
            <w:hideMark/>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2FF9E163" w14:textId="77777777" w:rsidTr="00F555E9">
        <w:trPr>
          <w:trHeight w:val="165"/>
        </w:trPr>
        <w:tc>
          <w:tcPr>
            <w:tcW w:w="360" w:type="dxa"/>
            <w:vAlign w:val="center"/>
            <w:hideMark/>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2AFFC2DB" w14:textId="77777777" w:rsidTr="00F555E9">
        <w:trPr>
          <w:trHeight w:val="165"/>
        </w:trPr>
        <w:tc>
          <w:tcPr>
            <w:tcW w:w="360" w:type="dxa"/>
            <w:vAlign w:val="center"/>
            <w:hideMark/>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1624A1D" w14:textId="77777777" w:rsidTr="00F555E9">
        <w:trPr>
          <w:trHeight w:val="165"/>
        </w:trPr>
        <w:tc>
          <w:tcPr>
            <w:tcW w:w="360" w:type="dxa"/>
            <w:vAlign w:val="center"/>
            <w:hideMark/>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1FECFAC3" w14:textId="77777777" w:rsidTr="00F555E9">
        <w:trPr>
          <w:trHeight w:val="165"/>
        </w:trPr>
        <w:tc>
          <w:tcPr>
            <w:tcW w:w="360" w:type="dxa"/>
            <w:vAlign w:val="center"/>
            <w:hideMark/>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2C4A4A33" w14:textId="77777777" w:rsidTr="00F555E9">
        <w:trPr>
          <w:trHeight w:val="165"/>
        </w:trPr>
        <w:tc>
          <w:tcPr>
            <w:tcW w:w="360" w:type="dxa"/>
            <w:vAlign w:val="center"/>
            <w:hideMark/>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D19CA4B" w14:textId="77777777" w:rsidTr="00F555E9">
        <w:trPr>
          <w:trHeight w:val="165"/>
        </w:trPr>
        <w:tc>
          <w:tcPr>
            <w:tcW w:w="360" w:type="dxa"/>
            <w:vAlign w:val="center"/>
            <w:hideMark/>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100E35D" w14:textId="77777777" w:rsidTr="00F555E9">
        <w:trPr>
          <w:trHeight w:val="165"/>
        </w:trPr>
        <w:tc>
          <w:tcPr>
            <w:tcW w:w="360" w:type="dxa"/>
            <w:vAlign w:val="center"/>
            <w:hideMark/>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57BF229C" w14:textId="77777777" w:rsidTr="00F555E9">
        <w:trPr>
          <w:trHeight w:val="165"/>
        </w:trPr>
        <w:tc>
          <w:tcPr>
            <w:tcW w:w="360" w:type="dxa"/>
            <w:vAlign w:val="center"/>
            <w:hideMark/>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008" w:type="dxa"/>
            <w:vAlign w:val="center"/>
            <w:hideMark/>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0C257BAF" w14:textId="77777777" w:rsidTr="00F555E9">
        <w:trPr>
          <w:trHeight w:val="165"/>
        </w:trPr>
        <w:tc>
          <w:tcPr>
            <w:tcW w:w="360" w:type="dxa"/>
            <w:vAlign w:val="center"/>
            <w:hideMark/>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008" w:type="dxa"/>
            <w:vAlign w:val="center"/>
            <w:hideMark/>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61EA5A55" w14:textId="77777777" w:rsidTr="00F555E9">
        <w:trPr>
          <w:trHeight w:val="165"/>
        </w:trPr>
        <w:tc>
          <w:tcPr>
            <w:tcW w:w="360" w:type="dxa"/>
            <w:vAlign w:val="center"/>
            <w:hideMark/>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EAB7D54" w14:textId="77777777" w:rsidTr="00F555E9">
        <w:trPr>
          <w:trHeight w:val="180"/>
        </w:trPr>
        <w:tc>
          <w:tcPr>
            <w:tcW w:w="360" w:type="dxa"/>
            <w:vAlign w:val="center"/>
            <w:hideMark/>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008" w:type="dxa"/>
            <w:vAlign w:val="center"/>
            <w:hideMark/>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2359E27B" w14:textId="77777777" w:rsidTr="00F555E9">
        <w:trPr>
          <w:trHeight w:val="165"/>
        </w:trPr>
        <w:tc>
          <w:tcPr>
            <w:tcW w:w="360" w:type="dxa"/>
            <w:vAlign w:val="center"/>
            <w:hideMark/>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008" w:type="dxa"/>
            <w:vAlign w:val="center"/>
            <w:hideMark/>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56708838" w14:textId="77777777" w:rsidTr="00F555E9">
        <w:trPr>
          <w:trHeight w:val="165"/>
        </w:trPr>
        <w:tc>
          <w:tcPr>
            <w:tcW w:w="360" w:type="dxa"/>
            <w:vAlign w:val="center"/>
            <w:hideMark/>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01D1CF1" w14:textId="77777777" w:rsidTr="00F555E9">
        <w:trPr>
          <w:trHeight w:val="165"/>
        </w:trPr>
        <w:tc>
          <w:tcPr>
            <w:tcW w:w="360" w:type="dxa"/>
            <w:vAlign w:val="center"/>
            <w:hideMark/>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008" w:type="dxa"/>
            <w:vAlign w:val="center"/>
            <w:hideMark/>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034586C2" w14:textId="77777777" w:rsidTr="00F555E9">
        <w:trPr>
          <w:trHeight w:val="165"/>
        </w:trPr>
        <w:tc>
          <w:tcPr>
            <w:tcW w:w="360" w:type="dxa"/>
            <w:vAlign w:val="center"/>
            <w:hideMark/>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008" w:type="dxa"/>
            <w:vAlign w:val="center"/>
            <w:hideMark/>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6B94F986" w14:textId="77777777" w:rsidTr="00F555E9">
        <w:trPr>
          <w:trHeight w:val="165"/>
        </w:trPr>
        <w:tc>
          <w:tcPr>
            <w:tcW w:w="360" w:type="dxa"/>
            <w:vAlign w:val="center"/>
            <w:hideMark/>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008" w:type="dxa"/>
            <w:vAlign w:val="center"/>
            <w:hideMark/>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E2B9E59" w14:textId="77777777" w:rsidTr="00F555E9">
        <w:trPr>
          <w:trHeight w:val="165"/>
        </w:trPr>
        <w:tc>
          <w:tcPr>
            <w:tcW w:w="360" w:type="dxa"/>
            <w:vAlign w:val="center"/>
            <w:hideMark/>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2DD57C0" w14:textId="77777777" w:rsidTr="00F555E9">
        <w:trPr>
          <w:trHeight w:val="165"/>
        </w:trPr>
        <w:tc>
          <w:tcPr>
            <w:tcW w:w="360" w:type="dxa"/>
            <w:vAlign w:val="center"/>
            <w:hideMark/>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008" w:type="dxa"/>
            <w:vAlign w:val="center"/>
            <w:hideMark/>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D1FB60E" w14:textId="77777777" w:rsidTr="00F555E9">
        <w:trPr>
          <w:trHeight w:val="165"/>
        </w:trPr>
        <w:tc>
          <w:tcPr>
            <w:tcW w:w="360" w:type="dxa"/>
            <w:vAlign w:val="center"/>
            <w:hideMark/>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008" w:type="dxa"/>
            <w:vAlign w:val="center"/>
            <w:hideMark/>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3E834C7C" w14:textId="77777777" w:rsidTr="00F555E9">
        <w:trPr>
          <w:trHeight w:val="165"/>
        </w:trPr>
        <w:tc>
          <w:tcPr>
            <w:tcW w:w="360" w:type="dxa"/>
            <w:vAlign w:val="center"/>
            <w:hideMark/>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008" w:type="dxa"/>
            <w:vAlign w:val="center"/>
            <w:hideMark/>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25F2AE8" w14:textId="77777777" w:rsidTr="00F555E9">
        <w:trPr>
          <w:trHeight w:val="165"/>
        </w:trPr>
        <w:tc>
          <w:tcPr>
            <w:tcW w:w="360" w:type="dxa"/>
            <w:vAlign w:val="center"/>
            <w:hideMark/>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008" w:type="dxa"/>
            <w:vAlign w:val="center"/>
            <w:hideMark/>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E8BE0C3" w14:textId="77777777" w:rsidTr="00F555E9">
        <w:trPr>
          <w:trHeight w:val="165"/>
        </w:trPr>
        <w:tc>
          <w:tcPr>
            <w:tcW w:w="360" w:type="dxa"/>
            <w:vAlign w:val="center"/>
            <w:hideMark/>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008" w:type="dxa"/>
            <w:vAlign w:val="center"/>
            <w:hideMark/>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1B1D8BA8" w14:textId="77777777" w:rsidTr="00F555E9">
        <w:trPr>
          <w:trHeight w:val="165"/>
        </w:trPr>
        <w:tc>
          <w:tcPr>
            <w:tcW w:w="360" w:type="dxa"/>
            <w:vAlign w:val="center"/>
            <w:hideMark/>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008" w:type="dxa"/>
            <w:vAlign w:val="center"/>
            <w:hideMark/>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330BBEF3" w14:textId="77777777" w:rsidTr="00F555E9">
        <w:trPr>
          <w:trHeight w:val="165"/>
        </w:trPr>
        <w:tc>
          <w:tcPr>
            <w:tcW w:w="360" w:type="dxa"/>
            <w:vAlign w:val="center"/>
            <w:hideMark/>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008" w:type="dxa"/>
            <w:vAlign w:val="center"/>
            <w:hideMark/>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0BD1C2EB" w14:textId="77777777" w:rsidTr="00F555E9">
        <w:trPr>
          <w:trHeight w:val="180"/>
        </w:trPr>
        <w:tc>
          <w:tcPr>
            <w:tcW w:w="360" w:type="dxa"/>
            <w:vAlign w:val="center"/>
            <w:hideMark/>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008" w:type="dxa"/>
            <w:vAlign w:val="center"/>
            <w:hideMark/>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B238528" w14:textId="77777777" w:rsidTr="00F555E9">
        <w:trPr>
          <w:trHeight w:val="165"/>
        </w:trPr>
        <w:tc>
          <w:tcPr>
            <w:tcW w:w="360" w:type="dxa"/>
            <w:vAlign w:val="center"/>
            <w:hideMark/>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008" w:type="dxa"/>
            <w:vAlign w:val="center"/>
            <w:hideMark/>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728A0017" w14:textId="77777777" w:rsidTr="00F555E9">
        <w:trPr>
          <w:trHeight w:val="165"/>
        </w:trPr>
        <w:tc>
          <w:tcPr>
            <w:tcW w:w="360" w:type="dxa"/>
            <w:vAlign w:val="center"/>
            <w:hideMark/>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008" w:type="dxa"/>
            <w:vAlign w:val="center"/>
            <w:hideMark/>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23FDD10" w14:textId="77777777" w:rsidTr="00F555E9">
        <w:trPr>
          <w:trHeight w:val="165"/>
        </w:trPr>
        <w:tc>
          <w:tcPr>
            <w:tcW w:w="360" w:type="dxa"/>
            <w:vAlign w:val="center"/>
            <w:hideMark/>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008" w:type="dxa"/>
            <w:vAlign w:val="center"/>
            <w:hideMark/>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259040F" w14:textId="77777777" w:rsidTr="00F555E9">
        <w:trPr>
          <w:trHeight w:val="165"/>
        </w:trPr>
        <w:tc>
          <w:tcPr>
            <w:tcW w:w="360" w:type="dxa"/>
            <w:vAlign w:val="center"/>
            <w:hideMark/>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008" w:type="dxa"/>
            <w:vAlign w:val="center"/>
            <w:hideMark/>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01148413" w14:textId="77777777" w:rsidTr="00F555E9">
        <w:trPr>
          <w:trHeight w:val="165"/>
        </w:trPr>
        <w:tc>
          <w:tcPr>
            <w:tcW w:w="360" w:type="dxa"/>
            <w:vAlign w:val="center"/>
            <w:hideMark/>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008" w:type="dxa"/>
            <w:vAlign w:val="center"/>
            <w:hideMark/>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065A7DAA" w14:textId="77777777" w:rsidTr="00F555E9">
        <w:trPr>
          <w:trHeight w:val="165"/>
        </w:trPr>
        <w:tc>
          <w:tcPr>
            <w:tcW w:w="360" w:type="dxa"/>
            <w:vAlign w:val="center"/>
            <w:hideMark/>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2721" w:rsidRPr="009B3DCC" w14:paraId="22031F8F" w14:textId="77777777" w:rsidTr="00F555E9">
        <w:trPr>
          <w:trHeight w:val="165"/>
        </w:trPr>
        <w:tc>
          <w:tcPr>
            <w:tcW w:w="360" w:type="dxa"/>
            <w:vAlign w:val="center"/>
            <w:hideMark/>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008" w:type="dxa"/>
            <w:vAlign w:val="center"/>
            <w:hideMark/>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2721" w:rsidRPr="009B3DCC" w14:paraId="209828C3" w14:textId="77777777" w:rsidTr="00F555E9">
        <w:trPr>
          <w:trHeight w:val="165"/>
        </w:trPr>
        <w:tc>
          <w:tcPr>
            <w:tcW w:w="360" w:type="dxa"/>
            <w:vAlign w:val="center"/>
            <w:hideMark/>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5B56A6D7" w14:textId="77777777" w:rsidTr="00F555E9">
        <w:trPr>
          <w:trHeight w:val="165"/>
        </w:trPr>
        <w:tc>
          <w:tcPr>
            <w:tcW w:w="360" w:type="dxa"/>
            <w:vAlign w:val="center"/>
            <w:hideMark/>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341BCE9E" w14:textId="77777777" w:rsidTr="00F555E9">
        <w:trPr>
          <w:trHeight w:val="165"/>
        </w:trPr>
        <w:tc>
          <w:tcPr>
            <w:tcW w:w="360" w:type="dxa"/>
            <w:vAlign w:val="center"/>
            <w:hideMark/>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1B04FA54" w14:textId="77777777" w:rsidTr="00F555E9">
        <w:trPr>
          <w:trHeight w:val="165"/>
        </w:trPr>
        <w:tc>
          <w:tcPr>
            <w:tcW w:w="360" w:type="dxa"/>
            <w:vAlign w:val="center"/>
            <w:hideMark/>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7F84C1B8" w14:textId="77777777" w:rsidTr="00F555E9">
        <w:trPr>
          <w:trHeight w:val="165"/>
        </w:trPr>
        <w:tc>
          <w:tcPr>
            <w:tcW w:w="360" w:type="dxa"/>
            <w:vAlign w:val="center"/>
            <w:hideMark/>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008" w:type="dxa"/>
            <w:vAlign w:val="center"/>
            <w:hideMark/>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5FC1A0EC" w14:textId="77777777" w:rsidTr="00F555E9">
        <w:trPr>
          <w:trHeight w:val="165"/>
        </w:trPr>
        <w:tc>
          <w:tcPr>
            <w:tcW w:w="360" w:type="dxa"/>
            <w:vAlign w:val="center"/>
            <w:hideMark/>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19F1E71" w14:textId="77777777" w:rsidTr="00F555E9">
        <w:trPr>
          <w:trHeight w:val="180"/>
        </w:trPr>
        <w:tc>
          <w:tcPr>
            <w:tcW w:w="360" w:type="dxa"/>
            <w:vAlign w:val="center"/>
            <w:hideMark/>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008" w:type="dxa"/>
            <w:vAlign w:val="center"/>
            <w:hideMark/>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8F5573E" w14:textId="77777777" w:rsidTr="00F555E9">
        <w:trPr>
          <w:trHeight w:val="165"/>
        </w:trPr>
        <w:tc>
          <w:tcPr>
            <w:tcW w:w="360" w:type="dxa"/>
            <w:vAlign w:val="center"/>
            <w:hideMark/>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008" w:type="dxa"/>
            <w:vAlign w:val="center"/>
            <w:hideMark/>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7903A796" w14:textId="77777777" w:rsidTr="00F555E9">
        <w:trPr>
          <w:trHeight w:val="165"/>
        </w:trPr>
        <w:tc>
          <w:tcPr>
            <w:tcW w:w="360" w:type="dxa"/>
            <w:vAlign w:val="center"/>
            <w:hideMark/>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008" w:type="dxa"/>
            <w:vAlign w:val="center"/>
            <w:hideMark/>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ABA9A03" w14:textId="77777777" w:rsidTr="00F555E9">
        <w:trPr>
          <w:trHeight w:val="165"/>
        </w:trPr>
        <w:tc>
          <w:tcPr>
            <w:tcW w:w="360" w:type="dxa"/>
            <w:vAlign w:val="center"/>
            <w:hideMark/>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008" w:type="dxa"/>
            <w:vAlign w:val="center"/>
            <w:hideMark/>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09BE890A" w14:textId="77777777" w:rsidTr="00F555E9">
        <w:trPr>
          <w:trHeight w:val="165"/>
        </w:trPr>
        <w:tc>
          <w:tcPr>
            <w:tcW w:w="360" w:type="dxa"/>
            <w:vAlign w:val="center"/>
            <w:hideMark/>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008" w:type="dxa"/>
            <w:vAlign w:val="center"/>
            <w:hideMark/>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93082E6" w14:textId="77777777" w:rsidTr="00F555E9">
        <w:trPr>
          <w:trHeight w:val="165"/>
        </w:trPr>
        <w:tc>
          <w:tcPr>
            <w:tcW w:w="360" w:type="dxa"/>
            <w:vAlign w:val="center"/>
            <w:hideMark/>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008" w:type="dxa"/>
            <w:vAlign w:val="center"/>
            <w:hideMark/>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31ED44E9" w14:textId="77777777" w:rsidTr="00F555E9">
        <w:trPr>
          <w:trHeight w:val="165"/>
        </w:trPr>
        <w:tc>
          <w:tcPr>
            <w:tcW w:w="360" w:type="dxa"/>
            <w:vAlign w:val="center"/>
            <w:hideMark/>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008" w:type="dxa"/>
            <w:vAlign w:val="center"/>
            <w:hideMark/>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0B9B3458" w14:textId="77777777" w:rsidTr="00F555E9">
        <w:trPr>
          <w:trHeight w:val="165"/>
        </w:trPr>
        <w:tc>
          <w:tcPr>
            <w:tcW w:w="360" w:type="dxa"/>
            <w:vAlign w:val="center"/>
            <w:hideMark/>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008" w:type="dxa"/>
            <w:vAlign w:val="center"/>
            <w:hideMark/>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08A53B0" w14:textId="77777777" w:rsidTr="00F555E9">
        <w:trPr>
          <w:trHeight w:val="165"/>
        </w:trPr>
        <w:tc>
          <w:tcPr>
            <w:tcW w:w="360" w:type="dxa"/>
            <w:vAlign w:val="center"/>
            <w:hideMark/>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008" w:type="dxa"/>
            <w:vAlign w:val="center"/>
            <w:hideMark/>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100A030" w14:textId="77777777" w:rsidTr="00F555E9">
        <w:trPr>
          <w:trHeight w:val="165"/>
        </w:trPr>
        <w:tc>
          <w:tcPr>
            <w:tcW w:w="360" w:type="dxa"/>
            <w:vAlign w:val="center"/>
            <w:hideMark/>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1C506E67" w14:textId="77777777" w:rsidTr="00F555E9">
        <w:trPr>
          <w:trHeight w:val="165"/>
        </w:trPr>
        <w:tc>
          <w:tcPr>
            <w:tcW w:w="360" w:type="dxa"/>
            <w:vAlign w:val="center"/>
            <w:hideMark/>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7E94F6F" w14:textId="77777777" w:rsidTr="00F555E9">
        <w:trPr>
          <w:trHeight w:val="165"/>
        </w:trPr>
        <w:tc>
          <w:tcPr>
            <w:tcW w:w="360" w:type="dxa"/>
            <w:vAlign w:val="center"/>
            <w:hideMark/>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008" w:type="dxa"/>
            <w:vAlign w:val="center"/>
            <w:hideMark/>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060F27AB" w14:textId="77777777" w:rsidTr="00F555E9">
        <w:trPr>
          <w:trHeight w:val="165"/>
        </w:trPr>
        <w:tc>
          <w:tcPr>
            <w:tcW w:w="360" w:type="dxa"/>
            <w:vAlign w:val="center"/>
            <w:hideMark/>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EDC5584" w14:textId="77777777" w:rsidTr="00F555E9">
        <w:trPr>
          <w:trHeight w:val="165"/>
        </w:trPr>
        <w:tc>
          <w:tcPr>
            <w:tcW w:w="360" w:type="dxa"/>
            <w:vAlign w:val="center"/>
            <w:hideMark/>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008" w:type="dxa"/>
            <w:vAlign w:val="center"/>
            <w:hideMark/>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1D1FC3BA" w14:textId="77777777" w:rsidTr="00F555E9">
        <w:trPr>
          <w:trHeight w:val="165"/>
        </w:trPr>
        <w:tc>
          <w:tcPr>
            <w:tcW w:w="360" w:type="dxa"/>
            <w:vAlign w:val="center"/>
            <w:hideMark/>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008" w:type="dxa"/>
            <w:vAlign w:val="center"/>
            <w:hideMark/>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287F6C4A" w14:textId="77777777" w:rsidTr="00F555E9">
        <w:trPr>
          <w:trHeight w:val="180"/>
        </w:trPr>
        <w:tc>
          <w:tcPr>
            <w:tcW w:w="360" w:type="dxa"/>
            <w:vAlign w:val="center"/>
            <w:hideMark/>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E948E22" w14:textId="77777777" w:rsidTr="00F555E9">
        <w:trPr>
          <w:trHeight w:val="165"/>
        </w:trPr>
        <w:tc>
          <w:tcPr>
            <w:tcW w:w="360" w:type="dxa"/>
            <w:vAlign w:val="center"/>
            <w:hideMark/>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008" w:type="dxa"/>
            <w:vAlign w:val="center"/>
            <w:hideMark/>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5D573895" w14:textId="77777777" w:rsidTr="00F555E9">
        <w:trPr>
          <w:trHeight w:val="165"/>
        </w:trPr>
        <w:tc>
          <w:tcPr>
            <w:tcW w:w="360" w:type="dxa"/>
            <w:vAlign w:val="center"/>
            <w:hideMark/>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008" w:type="dxa"/>
            <w:vAlign w:val="center"/>
            <w:hideMark/>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13AEAAAD" w14:textId="77777777" w:rsidTr="00F555E9">
        <w:trPr>
          <w:trHeight w:val="165"/>
        </w:trPr>
        <w:tc>
          <w:tcPr>
            <w:tcW w:w="360" w:type="dxa"/>
            <w:vAlign w:val="center"/>
            <w:hideMark/>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008" w:type="dxa"/>
            <w:vAlign w:val="center"/>
            <w:hideMark/>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35D6D0AB" w14:textId="77777777" w:rsidTr="00F555E9">
        <w:trPr>
          <w:trHeight w:val="165"/>
        </w:trPr>
        <w:tc>
          <w:tcPr>
            <w:tcW w:w="360" w:type="dxa"/>
            <w:vAlign w:val="center"/>
            <w:hideMark/>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008" w:type="dxa"/>
            <w:vAlign w:val="center"/>
            <w:hideMark/>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6DAE982E" w14:textId="77777777" w:rsidTr="00F555E9">
        <w:trPr>
          <w:trHeight w:val="165"/>
        </w:trPr>
        <w:tc>
          <w:tcPr>
            <w:tcW w:w="360" w:type="dxa"/>
            <w:vAlign w:val="center"/>
            <w:hideMark/>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9DE3C8A" w14:textId="77777777" w:rsidTr="00F555E9">
        <w:trPr>
          <w:trHeight w:val="165"/>
        </w:trPr>
        <w:tc>
          <w:tcPr>
            <w:tcW w:w="360" w:type="dxa"/>
            <w:vAlign w:val="center"/>
            <w:hideMark/>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5E17F692" w14:textId="77777777" w:rsidTr="00F555E9">
        <w:trPr>
          <w:trHeight w:val="165"/>
        </w:trPr>
        <w:tc>
          <w:tcPr>
            <w:tcW w:w="360" w:type="dxa"/>
            <w:vAlign w:val="center"/>
            <w:hideMark/>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008" w:type="dxa"/>
            <w:vAlign w:val="center"/>
            <w:hideMark/>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6E633049" w14:textId="77777777" w:rsidTr="00F555E9">
        <w:trPr>
          <w:trHeight w:val="165"/>
        </w:trPr>
        <w:tc>
          <w:tcPr>
            <w:tcW w:w="360" w:type="dxa"/>
            <w:vAlign w:val="center"/>
            <w:hideMark/>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008" w:type="dxa"/>
            <w:vAlign w:val="center"/>
            <w:hideMark/>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469C93D4" w14:textId="77777777" w:rsidTr="00F555E9">
        <w:trPr>
          <w:trHeight w:val="165"/>
        </w:trPr>
        <w:tc>
          <w:tcPr>
            <w:tcW w:w="360" w:type="dxa"/>
            <w:vAlign w:val="center"/>
            <w:hideMark/>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008" w:type="dxa"/>
            <w:vAlign w:val="center"/>
            <w:hideMark/>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0981A66" w14:textId="77777777" w:rsidTr="00F555E9">
        <w:trPr>
          <w:trHeight w:val="165"/>
        </w:trPr>
        <w:tc>
          <w:tcPr>
            <w:tcW w:w="360" w:type="dxa"/>
            <w:vAlign w:val="center"/>
            <w:hideMark/>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008" w:type="dxa"/>
            <w:vAlign w:val="center"/>
            <w:hideMark/>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73D4FCC" w14:textId="77777777" w:rsidTr="00F555E9">
        <w:trPr>
          <w:trHeight w:val="165"/>
        </w:trPr>
        <w:tc>
          <w:tcPr>
            <w:tcW w:w="360" w:type="dxa"/>
            <w:vAlign w:val="center"/>
            <w:hideMark/>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008" w:type="dxa"/>
            <w:vAlign w:val="center"/>
            <w:hideMark/>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12E5E479" w14:textId="77777777" w:rsidTr="00F555E9">
        <w:trPr>
          <w:trHeight w:val="165"/>
        </w:trPr>
        <w:tc>
          <w:tcPr>
            <w:tcW w:w="360" w:type="dxa"/>
            <w:vAlign w:val="center"/>
            <w:hideMark/>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008" w:type="dxa"/>
            <w:vAlign w:val="center"/>
            <w:hideMark/>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38D0FC99" w14:textId="77777777" w:rsidTr="00F555E9">
        <w:trPr>
          <w:trHeight w:val="165"/>
        </w:trPr>
        <w:tc>
          <w:tcPr>
            <w:tcW w:w="360" w:type="dxa"/>
            <w:vAlign w:val="center"/>
            <w:hideMark/>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022EF722" w14:textId="77777777" w:rsidTr="00F555E9">
        <w:trPr>
          <w:trHeight w:val="180"/>
        </w:trPr>
        <w:tc>
          <w:tcPr>
            <w:tcW w:w="360" w:type="dxa"/>
            <w:vAlign w:val="center"/>
            <w:hideMark/>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008" w:type="dxa"/>
            <w:vAlign w:val="center"/>
            <w:hideMark/>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2721" w:rsidRPr="009B3DCC" w14:paraId="2F74A930" w14:textId="77777777" w:rsidTr="00F555E9">
        <w:trPr>
          <w:trHeight w:val="165"/>
        </w:trPr>
        <w:tc>
          <w:tcPr>
            <w:tcW w:w="360" w:type="dxa"/>
            <w:vAlign w:val="center"/>
            <w:hideMark/>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008" w:type="dxa"/>
            <w:vAlign w:val="center"/>
            <w:hideMark/>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63F200C9" w14:textId="77777777" w:rsidTr="00F555E9">
        <w:trPr>
          <w:trHeight w:val="165"/>
        </w:trPr>
        <w:tc>
          <w:tcPr>
            <w:tcW w:w="360" w:type="dxa"/>
            <w:vAlign w:val="center"/>
            <w:hideMark/>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008" w:type="dxa"/>
            <w:vAlign w:val="center"/>
            <w:hideMark/>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12858E36" w14:textId="77777777" w:rsidTr="00F555E9">
        <w:trPr>
          <w:trHeight w:val="165"/>
        </w:trPr>
        <w:tc>
          <w:tcPr>
            <w:tcW w:w="360" w:type="dxa"/>
            <w:vAlign w:val="center"/>
            <w:hideMark/>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615B170B" w14:textId="77777777" w:rsidTr="00F555E9">
        <w:trPr>
          <w:trHeight w:val="165"/>
        </w:trPr>
        <w:tc>
          <w:tcPr>
            <w:tcW w:w="360" w:type="dxa"/>
            <w:vAlign w:val="center"/>
            <w:hideMark/>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2721" w:rsidRPr="009B3DCC" w14:paraId="1BB7E142" w14:textId="77777777" w:rsidTr="00F555E9">
        <w:trPr>
          <w:trHeight w:val="165"/>
        </w:trPr>
        <w:tc>
          <w:tcPr>
            <w:tcW w:w="360" w:type="dxa"/>
            <w:vAlign w:val="center"/>
            <w:hideMark/>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008" w:type="dxa"/>
            <w:vAlign w:val="center"/>
            <w:hideMark/>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099D003E" w14:textId="77777777" w:rsidTr="00F555E9">
        <w:trPr>
          <w:trHeight w:val="165"/>
        </w:trPr>
        <w:tc>
          <w:tcPr>
            <w:tcW w:w="360" w:type="dxa"/>
            <w:vAlign w:val="center"/>
            <w:hideMark/>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008" w:type="dxa"/>
            <w:vAlign w:val="center"/>
            <w:hideMark/>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1800B70A" w14:textId="77777777" w:rsidTr="00F555E9">
        <w:trPr>
          <w:trHeight w:val="165"/>
        </w:trPr>
        <w:tc>
          <w:tcPr>
            <w:tcW w:w="360" w:type="dxa"/>
            <w:vAlign w:val="center"/>
            <w:hideMark/>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008" w:type="dxa"/>
            <w:vAlign w:val="center"/>
            <w:hideMark/>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C40AFD5" w14:textId="77777777" w:rsidTr="00F555E9">
        <w:trPr>
          <w:trHeight w:val="165"/>
        </w:trPr>
        <w:tc>
          <w:tcPr>
            <w:tcW w:w="360" w:type="dxa"/>
            <w:vAlign w:val="center"/>
            <w:hideMark/>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008" w:type="dxa"/>
            <w:vAlign w:val="center"/>
            <w:hideMark/>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544399CD" w14:textId="77777777" w:rsidTr="00F555E9">
        <w:trPr>
          <w:trHeight w:val="165"/>
        </w:trPr>
        <w:tc>
          <w:tcPr>
            <w:tcW w:w="360" w:type="dxa"/>
            <w:vAlign w:val="center"/>
            <w:hideMark/>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307337BB" w14:textId="77777777" w:rsidTr="00F555E9">
        <w:trPr>
          <w:trHeight w:val="165"/>
        </w:trPr>
        <w:tc>
          <w:tcPr>
            <w:tcW w:w="360" w:type="dxa"/>
            <w:vAlign w:val="center"/>
            <w:hideMark/>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008" w:type="dxa"/>
            <w:vAlign w:val="center"/>
            <w:hideMark/>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2721" w:rsidRPr="009B3DCC" w14:paraId="7D2C1340" w14:textId="77777777" w:rsidTr="00F555E9">
        <w:trPr>
          <w:trHeight w:val="165"/>
        </w:trPr>
        <w:tc>
          <w:tcPr>
            <w:tcW w:w="360" w:type="dxa"/>
            <w:vAlign w:val="center"/>
            <w:hideMark/>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008" w:type="dxa"/>
            <w:vAlign w:val="center"/>
            <w:hideMark/>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3CC70E5" w14:textId="77777777" w:rsidTr="00F555E9">
        <w:trPr>
          <w:trHeight w:val="165"/>
        </w:trPr>
        <w:tc>
          <w:tcPr>
            <w:tcW w:w="360" w:type="dxa"/>
            <w:vAlign w:val="center"/>
            <w:hideMark/>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FC9A709" w14:textId="77777777" w:rsidTr="00F555E9">
        <w:trPr>
          <w:trHeight w:val="165"/>
        </w:trPr>
        <w:tc>
          <w:tcPr>
            <w:tcW w:w="360" w:type="dxa"/>
            <w:vAlign w:val="center"/>
            <w:hideMark/>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008" w:type="dxa"/>
            <w:vAlign w:val="center"/>
            <w:hideMark/>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4E8EC8A" w14:textId="77777777" w:rsidTr="00F555E9">
        <w:trPr>
          <w:trHeight w:val="180"/>
        </w:trPr>
        <w:tc>
          <w:tcPr>
            <w:tcW w:w="360" w:type="dxa"/>
            <w:vAlign w:val="center"/>
            <w:hideMark/>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008" w:type="dxa"/>
            <w:vAlign w:val="center"/>
            <w:hideMark/>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08574E6C" w14:textId="77777777" w:rsidTr="00F555E9">
        <w:trPr>
          <w:trHeight w:val="165"/>
        </w:trPr>
        <w:tc>
          <w:tcPr>
            <w:tcW w:w="360" w:type="dxa"/>
            <w:vAlign w:val="center"/>
            <w:hideMark/>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008" w:type="dxa"/>
            <w:vAlign w:val="center"/>
            <w:hideMark/>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7ECBB8AC" w14:textId="77777777" w:rsidTr="00F555E9">
        <w:trPr>
          <w:trHeight w:val="165"/>
        </w:trPr>
        <w:tc>
          <w:tcPr>
            <w:tcW w:w="360" w:type="dxa"/>
            <w:vAlign w:val="center"/>
            <w:hideMark/>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5B0BE6B4" w14:textId="77777777" w:rsidTr="00F555E9">
        <w:trPr>
          <w:trHeight w:val="165"/>
        </w:trPr>
        <w:tc>
          <w:tcPr>
            <w:tcW w:w="360" w:type="dxa"/>
            <w:vAlign w:val="center"/>
            <w:hideMark/>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008" w:type="dxa"/>
            <w:vAlign w:val="center"/>
            <w:hideMark/>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6BD74D5C" w14:textId="77777777" w:rsidTr="00F555E9">
        <w:trPr>
          <w:trHeight w:val="165"/>
        </w:trPr>
        <w:tc>
          <w:tcPr>
            <w:tcW w:w="360" w:type="dxa"/>
            <w:vAlign w:val="center"/>
            <w:hideMark/>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008" w:type="dxa"/>
            <w:vAlign w:val="center"/>
            <w:hideMark/>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70EBBA34" w14:textId="77777777" w:rsidTr="00F555E9">
        <w:trPr>
          <w:trHeight w:val="165"/>
        </w:trPr>
        <w:tc>
          <w:tcPr>
            <w:tcW w:w="360" w:type="dxa"/>
            <w:vAlign w:val="center"/>
            <w:hideMark/>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008" w:type="dxa"/>
            <w:vAlign w:val="center"/>
            <w:hideMark/>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CDFC705" w14:textId="77777777" w:rsidTr="00F555E9">
        <w:trPr>
          <w:trHeight w:val="165"/>
        </w:trPr>
        <w:tc>
          <w:tcPr>
            <w:tcW w:w="360" w:type="dxa"/>
            <w:vAlign w:val="center"/>
            <w:hideMark/>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008" w:type="dxa"/>
            <w:vAlign w:val="center"/>
            <w:hideMark/>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0A02C6FD" w14:textId="77777777" w:rsidTr="00F555E9">
        <w:trPr>
          <w:trHeight w:val="165"/>
        </w:trPr>
        <w:tc>
          <w:tcPr>
            <w:tcW w:w="360" w:type="dxa"/>
            <w:vAlign w:val="center"/>
            <w:hideMark/>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008" w:type="dxa"/>
            <w:vAlign w:val="center"/>
            <w:hideMark/>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2D6B95A7" w14:textId="77777777" w:rsidTr="00F555E9">
        <w:trPr>
          <w:trHeight w:val="165"/>
        </w:trPr>
        <w:tc>
          <w:tcPr>
            <w:tcW w:w="360" w:type="dxa"/>
            <w:vAlign w:val="center"/>
            <w:hideMark/>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C0563C7" w14:textId="77777777" w:rsidTr="00F555E9">
        <w:trPr>
          <w:trHeight w:val="165"/>
        </w:trPr>
        <w:tc>
          <w:tcPr>
            <w:tcW w:w="360" w:type="dxa"/>
            <w:vAlign w:val="center"/>
            <w:hideMark/>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697062CB" w14:textId="77777777" w:rsidTr="00F555E9">
        <w:trPr>
          <w:trHeight w:val="165"/>
        </w:trPr>
        <w:tc>
          <w:tcPr>
            <w:tcW w:w="360" w:type="dxa"/>
            <w:vAlign w:val="center"/>
            <w:hideMark/>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165BA67" w14:textId="77777777" w:rsidTr="00F555E9">
        <w:trPr>
          <w:trHeight w:val="165"/>
        </w:trPr>
        <w:tc>
          <w:tcPr>
            <w:tcW w:w="360" w:type="dxa"/>
            <w:vAlign w:val="center"/>
            <w:hideMark/>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008" w:type="dxa"/>
            <w:vAlign w:val="center"/>
            <w:hideMark/>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2721" w:rsidRPr="009B3DCC" w14:paraId="21419CE2" w14:textId="77777777" w:rsidTr="00F555E9">
        <w:trPr>
          <w:trHeight w:val="165"/>
        </w:trPr>
        <w:tc>
          <w:tcPr>
            <w:tcW w:w="360" w:type="dxa"/>
            <w:vAlign w:val="center"/>
            <w:hideMark/>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7230BCB0" w14:textId="77777777" w:rsidTr="00F555E9">
        <w:trPr>
          <w:trHeight w:val="165"/>
        </w:trPr>
        <w:tc>
          <w:tcPr>
            <w:tcW w:w="360" w:type="dxa"/>
            <w:vAlign w:val="center"/>
            <w:hideMark/>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008" w:type="dxa"/>
            <w:vAlign w:val="center"/>
            <w:hideMark/>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2721" w:rsidRPr="009B3DCC" w14:paraId="13DB7B8B" w14:textId="77777777" w:rsidTr="00F555E9">
        <w:trPr>
          <w:trHeight w:val="180"/>
        </w:trPr>
        <w:tc>
          <w:tcPr>
            <w:tcW w:w="360" w:type="dxa"/>
            <w:vAlign w:val="center"/>
            <w:hideMark/>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6A02F9" w14:textId="77777777" w:rsidTr="00F555E9">
        <w:trPr>
          <w:trHeight w:val="165"/>
        </w:trPr>
        <w:tc>
          <w:tcPr>
            <w:tcW w:w="360" w:type="dxa"/>
            <w:vAlign w:val="center"/>
            <w:hideMark/>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7102CD8" w14:textId="77777777" w:rsidTr="00F555E9">
        <w:trPr>
          <w:trHeight w:val="165"/>
        </w:trPr>
        <w:tc>
          <w:tcPr>
            <w:tcW w:w="360" w:type="dxa"/>
            <w:vAlign w:val="center"/>
            <w:hideMark/>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4A5EA821" w14:textId="77777777" w:rsidTr="00F555E9">
        <w:trPr>
          <w:trHeight w:val="165"/>
        </w:trPr>
        <w:tc>
          <w:tcPr>
            <w:tcW w:w="360" w:type="dxa"/>
            <w:vAlign w:val="center"/>
            <w:hideMark/>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008" w:type="dxa"/>
            <w:vAlign w:val="center"/>
            <w:hideMark/>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144F2F7" w14:textId="77777777" w:rsidTr="00F555E9">
        <w:trPr>
          <w:trHeight w:val="165"/>
        </w:trPr>
        <w:tc>
          <w:tcPr>
            <w:tcW w:w="360" w:type="dxa"/>
            <w:vAlign w:val="center"/>
            <w:hideMark/>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008" w:type="dxa"/>
            <w:vAlign w:val="center"/>
            <w:hideMark/>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2234ABE6" w14:textId="77777777" w:rsidTr="00F555E9">
        <w:trPr>
          <w:trHeight w:val="165"/>
        </w:trPr>
        <w:tc>
          <w:tcPr>
            <w:tcW w:w="360" w:type="dxa"/>
            <w:vAlign w:val="center"/>
            <w:hideMark/>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008" w:type="dxa"/>
            <w:vAlign w:val="center"/>
            <w:hideMark/>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4B6ECCA3" w14:textId="77777777" w:rsidTr="00F555E9">
        <w:trPr>
          <w:trHeight w:val="165"/>
        </w:trPr>
        <w:tc>
          <w:tcPr>
            <w:tcW w:w="360" w:type="dxa"/>
            <w:vAlign w:val="center"/>
            <w:hideMark/>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008" w:type="dxa"/>
            <w:vAlign w:val="center"/>
            <w:hideMark/>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23014AA" w14:textId="77777777" w:rsidTr="00F555E9">
        <w:trPr>
          <w:trHeight w:val="165"/>
        </w:trPr>
        <w:tc>
          <w:tcPr>
            <w:tcW w:w="360" w:type="dxa"/>
            <w:vAlign w:val="center"/>
            <w:hideMark/>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008" w:type="dxa"/>
            <w:vAlign w:val="center"/>
            <w:hideMark/>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47F2F92F" w14:textId="77777777" w:rsidTr="00F555E9">
        <w:trPr>
          <w:trHeight w:val="165"/>
        </w:trPr>
        <w:tc>
          <w:tcPr>
            <w:tcW w:w="360" w:type="dxa"/>
            <w:vAlign w:val="center"/>
            <w:hideMark/>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008" w:type="dxa"/>
            <w:vAlign w:val="center"/>
            <w:hideMark/>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1606BB99" w14:textId="77777777" w:rsidTr="00F555E9">
        <w:trPr>
          <w:trHeight w:val="165"/>
        </w:trPr>
        <w:tc>
          <w:tcPr>
            <w:tcW w:w="360" w:type="dxa"/>
            <w:vAlign w:val="center"/>
            <w:hideMark/>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008" w:type="dxa"/>
            <w:vAlign w:val="center"/>
            <w:hideMark/>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7223BCAF" w14:textId="77777777" w:rsidTr="00F555E9">
        <w:trPr>
          <w:trHeight w:val="165"/>
        </w:trPr>
        <w:tc>
          <w:tcPr>
            <w:tcW w:w="360" w:type="dxa"/>
            <w:vAlign w:val="center"/>
            <w:hideMark/>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DE2EEAE" w14:textId="77777777" w:rsidTr="00F555E9">
        <w:trPr>
          <w:trHeight w:val="165"/>
        </w:trPr>
        <w:tc>
          <w:tcPr>
            <w:tcW w:w="360" w:type="dxa"/>
            <w:vAlign w:val="center"/>
            <w:hideMark/>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3969A9B" w14:textId="77777777" w:rsidTr="00F555E9">
        <w:trPr>
          <w:trHeight w:val="165"/>
        </w:trPr>
        <w:tc>
          <w:tcPr>
            <w:tcW w:w="360" w:type="dxa"/>
            <w:vAlign w:val="center"/>
            <w:hideMark/>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1F6F42A" w14:textId="77777777" w:rsidTr="00F555E9">
        <w:trPr>
          <w:trHeight w:val="165"/>
        </w:trPr>
        <w:tc>
          <w:tcPr>
            <w:tcW w:w="360" w:type="dxa"/>
            <w:vAlign w:val="center"/>
            <w:hideMark/>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609BEFB" w14:textId="77777777" w:rsidTr="00F555E9">
        <w:trPr>
          <w:trHeight w:val="165"/>
        </w:trPr>
        <w:tc>
          <w:tcPr>
            <w:tcW w:w="360" w:type="dxa"/>
            <w:vAlign w:val="center"/>
            <w:hideMark/>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FBD08" w14:textId="77777777" w:rsidTr="00F555E9">
        <w:trPr>
          <w:trHeight w:val="180"/>
        </w:trPr>
        <w:tc>
          <w:tcPr>
            <w:tcW w:w="360" w:type="dxa"/>
            <w:vAlign w:val="center"/>
            <w:hideMark/>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BFD486E" w14:textId="77777777" w:rsidTr="00F555E9">
        <w:trPr>
          <w:trHeight w:val="165"/>
        </w:trPr>
        <w:tc>
          <w:tcPr>
            <w:tcW w:w="360" w:type="dxa"/>
            <w:vAlign w:val="center"/>
            <w:hideMark/>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DAD211F" w14:textId="77777777" w:rsidTr="00F555E9">
        <w:trPr>
          <w:trHeight w:val="165"/>
        </w:trPr>
        <w:tc>
          <w:tcPr>
            <w:tcW w:w="360" w:type="dxa"/>
            <w:vAlign w:val="center"/>
            <w:hideMark/>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631BC2A" w14:textId="77777777" w:rsidTr="00F555E9">
        <w:trPr>
          <w:trHeight w:val="165"/>
        </w:trPr>
        <w:tc>
          <w:tcPr>
            <w:tcW w:w="360" w:type="dxa"/>
            <w:vAlign w:val="center"/>
            <w:hideMark/>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F988A6F" w14:textId="77777777" w:rsidTr="00F555E9">
        <w:trPr>
          <w:trHeight w:val="165"/>
        </w:trPr>
        <w:tc>
          <w:tcPr>
            <w:tcW w:w="360" w:type="dxa"/>
            <w:vAlign w:val="center"/>
            <w:hideMark/>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008" w:type="dxa"/>
            <w:vAlign w:val="center"/>
            <w:hideMark/>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65ABCBF5" w14:textId="77777777" w:rsidTr="00F555E9">
        <w:trPr>
          <w:trHeight w:val="165"/>
        </w:trPr>
        <w:tc>
          <w:tcPr>
            <w:tcW w:w="360" w:type="dxa"/>
            <w:vAlign w:val="center"/>
            <w:hideMark/>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6267F11" w14:textId="77777777" w:rsidTr="00F555E9">
        <w:trPr>
          <w:trHeight w:val="165"/>
        </w:trPr>
        <w:tc>
          <w:tcPr>
            <w:tcW w:w="360" w:type="dxa"/>
            <w:vAlign w:val="center"/>
            <w:hideMark/>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30E54EA6" w14:textId="77777777" w:rsidTr="00F555E9">
        <w:trPr>
          <w:trHeight w:val="165"/>
        </w:trPr>
        <w:tc>
          <w:tcPr>
            <w:tcW w:w="360" w:type="dxa"/>
            <w:vAlign w:val="center"/>
            <w:hideMark/>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6983D7D" w14:textId="77777777" w:rsidTr="00F555E9">
        <w:trPr>
          <w:trHeight w:val="165"/>
        </w:trPr>
        <w:tc>
          <w:tcPr>
            <w:tcW w:w="360" w:type="dxa"/>
            <w:vAlign w:val="center"/>
            <w:hideMark/>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EBD8DA1" w14:textId="77777777" w:rsidTr="00F555E9">
        <w:trPr>
          <w:trHeight w:val="165"/>
        </w:trPr>
        <w:tc>
          <w:tcPr>
            <w:tcW w:w="360" w:type="dxa"/>
            <w:vAlign w:val="center"/>
            <w:hideMark/>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30EDEDCF" w14:textId="77777777" w:rsidTr="00F555E9">
        <w:trPr>
          <w:trHeight w:val="165"/>
        </w:trPr>
        <w:tc>
          <w:tcPr>
            <w:tcW w:w="360" w:type="dxa"/>
            <w:vAlign w:val="center"/>
            <w:hideMark/>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937A2E7" w14:textId="77777777" w:rsidTr="00F555E9">
        <w:trPr>
          <w:trHeight w:val="165"/>
        </w:trPr>
        <w:tc>
          <w:tcPr>
            <w:tcW w:w="360" w:type="dxa"/>
            <w:vAlign w:val="center"/>
            <w:hideMark/>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F09C7FF" w14:textId="77777777" w:rsidTr="00F555E9">
        <w:trPr>
          <w:trHeight w:val="165"/>
        </w:trPr>
        <w:tc>
          <w:tcPr>
            <w:tcW w:w="360" w:type="dxa"/>
            <w:vAlign w:val="center"/>
            <w:hideMark/>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0CD7E81" w14:textId="77777777" w:rsidTr="00F555E9">
        <w:trPr>
          <w:trHeight w:val="165"/>
        </w:trPr>
        <w:tc>
          <w:tcPr>
            <w:tcW w:w="360" w:type="dxa"/>
            <w:vAlign w:val="center"/>
            <w:hideMark/>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FCCF2D6" w14:textId="77777777" w:rsidTr="00F555E9">
        <w:trPr>
          <w:trHeight w:val="180"/>
        </w:trPr>
        <w:tc>
          <w:tcPr>
            <w:tcW w:w="360" w:type="dxa"/>
            <w:vAlign w:val="center"/>
            <w:hideMark/>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ADA5DE" w14:textId="77777777" w:rsidTr="00F555E9">
        <w:trPr>
          <w:trHeight w:val="165"/>
        </w:trPr>
        <w:tc>
          <w:tcPr>
            <w:tcW w:w="360" w:type="dxa"/>
            <w:vAlign w:val="center"/>
            <w:hideMark/>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064A1889" w14:textId="77777777" w:rsidTr="00F555E9">
        <w:trPr>
          <w:trHeight w:val="165"/>
        </w:trPr>
        <w:tc>
          <w:tcPr>
            <w:tcW w:w="360" w:type="dxa"/>
            <w:vAlign w:val="center"/>
            <w:hideMark/>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284BB42" w14:textId="77777777" w:rsidTr="00F555E9">
        <w:trPr>
          <w:trHeight w:val="165"/>
        </w:trPr>
        <w:tc>
          <w:tcPr>
            <w:tcW w:w="360" w:type="dxa"/>
            <w:vAlign w:val="center"/>
            <w:hideMark/>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42748DFD" w14:textId="77777777" w:rsidTr="00F555E9">
        <w:trPr>
          <w:trHeight w:val="165"/>
        </w:trPr>
        <w:tc>
          <w:tcPr>
            <w:tcW w:w="360" w:type="dxa"/>
            <w:vAlign w:val="center"/>
            <w:hideMark/>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2D558F97" w14:textId="77777777" w:rsidTr="00F555E9">
        <w:trPr>
          <w:trHeight w:val="165"/>
        </w:trPr>
        <w:tc>
          <w:tcPr>
            <w:tcW w:w="360" w:type="dxa"/>
            <w:vAlign w:val="center"/>
            <w:hideMark/>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5E0D5D54" w14:textId="77777777" w:rsidTr="00F555E9">
        <w:trPr>
          <w:trHeight w:val="165"/>
        </w:trPr>
        <w:tc>
          <w:tcPr>
            <w:tcW w:w="360" w:type="dxa"/>
            <w:vAlign w:val="center"/>
            <w:hideMark/>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34862FE" w14:textId="77777777" w:rsidTr="00F555E9">
        <w:trPr>
          <w:trHeight w:val="165"/>
        </w:trPr>
        <w:tc>
          <w:tcPr>
            <w:tcW w:w="360" w:type="dxa"/>
            <w:vAlign w:val="center"/>
            <w:hideMark/>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F487CBD" w14:textId="77777777" w:rsidTr="00F555E9">
        <w:trPr>
          <w:trHeight w:val="165"/>
        </w:trPr>
        <w:tc>
          <w:tcPr>
            <w:tcW w:w="360" w:type="dxa"/>
            <w:vAlign w:val="center"/>
            <w:hideMark/>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606269D" w14:textId="77777777" w:rsidTr="00F555E9">
        <w:trPr>
          <w:trHeight w:val="165"/>
        </w:trPr>
        <w:tc>
          <w:tcPr>
            <w:tcW w:w="360" w:type="dxa"/>
            <w:vAlign w:val="center"/>
            <w:hideMark/>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A3FD1EF" w14:textId="77777777" w:rsidTr="00F555E9">
        <w:trPr>
          <w:trHeight w:val="165"/>
        </w:trPr>
        <w:tc>
          <w:tcPr>
            <w:tcW w:w="360" w:type="dxa"/>
            <w:vAlign w:val="center"/>
            <w:hideMark/>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2721" w:rsidRPr="009B3DCC" w14:paraId="5312837D" w14:textId="77777777" w:rsidTr="00F555E9">
        <w:trPr>
          <w:trHeight w:val="165"/>
        </w:trPr>
        <w:tc>
          <w:tcPr>
            <w:tcW w:w="360" w:type="dxa"/>
            <w:vAlign w:val="center"/>
            <w:hideMark/>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23006074" w14:textId="77777777" w:rsidTr="00F555E9">
        <w:trPr>
          <w:trHeight w:val="165"/>
        </w:trPr>
        <w:tc>
          <w:tcPr>
            <w:tcW w:w="360" w:type="dxa"/>
            <w:vAlign w:val="center"/>
            <w:hideMark/>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399ED824" w14:textId="77777777" w:rsidTr="00F555E9">
        <w:trPr>
          <w:trHeight w:val="165"/>
        </w:trPr>
        <w:tc>
          <w:tcPr>
            <w:tcW w:w="360" w:type="dxa"/>
            <w:vAlign w:val="center"/>
            <w:hideMark/>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0E41ACB" w14:textId="77777777" w:rsidTr="00F555E9">
        <w:trPr>
          <w:trHeight w:val="180"/>
        </w:trPr>
        <w:tc>
          <w:tcPr>
            <w:tcW w:w="360" w:type="dxa"/>
            <w:vAlign w:val="center"/>
            <w:hideMark/>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35C6802" w14:textId="77777777" w:rsidTr="00F555E9">
        <w:trPr>
          <w:trHeight w:val="165"/>
        </w:trPr>
        <w:tc>
          <w:tcPr>
            <w:tcW w:w="360" w:type="dxa"/>
            <w:vAlign w:val="center"/>
            <w:hideMark/>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36F3B9ED" w14:textId="77777777" w:rsidTr="00F555E9">
        <w:trPr>
          <w:trHeight w:val="165"/>
        </w:trPr>
        <w:tc>
          <w:tcPr>
            <w:tcW w:w="360" w:type="dxa"/>
            <w:vAlign w:val="center"/>
            <w:hideMark/>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4639D341" w14:textId="77777777" w:rsidTr="00F555E9">
        <w:trPr>
          <w:trHeight w:val="165"/>
        </w:trPr>
        <w:tc>
          <w:tcPr>
            <w:tcW w:w="360" w:type="dxa"/>
            <w:vAlign w:val="center"/>
            <w:hideMark/>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6F0F018" w14:textId="77777777" w:rsidTr="00F555E9">
        <w:trPr>
          <w:trHeight w:val="165"/>
        </w:trPr>
        <w:tc>
          <w:tcPr>
            <w:tcW w:w="360" w:type="dxa"/>
            <w:vAlign w:val="center"/>
            <w:hideMark/>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31CF9B" w14:textId="77777777" w:rsidTr="00F555E9">
        <w:trPr>
          <w:trHeight w:val="165"/>
        </w:trPr>
        <w:tc>
          <w:tcPr>
            <w:tcW w:w="360" w:type="dxa"/>
            <w:vAlign w:val="center"/>
            <w:hideMark/>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51D8C9" w14:textId="77777777" w:rsidTr="00F555E9">
        <w:trPr>
          <w:trHeight w:val="165"/>
        </w:trPr>
        <w:tc>
          <w:tcPr>
            <w:tcW w:w="360" w:type="dxa"/>
            <w:vAlign w:val="center"/>
            <w:hideMark/>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E3CC4DC" w14:textId="77777777" w:rsidTr="00F555E9">
        <w:trPr>
          <w:trHeight w:val="165"/>
        </w:trPr>
        <w:tc>
          <w:tcPr>
            <w:tcW w:w="360" w:type="dxa"/>
            <w:vAlign w:val="center"/>
            <w:hideMark/>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4FE1AAE" w14:textId="77777777" w:rsidTr="00F555E9">
        <w:trPr>
          <w:trHeight w:val="165"/>
        </w:trPr>
        <w:tc>
          <w:tcPr>
            <w:tcW w:w="360" w:type="dxa"/>
            <w:vAlign w:val="center"/>
            <w:hideMark/>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9E5F073" w14:textId="77777777" w:rsidTr="00F555E9">
        <w:trPr>
          <w:trHeight w:val="165"/>
        </w:trPr>
        <w:tc>
          <w:tcPr>
            <w:tcW w:w="360" w:type="dxa"/>
            <w:vAlign w:val="center"/>
            <w:hideMark/>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0DA93B0" w14:textId="77777777" w:rsidTr="00F555E9">
        <w:trPr>
          <w:trHeight w:val="165"/>
        </w:trPr>
        <w:tc>
          <w:tcPr>
            <w:tcW w:w="360" w:type="dxa"/>
            <w:vAlign w:val="center"/>
            <w:hideMark/>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C8D9517" w14:textId="77777777" w:rsidTr="00F555E9">
        <w:trPr>
          <w:trHeight w:val="165"/>
        </w:trPr>
        <w:tc>
          <w:tcPr>
            <w:tcW w:w="360" w:type="dxa"/>
            <w:vAlign w:val="center"/>
            <w:hideMark/>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73DDF20" w14:textId="77777777" w:rsidTr="00F555E9">
        <w:trPr>
          <w:trHeight w:val="165"/>
        </w:trPr>
        <w:tc>
          <w:tcPr>
            <w:tcW w:w="360" w:type="dxa"/>
            <w:vAlign w:val="center"/>
            <w:hideMark/>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545C1D3" w14:textId="77777777" w:rsidTr="00F555E9">
        <w:trPr>
          <w:trHeight w:val="165"/>
        </w:trPr>
        <w:tc>
          <w:tcPr>
            <w:tcW w:w="360" w:type="dxa"/>
            <w:vAlign w:val="center"/>
            <w:hideMark/>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F9A3865" w14:textId="77777777" w:rsidTr="00F555E9">
        <w:trPr>
          <w:trHeight w:val="165"/>
        </w:trPr>
        <w:tc>
          <w:tcPr>
            <w:tcW w:w="360" w:type="dxa"/>
            <w:vAlign w:val="center"/>
            <w:hideMark/>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E7F7486" w14:textId="77777777" w:rsidTr="00F555E9">
        <w:trPr>
          <w:trHeight w:val="180"/>
        </w:trPr>
        <w:tc>
          <w:tcPr>
            <w:tcW w:w="360" w:type="dxa"/>
            <w:vAlign w:val="center"/>
            <w:hideMark/>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2B51E64" w14:textId="77777777" w:rsidTr="00F555E9">
        <w:trPr>
          <w:trHeight w:val="165"/>
        </w:trPr>
        <w:tc>
          <w:tcPr>
            <w:tcW w:w="360" w:type="dxa"/>
            <w:vAlign w:val="center"/>
            <w:hideMark/>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10ED53AB" w14:textId="77777777" w:rsidTr="00F555E9">
        <w:trPr>
          <w:trHeight w:val="165"/>
        </w:trPr>
        <w:tc>
          <w:tcPr>
            <w:tcW w:w="360" w:type="dxa"/>
            <w:vAlign w:val="center"/>
            <w:hideMark/>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008" w:type="dxa"/>
            <w:vAlign w:val="center"/>
            <w:hideMark/>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245DEFB" w14:textId="77777777" w:rsidTr="00F555E9">
        <w:trPr>
          <w:trHeight w:val="165"/>
        </w:trPr>
        <w:tc>
          <w:tcPr>
            <w:tcW w:w="360" w:type="dxa"/>
            <w:vAlign w:val="center"/>
            <w:hideMark/>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6F61D3" w14:textId="77777777" w:rsidTr="00F555E9">
        <w:trPr>
          <w:trHeight w:val="165"/>
        </w:trPr>
        <w:tc>
          <w:tcPr>
            <w:tcW w:w="360" w:type="dxa"/>
            <w:vAlign w:val="center"/>
            <w:hideMark/>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08D2E4E" w14:textId="77777777" w:rsidTr="00F555E9">
        <w:trPr>
          <w:trHeight w:val="165"/>
        </w:trPr>
        <w:tc>
          <w:tcPr>
            <w:tcW w:w="360" w:type="dxa"/>
            <w:vAlign w:val="center"/>
            <w:hideMark/>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2FA9F03" w14:textId="77777777" w:rsidTr="00F555E9">
        <w:trPr>
          <w:trHeight w:val="165"/>
        </w:trPr>
        <w:tc>
          <w:tcPr>
            <w:tcW w:w="360" w:type="dxa"/>
            <w:vAlign w:val="center"/>
            <w:hideMark/>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8F4D4A5" w14:textId="77777777" w:rsidTr="00F555E9">
        <w:trPr>
          <w:trHeight w:val="165"/>
        </w:trPr>
        <w:tc>
          <w:tcPr>
            <w:tcW w:w="360" w:type="dxa"/>
            <w:vAlign w:val="center"/>
            <w:hideMark/>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1AAC904E" w14:textId="77777777" w:rsidTr="00F555E9">
        <w:trPr>
          <w:trHeight w:val="165"/>
        </w:trPr>
        <w:tc>
          <w:tcPr>
            <w:tcW w:w="360" w:type="dxa"/>
            <w:vAlign w:val="center"/>
            <w:hideMark/>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1EE839C" w14:textId="77777777" w:rsidTr="00F555E9">
        <w:trPr>
          <w:trHeight w:val="165"/>
        </w:trPr>
        <w:tc>
          <w:tcPr>
            <w:tcW w:w="360" w:type="dxa"/>
            <w:vAlign w:val="center"/>
            <w:hideMark/>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FD3AE3D" w14:textId="77777777" w:rsidTr="00F555E9">
        <w:trPr>
          <w:trHeight w:val="165"/>
        </w:trPr>
        <w:tc>
          <w:tcPr>
            <w:tcW w:w="360" w:type="dxa"/>
            <w:vAlign w:val="center"/>
            <w:hideMark/>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825414" w14:textId="77777777" w:rsidTr="00F555E9">
        <w:trPr>
          <w:trHeight w:val="165"/>
        </w:trPr>
        <w:tc>
          <w:tcPr>
            <w:tcW w:w="360" w:type="dxa"/>
            <w:vAlign w:val="center"/>
            <w:hideMark/>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CF8DEF4" w14:textId="77777777" w:rsidTr="00F555E9">
        <w:trPr>
          <w:trHeight w:val="165"/>
        </w:trPr>
        <w:tc>
          <w:tcPr>
            <w:tcW w:w="360" w:type="dxa"/>
            <w:vAlign w:val="center"/>
            <w:hideMark/>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13C3728" w14:textId="77777777" w:rsidTr="00F555E9">
        <w:trPr>
          <w:trHeight w:val="165"/>
        </w:trPr>
        <w:tc>
          <w:tcPr>
            <w:tcW w:w="360" w:type="dxa"/>
            <w:vAlign w:val="center"/>
            <w:hideMark/>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C3F4E38" w14:textId="77777777" w:rsidTr="00F555E9">
        <w:trPr>
          <w:trHeight w:val="180"/>
        </w:trPr>
        <w:tc>
          <w:tcPr>
            <w:tcW w:w="360" w:type="dxa"/>
            <w:vAlign w:val="center"/>
            <w:hideMark/>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32B03BE" w14:textId="77777777" w:rsidTr="00F555E9">
        <w:trPr>
          <w:trHeight w:val="165"/>
        </w:trPr>
        <w:tc>
          <w:tcPr>
            <w:tcW w:w="360" w:type="dxa"/>
            <w:vAlign w:val="center"/>
            <w:hideMark/>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1AD3B3B" w14:textId="77777777" w:rsidTr="00F555E9">
        <w:trPr>
          <w:trHeight w:val="165"/>
        </w:trPr>
        <w:tc>
          <w:tcPr>
            <w:tcW w:w="360" w:type="dxa"/>
            <w:vAlign w:val="center"/>
            <w:hideMark/>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7E965D4" w14:textId="77777777" w:rsidTr="00F555E9">
        <w:trPr>
          <w:trHeight w:val="165"/>
        </w:trPr>
        <w:tc>
          <w:tcPr>
            <w:tcW w:w="360" w:type="dxa"/>
            <w:vAlign w:val="center"/>
            <w:hideMark/>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DFADAD9" w14:textId="77777777" w:rsidTr="00F555E9">
        <w:trPr>
          <w:trHeight w:val="165"/>
        </w:trPr>
        <w:tc>
          <w:tcPr>
            <w:tcW w:w="360" w:type="dxa"/>
            <w:vAlign w:val="center"/>
            <w:hideMark/>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E1A0044" w14:textId="77777777" w:rsidTr="00F555E9">
        <w:trPr>
          <w:trHeight w:val="165"/>
        </w:trPr>
        <w:tc>
          <w:tcPr>
            <w:tcW w:w="360" w:type="dxa"/>
            <w:vAlign w:val="center"/>
            <w:hideMark/>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978C483" w14:textId="77777777" w:rsidTr="00F555E9">
        <w:trPr>
          <w:trHeight w:val="165"/>
        </w:trPr>
        <w:tc>
          <w:tcPr>
            <w:tcW w:w="360" w:type="dxa"/>
            <w:vAlign w:val="center"/>
            <w:hideMark/>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3873C27B" w14:textId="77777777" w:rsidTr="00F555E9">
        <w:trPr>
          <w:trHeight w:val="165"/>
        </w:trPr>
        <w:tc>
          <w:tcPr>
            <w:tcW w:w="360" w:type="dxa"/>
            <w:vAlign w:val="center"/>
            <w:hideMark/>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0975259B" w14:textId="77777777" w:rsidTr="00F555E9">
        <w:trPr>
          <w:trHeight w:val="165"/>
        </w:trPr>
        <w:tc>
          <w:tcPr>
            <w:tcW w:w="360" w:type="dxa"/>
            <w:vAlign w:val="center"/>
            <w:hideMark/>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7AB8106" w14:textId="77777777" w:rsidTr="00F555E9">
        <w:trPr>
          <w:trHeight w:val="165"/>
        </w:trPr>
        <w:tc>
          <w:tcPr>
            <w:tcW w:w="360" w:type="dxa"/>
            <w:vAlign w:val="center"/>
            <w:hideMark/>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B0B006B" w14:textId="77777777" w:rsidTr="00F555E9">
        <w:trPr>
          <w:trHeight w:val="165"/>
        </w:trPr>
        <w:tc>
          <w:tcPr>
            <w:tcW w:w="360" w:type="dxa"/>
            <w:vAlign w:val="center"/>
            <w:hideMark/>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D923EDD" w14:textId="77777777" w:rsidTr="00F555E9">
        <w:trPr>
          <w:trHeight w:val="165"/>
        </w:trPr>
        <w:tc>
          <w:tcPr>
            <w:tcW w:w="360" w:type="dxa"/>
            <w:vAlign w:val="center"/>
            <w:hideMark/>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B7FF40" w14:textId="77777777" w:rsidTr="00F555E9">
        <w:trPr>
          <w:trHeight w:val="165"/>
        </w:trPr>
        <w:tc>
          <w:tcPr>
            <w:tcW w:w="360" w:type="dxa"/>
            <w:vAlign w:val="center"/>
            <w:hideMark/>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9A13402" w14:textId="77777777" w:rsidTr="00F555E9">
        <w:trPr>
          <w:trHeight w:val="165"/>
        </w:trPr>
        <w:tc>
          <w:tcPr>
            <w:tcW w:w="360" w:type="dxa"/>
            <w:vAlign w:val="center"/>
            <w:hideMark/>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BE1B72E" w14:textId="77777777" w:rsidTr="00F555E9">
        <w:trPr>
          <w:trHeight w:val="180"/>
        </w:trPr>
        <w:tc>
          <w:tcPr>
            <w:tcW w:w="360" w:type="dxa"/>
            <w:vAlign w:val="center"/>
            <w:hideMark/>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F34FA57" w14:textId="77777777" w:rsidTr="00F555E9">
        <w:trPr>
          <w:trHeight w:val="165"/>
        </w:trPr>
        <w:tc>
          <w:tcPr>
            <w:tcW w:w="360" w:type="dxa"/>
            <w:vAlign w:val="center"/>
            <w:hideMark/>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120B13" w14:textId="77777777" w:rsidTr="00F555E9">
        <w:trPr>
          <w:trHeight w:val="165"/>
        </w:trPr>
        <w:tc>
          <w:tcPr>
            <w:tcW w:w="360" w:type="dxa"/>
            <w:vAlign w:val="center"/>
            <w:hideMark/>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7A0E7D76" w14:textId="77777777" w:rsidTr="00F555E9">
        <w:trPr>
          <w:trHeight w:val="165"/>
        </w:trPr>
        <w:tc>
          <w:tcPr>
            <w:tcW w:w="360" w:type="dxa"/>
            <w:vAlign w:val="center"/>
            <w:hideMark/>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37D87989" w14:textId="77777777" w:rsidTr="00F555E9">
        <w:trPr>
          <w:trHeight w:val="165"/>
        </w:trPr>
        <w:tc>
          <w:tcPr>
            <w:tcW w:w="360" w:type="dxa"/>
            <w:vAlign w:val="center"/>
            <w:hideMark/>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BA46EFD" w14:textId="77777777" w:rsidTr="00F555E9">
        <w:trPr>
          <w:trHeight w:val="165"/>
        </w:trPr>
        <w:tc>
          <w:tcPr>
            <w:tcW w:w="360" w:type="dxa"/>
            <w:vAlign w:val="center"/>
            <w:hideMark/>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15CE087" w14:textId="77777777" w:rsidTr="00F555E9">
        <w:trPr>
          <w:trHeight w:val="165"/>
        </w:trPr>
        <w:tc>
          <w:tcPr>
            <w:tcW w:w="360" w:type="dxa"/>
            <w:vAlign w:val="center"/>
            <w:hideMark/>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25BD27E3" w14:textId="77777777" w:rsidTr="00F555E9">
        <w:trPr>
          <w:trHeight w:val="165"/>
        </w:trPr>
        <w:tc>
          <w:tcPr>
            <w:tcW w:w="360" w:type="dxa"/>
            <w:vAlign w:val="center"/>
            <w:hideMark/>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E06F199" w14:textId="77777777" w:rsidTr="00F555E9">
        <w:trPr>
          <w:trHeight w:val="165"/>
        </w:trPr>
        <w:tc>
          <w:tcPr>
            <w:tcW w:w="360" w:type="dxa"/>
            <w:vAlign w:val="center"/>
            <w:hideMark/>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EC5B344" w14:textId="77777777" w:rsidTr="00F555E9">
        <w:trPr>
          <w:trHeight w:val="165"/>
        </w:trPr>
        <w:tc>
          <w:tcPr>
            <w:tcW w:w="360" w:type="dxa"/>
            <w:vAlign w:val="center"/>
            <w:hideMark/>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72FF5F" w14:textId="77777777" w:rsidTr="00F555E9">
        <w:trPr>
          <w:trHeight w:val="165"/>
        </w:trPr>
        <w:tc>
          <w:tcPr>
            <w:tcW w:w="360" w:type="dxa"/>
            <w:vAlign w:val="center"/>
            <w:hideMark/>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3B53688" w14:textId="77777777" w:rsidTr="00F555E9">
        <w:trPr>
          <w:trHeight w:val="165"/>
        </w:trPr>
        <w:tc>
          <w:tcPr>
            <w:tcW w:w="360" w:type="dxa"/>
            <w:vAlign w:val="center"/>
            <w:hideMark/>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008" w:type="dxa"/>
            <w:vAlign w:val="center"/>
            <w:hideMark/>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EE7782" w14:textId="77777777" w:rsidTr="00F555E9">
        <w:trPr>
          <w:trHeight w:val="165"/>
        </w:trPr>
        <w:tc>
          <w:tcPr>
            <w:tcW w:w="360" w:type="dxa"/>
            <w:vAlign w:val="center"/>
            <w:hideMark/>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AC141A" w14:textId="77777777" w:rsidTr="00F555E9">
        <w:trPr>
          <w:trHeight w:val="165"/>
        </w:trPr>
        <w:tc>
          <w:tcPr>
            <w:tcW w:w="360" w:type="dxa"/>
            <w:vAlign w:val="center"/>
            <w:hideMark/>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94C995A" w14:textId="77777777" w:rsidTr="00F555E9">
        <w:trPr>
          <w:trHeight w:val="180"/>
        </w:trPr>
        <w:tc>
          <w:tcPr>
            <w:tcW w:w="360" w:type="dxa"/>
            <w:vAlign w:val="center"/>
            <w:hideMark/>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F9EB75D" w14:textId="77777777" w:rsidTr="00F555E9">
        <w:trPr>
          <w:trHeight w:val="165"/>
        </w:trPr>
        <w:tc>
          <w:tcPr>
            <w:tcW w:w="360" w:type="dxa"/>
            <w:vAlign w:val="center"/>
            <w:hideMark/>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15059C4" w14:textId="77777777" w:rsidTr="00F555E9">
        <w:trPr>
          <w:trHeight w:val="165"/>
        </w:trPr>
        <w:tc>
          <w:tcPr>
            <w:tcW w:w="360" w:type="dxa"/>
            <w:vAlign w:val="center"/>
            <w:hideMark/>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6FEC58C" w14:textId="77777777" w:rsidTr="00F555E9">
        <w:trPr>
          <w:trHeight w:val="165"/>
        </w:trPr>
        <w:tc>
          <w:tcPr>
            <w:tcW w:w="360" w:type="dxa"/>
            <w:vAlign w:val="center"/>
            <w:hideMark/>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0629EEB" w14:textId="77777777" w:rsidTr="00F555E9">
        <w:trPr>
          <w:trHeight w:val="165"/>
        </w:trPr>
        <w:tc>
          <w:tcPr>
            <w:tcW w:w="360" w:type="dxa"/>
            <w:vAlign w:val="center"/>
            <w:hideMark/>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374747C0" w14:textId="77777777" w:rsidTr="00F555E9">
        <w:trPr>
          <w:trHeight w:val="165"/>
        </w:trPr>
        <w:tc>
          <w:tcPr>
            <w:tcW w:w="360" w:type="dxa"/>
            <w:vAlign w:val="center"/>
            <w:hideMark/>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32FE8EF0" w14:textId="77777777" w:rsidTr="00F555E9">
        <w:trPr>
          <w:trHeight w:val="165"/>
        </w:trPr>
        <w:tc>
          <w:tcPr>
            <w:tcW w:w="360" w:type="dxa"/>
            <w:vAlign w:val="center"/>
            <w:hideMark/>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780F3E71" w14:textId="77777777" w:rsidTr="00F555E9">
        <w:trPr>
          <w:trHeight w:val="165"/>
        </w:trPr>
        <w:tc>
          <w:tcPr>
            <w:tcW w:w="360" w:type="dxa"/>
            <w:vAlign w:val="center"/>
            <w:hideMark/>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D74C33" w14:textId="77777777" w:rsidTr="00F555E9">
        <w:trPr>
          <w:trHeight w:val="165"/>
        </w:trPr>
        <w:tc>
          <w:tcPr>
            <w:tcW w:w="360" w:type="dxa"/>
            <w:vAlign w:val="center"/>
            <w:hideMark/>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29CABF45" w14:textId="77777777" w:rsidTr="00F555E9">
        <w:trPr>
          <w:trHeight w:val="165"/>
        </w:trPr>
        <w:tc>
          <w:tcPr>
            <w:tcW w:w="360" w:type="dxa"/>
            <w:vAlign w:val="center"/>
            <w:hideMark/>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03A1B4A7" w14:textId="77777777" w:rsidTr="00F555E9">
        <w:trPr>
          <w:trHeight w:val="165"/>
        </w:trPr>
        <w:tc>
          <w:tcPr>
            <w:tcW w:w="360" w:type="dxa"/>
            <w:vAlign w:val="center"/>
            <w:hideMark/>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13F1A24" w14:textId="77777777" w:rsidTr="00F555E9">
        <w:trPr>
          <w:trHeight w:val="165"/>
        </w:trPr>
        <w:tc>
          <w:tcPr>
            <w:tcW w:w="360" w:type="dxa"/>
            <w:vAlign w:val="center"/>
            <w:hideMark/>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9769A86" w14:textId="77777777" w:rsidTr="00F555E9">
        <w:trPr>
          <w:trHeight w:val="165"/>
        </w:trPr>
        <w:tc>
          <w:tcPr>
            <w:tcW w:w="360" w:type="dxa"/>
            <w:vAlign w:val="center"/>
            <w:hideMark/>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EADE379" w14:textId="77777777" w:rsidTr="00F555E9">
        <w:trPr>
          <w:trHeight w:val="165"/>
        </w:trPr>
        <w:tc>
          <w:tcPr>
            <w:tcW w:w="360" w:type="dxa"/>
            <w:vAlign w:val="center"/>
            <w:hideMark/>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008" w:type="dxa"/>
            <w:vAlign w:val="center"/>
            <w:hideMark/>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246F1C30" w14:textId="77777777" w:rsidTr="00F555E9">
        <w:trPr>
          <w:trHeight w:val="165"/>
        </w:trPr>
        <w:tc>
          <w:tcPr>
            <w:tcW w:w="360" w:type="dxa"/>
            <w:vAlign w:val="center"/>
            <w:hideMark/>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61367E6" w14:textId="77777777" w:rsidTr="00F555E9">
        <w:trPr>
          <w:trHeight w:val="180"/>
        </w:trPr>
        <w:tc>
          <w:tcPr>
            <w:tcW w:w="360" w:type="dxa"/>
            <w:vAlign w:val="center"/>
            <w:hideMark/>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008" w:type="dxa"/>
            <w:vAlign w:val="center"/>
            <w:hideMark/>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5420CF5" w14:textId="77777777" w:rsidTr="00F555E9">
        <w:trPr>
          <w:trHeight w:val="165"/>
        </w:trPr>
        <w:tc>
          <w:tcPr>
            <w:tcW w:w="360" w:type="dxa"/>
            <w:vAlign w:val="center"/>
            <w:hideMark/>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EDB10F9" w14:textId="77777777" w:rsidTr="00F555E9">
        <w:trPr>
          <w:trHeight w:val="165"/>
        </w:trPr>
        <w:tc>
          <w:tcPr>
            <w:tcW w:w="360" w:type="dxa"/>
            <w:vAlign w:val="center"/>
            <w:hideMark/>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008" w:type="dxa"/>
            <w:vAlign w:val="center"/>
            <w:hideMark/>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C7D888F" w14:textId="77777777" w:rsidTr="00F555E9">
        <w:trPr>
          <w:trHeight w:val="165"/>
        </w:trPr>
        <w:tc>
          <w:tcPr>
            <w:tcW w:w="360" w:type="dxa"/>
            <w:vAlign w:val="center"/>
            <w:hideMark/>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008" w:type="dxa"/>
            <w:vAlign w:val="center"/>
            <w:hideMark/>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0C15D1" w14:textId="77777777" w:rsidTr="00F555E9">
        <w:trPr>
          <w:trHeight w:val="165"/>
        </w:trPr>
        <w:tc>
          <w:tcPr>
            <w:tcW w:w="360" w:type="dxa"/>
            <w:vAlign w:val="center"/>
            <w:hideMark/>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008" w:type="dxa"/>
            <w:vAlign w:val="center"/>
            <w:hideMark/>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6FD770E" w14:textId="77777777" w:rsidTr="00F555E9">
        <w:trPr>
          <w:trHeight w:val="165"/>
        </w:trPr>
        <w:tc>
          <w:tcPr>
            <w:tcW w:w="360" w:type="dxa"/>
            <w:vAlign w:val="center"/>
            <w:hideMark/>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008" w:type="dxa"/>
            <w:vAlign w:val="center"/>
            <w:hideMark/>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3046F44" w14:textId="77777777" w:rsidTr="00F555E9">
        <w:trPr>
          <w:trHeight w:val="165"/>
        </w:trPr>
        <w:tc>
          <w:tcPr>
            <w:tcW w:w="360" w:type="dxa"/>
            <w:vAlign w:val="center"/>
            <w:hideMark/>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008" w:type="dxa"/>
            <w:vAlign w:val="center"/>
            <w:hideMark/>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7D16D3B0" w14:textId="77777777" w:rsidTr="00F555E9">
        <w:trPr>
          <w:trHeight w:val="165"/>
        </w:trPr>
        <w:tc>
          <w:tcPr>
            <w:tcW w:w="360" w:type="dxa"/>
            <w:vAlign w:val="center"/>
            <w:hideMark/>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12153FB" w14:textId="77777777" w:rsidTr="00F555E9">
        <w:trPr>
          <w:trHeight w:val="165"/>
        </w:trPr>
        <w:tc>
          <w:tcPr>
            <w:tcW w:w="360" w:type="dxa"/>
            <w:vAlign w:val="center"/>
            <w:hideMark/>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F37EC72" w14:textId="77777777" w:rsidTr="00F555E9">
        <w:trPr>
          <w:trHeight w:val="165"/>
        </w:trPr>
        <w:tc>
          <w:tcPr>
            <w:tcW w:w="360" w:type="dxa"/>
            <w:vAlign w:val="center"/>
            <w:hideMark/>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3C97A95" w14:textId="77777777" w:rsidTr="00F555E9">
        <w:trPr>
          <w:trHeight w:val="165"/>
        </w:trPr>
        <w:tc>
          <w:tcPr>
            <w:tcW w:w="360" w:type="dxa"/>
            <w:vAlign w:val="center"/>
            <w:hideMark/>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93E687D" w14:textId="77777777" w:rsidTr="00F555E9">
        <w:trPr>
          <w:trHeight w:val="165"/>
        </w:trPr>
        <w:tc>
          <w:tcPr>
            <w:tcW w:w="360" w:type="dxa"/>
            <w:vAlign w:val="center"/>
            <w:hideMark/>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008" w:type="dxa"/>
            <w:vAlign w:val="center"/>
            <w:hideMark/>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797F593" w14:textId="77777777" w:rsidTr="00F555E9">
        <w:trPr>
          <w:trHeight w:val="165"/>
        </w:trPr>
        <w:tc>
          <w:tcPr>
            <w:tcW w:w="360" w:type="dxa"/>
            <w:vAlign w:val="center"/>
            <w:hideMark/>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4158818" w14:textId="77777777" w:rsidTr="00F555E9">
        <w:trPr>
          <w:trHeight w:val="165"/>
        </w:trPr>
        <w:tc>
          <w:tcPr>
            <w:tcW w:w="360" w:type="dxa"/>
            <w:vAlign w:val="center"/>
            <w:hideMark/>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008" w:type="dxa"/>
            <w:vAlign w:val="center"/>
            <w:hideMark/>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178E03" w14:textId="77777777" w:rsidTr="00F555E9">
        <w:trPr>
          <w:trHeight w:val="180"/>
        </w:trPr>
        <w:tc>
          <w:tcPr>
            <w:tcW w:w="360" w:type="dxa"/>
            <w:vAlign w:val="center"/>
            <w:hideMark/>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008" w:type="dxa"/>
            <w:vAlign w:val="center"/>
            <w:hideMark/>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C9375AA" w14:textId="77777777" w:rsidTr="00F555E9">
        <w:trPr>
          <w:trHeight w:val="165"/>
        </w:trPr>
        <w:tc>
          <w:tcPr>
            <w:tcW w:w="360" w:type="dxa"/>
            <w:vAlign w:val="center"/>
            <w:hideMark/>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D07AAEA" w14:textId="77777777" w:rsidTr="00F555E9">
        <w:trPr>
          <w:trHeight w:val="165"/>
        </w:trPr>
        <w:tc>
          <w:tcPr>
            <w:tcW w:w="360" w:type="dxa"/>
            <w:vAlign w:val="center"/>
            <w:hideMark/>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008" w:type="dxa"/>
            <w:vAlign w:val="center"/>
            <w:hideMark/>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38A944A" w14:textId="77777777" w:rsidTr="00F555E9">
        <w:trPr>
          <w:trHeight w:val="165"/>
        </w:trPr>
        <w:tc>
          <w:tcPr>
            <w:tcW w:w="360" w:type="dxa"/>
            <w:vAlign w:val="center"/>
            <w:hideMark/>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5C6324C" w14:textId="77777777" w:rsidTr="00F555E9">
        <w:trPr>
          <w:trHeight w:val="165"/>
        </w:trPr>
        <w:tc>
          <w:tcPr>
            <w:tcW w:w="360" w:type="dxa"/>
            <w:vAlign w:val="center"/>
            <w:hideMark/>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008" w:type="dxa"/>
            <w:vAlign w:val="center"/>
            <w:hideMark/>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544EA91" w14:textId="77777777" w:rsidTr="00F555E9">
        <w:trPr>
          <w:trHeight w:val="165"/>
        </w:trPr>
        <w:tc>
          <w:tcPr>
            <w:tcW w:w="360" w:type="dxa"/>
            <w:vAlign w:val="center"/>
            <w:hideMark/>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008" w:type="dxa"/>
            <w:vAlign w:val="center"/>
            <w:hideMark/>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49D3AA8D" w14:textId="77777777" w:rsidTr="00F555E9">
        <w:trPr>
          <w:trHeight w:val="165"/>
        </w:trPr>
        <w:tc>
          <w:tcPr>
            <w:tcW w:w="360" w:type="dxa"/>
            <w:vAlign w:val="center"/>
            <w:hideMark/>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008" w:type="dxa"/>
            <w:vAlign w:val="center"/>
            <w:hideMark/>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573A851" w14:textId="77777777" w:rsidTr="00F555E9">
        <w:trPr>
          <w:trHeight w:val="165"/>
        </w:trPr>
        <w:tc>
          <w:tcPr>
            <w:tcW w:w="360" w:type="dxa"/>
            <w:vAlign w:val="center"/>
            <w:hideMark/>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008" w:type="dxa"/>
            <w:vAlign w:val="center"/>
            <w:hideMark/>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725C7C6" w14:textId="77777777" w:rsidTr="00F555E9">
        <w:trPr>
          <w:trHeight w:val="165"/>
        </w:trPr>
        <w:tc>
          <w:tcPr>
            <w:tcW w:w="360" w:type="dxa"/>
            <w:vAlign w:val="center"/>
            <w:hideMark/>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008" w:type="dxa"/>
            <w:vAlign w:val="center"/>
            <w:hideMark/>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8E2527D" w14:textId="77777777" w:rsidTr="00F555E9">
        <w:trPr>
          <w:trHeight w:val="165"/>
        </w:trPr>
        <w:tc>
          <w:tcPr>
            <w:tcW w:w="360" w:type="dxa"/>
            <w:vAlign w:val="center"/>
            <w:hideMark/>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3298A8C0" w14:textId="77777777" w:rsidTr="00F555E9">
        <w:trPr>
          <w:trHeight w:val="165"/>
        </w:trPr>
        <w:tc>
          <w:tcPr>
            <w:tcW w:w="360" w:type="dxa"/>
            <w:vAlign w:val="center"/>
            <w:hideMark/>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D54E960" w14:textId="77777777" w:rsidTr="00F555E9">
        <w:trPr>
          <w:trHeight w:val="165"/>
        </w:trPr>
        <w:tc>
          <w:tcPr>
            <w:tcW w:w="360" w:type="dxa"/>
            <w:vAlign w:val="center"/>
            <w:hideMark/>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5BC232F9" w14:textId="77777777" w:rsidTr="00F555E9">
        <w:trPr>
          <w:trHeight w:val="165"/>
        </w:trPr>
        <w:tc>
          <w:tcPr>
            <w:tcW w:w="360" w:type="dxa"/>
            <w:vAlign w:val="center"/>
            <w:hideMark/>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2ECE4BB4" w14:textId="77777777" w:rsidTr="00F555E9">
        <w:trPr>
          <w:trHeight w:val="165"/>
        </w:trPr>
        <w:tc>
          <w:tcPr>
            <w:tcW w:w="360" w:type="dxa"/>
            <w:vAlign w:val="center"/>
            <w:hideMark/>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55BF754" w14:textId="77777777" w:rsidTr="00F555E9">
        <w:trPr>
          <w:trHeight w:val="180"/>
        </w:trPr>
        <w:tc>
          <w:tcPr>
            <w:tcW w:w="360" w:type="dxa"/>
            <w:vAlign w:val="center"/>
            <w:hideMark/>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4D793C" w14:textId="77777777" w:rsidTr="00F555E9">
        <w:trPr>
          <w:trHeight w:val="165"/>
        </w:trPr>
        <w:tc>
          <w:tcPr>
            <w:tcW w:w="360" w:type="dxa"/>
            <w:vAlign w:val="center"/>
            <w:hideMark/>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358325A" w14:textId="77777777" w:rsidTr="00F555E9">
        <w:trPr>
          <w:trHeight w:val="165"/>
        </w:trPr>
        <w:tc>
          <w:tcPr>
            <w:tcW w:w="360" w:type="dxa"/>
            <w:vAlign w:val="center"/>
            <w:hideMark/>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48DAFF2" w14:textId="77777777" w:rsidTr="00F555E9">
        <w:trPr>
          <w:trHeight w:val="165"/>
        </w:trPr>
        <w:tc>
          <w:tcPr>
            <w:tcW w:w="360" w:type="dxa"/>
            <w:vAlign w:val="center"/>
            <w:hideMark/>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0D8B7AA" w14:textId="77777777" w:rsidTr="00F555E9">
        <w:trPr>
          <w:trHeight w:val="165"/>
        </w:trPr>
        <w:tc>
          <w:tcPr>
            <w:tcW w:w="360" w:type="dxa"/>
            <w:vAlign w:val="center"/>
            <w:hideMark/>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95B436" w14:textId="77777777" w:rsidTr="00F555E9">
        <w:trPr>
          <w:trHeight w:val="165"/>
        </w:trPr>
        <w:tc>
          <w:tcPr>
            <w:tcW w:w="360" w:type="dxa"/>
            <w:vAlign w:val="center"/>
            <w:hideMark/>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F80CD7D" w14:textId="77777777" w:rsidTr="00F555E9">
        <w:trPr>
          <w:trHeight w:val="165"/>
        </w:trPr>
        <w:tc>
          <w:tcPr>
            <w:tcW w:w="360" w:type="dxa"/>
            <w:vAlign w:val="center"/>
            <w:hideMark/>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008" w:type="dxa"/>
            <w:vAlign w:val="center"/>
            <w:hideMark/>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995E94C" w14:textId="77777777" w:rsidTr="00F555E9">
        <w:trPr>
          <w:trHeight w:val="165"/>
        </w:trPr>
        <w:tc>
          <w:tcPr>
            <w:tcW w:w="360" w:type="dxa"/>
            <w:vAlign w:val="center"/>
            <w:hideMark/>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008" w:type="dxa"/>
            <w:vAlign w:val="center"/>
            <w:hideMark/>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45F92A8" w14:textId="77777777" w:rsidTr="00F555E9">
        <w:trPr>
          <w:trHeight w:val="165"/>
        </w:trPr>
        <w:tc>
          <w:tcPr>
            <w:tcW w:w="360" w:type="dxa"/>
            <w:vAlign w:val="center"/>
            <w:hideMark/>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CFA2042" w14:textId="77777777" w:rsidTr="00F555E9">
        <w:trPr>
          <w:trHeight w:val="165"/>
        </w:trPr>
        <w:tc>
          <w:tcPr>
            <w:tcW w:w="360" w:type="dxa"/>
            <w:vAlign w:val="center"/>
            <w:hideMark/>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008" w:type="dxa"/>
            <w:vAlign w:val="center"/>
            <w:hideMark/>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968F4BD" w14:textId="77777777" w:rsidTr="00F555E9">
        <w:trPr>
          <w:trHeight w:val="165"/>
        </w:trPr>
        <w:tc>
          <w:tcPr>
            <w:tcW w:w="360" w:type="dxa"/>
            <w:vAlign w:val="center"/>
            <w:hideMark/>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008" w:type="dxa"/>
            <w:vAlign w:val="center"/>
            <w:hideMark/>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15BE305D" w14:textId="77777777" w:rsidTr="00F555E9">
        <w:trPr>
          <w:trHeight w:val="165"/>
        </w:trPr>
        <w:tc>
          <w:tcPr>
            <w:tcW w:w="360" w:type="dxa"/>
            <w:vAlign w:val="center"/>
            <w:hideMark/>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302A7150" w14:textId="77777777" w:rsidTr="00F555E9">
        <w:trPr>
          <w:trHeight w:val="165"/>
        </w:trPr>
        <w:tc>
          <w:tcPr>
            <w:tcW w:w="360" w:type="dxa"/>
            <w:vAlign w:val="center"/>
            <w:hideMark/>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2C79D0D" w14:textId="77777777" w:rsidTr="00F555E9">
        <w:trPr>
          <w:trHeight w:val="165"/>
        </w:trPr>
        <w:tc>
          <w:tcPr>
            <w:tcW w:w="360" w:type="dxa"/>
            <w:vAlign w:val="center"/>
            <w:hideMark/>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61BDAE67" w14:textId="77777777" w:rsidTr="00F555E9">
        <w:trPr>
          <w:trHeight w:val="165"/>
        </w:trPr>
        <w:tc>
          <w:tcPr>
            <w:tcW w:w="360" w:type="dxa"/>
            <w:vAlign w:val="center"/>
            <w:hideMark/>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5ABE27FB" w14:textId="77777777" w:rsidTr="00F555E9">
        <w:trPr>
          <w:trHeight w:val="180"/>
        </w:trPr>
        <w:tc>
          <w:tcPr>
            <w:tcW w:w="360" w:type="dxa"/>
            <w:vAlign w:val="center"/>
            <w:hideMark/>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77C11DC" w14:textId="77777777" w:rsidTr="00F555E9">
        <w:trPr>
          <w:trHeight w:val="165"/>
        </w:trPr>
        <w:tc>
          <w:tcPr>
            <w:tcW w:w="360" w:type="dxa"/>
            <w:vAlign w:val="center"/>
            <w:hideMark/>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49FABA09" w14:textId="77777777" w:rsidTr="00F555E9">
        <w:trPr>
          <w:trHeight w:val="165"/>
        </w:trPr>
        <w:tc>
          <w:tcPr>
            <w:tcW w:w="360" w:type="dxa"/>
            <w:vAlign w:val="center"/>
            <w:hideMark/>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401531A" w14:textId="77777777" w:rsidTr="00F555E9">
        <w:trPr>
          <w:trHeight w:val="165"/>
        </w:trPr>
        <w:tc>
          <w:tcPr>
            <w:tcW w:w="360" w:type="dxa"/>
            <w:vAlign w:val="center"/>
            <w:hideMark/>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646DBA" w14:textId="77777777" w:rsidTr="00F555E9">
        <w:trPr>
          <w:trHeight w:val="165"/>
        </w:trPr>
        <w:tc>
          <w:tcPr>
            <w:tcW w:w="360" w:type="dxa"/>
            <w:vAlign w:val="center"/>
            <w:hideMark/>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5AEE96" w14:textId="77777777" w:rsidTr="00F555E9">
        <w:trPr>
          <w:trHeight w:val="165"/>
        </w:trPr>
        <w:tc>
          <w:tcPr>
            <w:tcW w:w="360" w:type="dxa"/>
            <w:vAlign w:val="center"/>
            <w:hideMark/>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A21C3CD" w14:textId="77777777" w:rsidTr="00F555E9">
        <w:trPr>
          <w:trHeight w:val="165"/>
        </w:trPr>
        <w:tc>
          <w:tcPr>
            <w:tcW w:w="360" w:type="dxa"/>
            <w:vAlign w:val="center"/>
            <w:hideMark/>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94FED3E" w14:textId="77777777" w:rsidTr="00F555E9">
        <w:trPr>
          <w:trHeight w:val="165"/>
        </w:trPr>
        <w:tc>
          <w:tcPr>
            <w:tcW w:w="360" w:type="dxa"/>
            <w:vAlign w:val="center"/>
            <w:hideMark/>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008" w:type="dxa"/>
            <w:vAlign w:val="center"/>
            <w:hideMark/>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C17465C" w14:textId="77777777" w:rsidTr="00F555E9">
        <w:trPr>
          <w:trHeight w:val="165"/>
        </w:trPr>
        <w:tc>
          <w:tcPr>
            <w:tcW w:w="360" w:type="dxa"/>
            <w:vAlign w:val="center"/>
            <w:hideMark/>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7FA74543" w14:textId="77777777" w:rsidTr="00F555E9">
        <w:trPr>
          <w:trHeight w:val="165"/>
        </w:trPr>
        <w:tc>
          <w:tcPr>
            <w:tcW w:w="360" w:type="dxa"/>
            <w:vAlign w:val="center"/>
            <w:hideMark/>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008" w:type="dxa"/>
            <w:vAlign w:val="center"/>
            <w:hideMark/>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0A4002" w14:textId="77777777" w:rsidTr="00F555E9">
        <w:trPr>
          <w:trHeight w:val="165"/>
        </w:trPr>
        <w:tc>
          <w:tcPr>
            <w:tcW w:w="360" w:type="dxa"/>
            <w:vAlign w:val="center"/>
            <w:hideMark/>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3289135" w14:textId="77777777" w:rsidTr="00F555E9">
        <w:trPr>
          <w:trHeight w:val="165"/>
        </w:trPr>
        <w:tc>
          <w:tcPr>
            <w:tcW w:w="360" w:type="dxa"/>
            <w:vAlign w:val="center"/>
            <w:hideMark/>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008" w:type="dxa"/>
            <w:vAlign w:val="center"/>
            <w:hideMark/>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BCF9F3B" w14:textId="77777777" w:rsidTr="00F555E9">
        <w:trPr>
          <w:trHeight w:val="165"/>
        </w:trPr>
        <w:tc>
          <w:tcPr>
            <w:tcW w:w="360" w:type="dxa"/>
            <w:vAlign w:val="center"/>
            <w:hideMark/>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7B550A5" w14:textId="77777777" w:rsidTr="00F555E9">
        <w:trPr>
          <w:trHeight w:val="165"/>
        </w:trPr>
        <w:tc>
          <w:tcPr>
            <w:tcW w:w="360" w:type="dxa"/>
            <w:vAlign w:val="center"/>
            <w:hideMark/>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008" w:type="dxa"/>
            <w:vAlign w:val="center"/>
            <w:hideMark/>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2BC9279" w14:textId="77777777" w:rsidTr="00F555E9">
        <w:trPr>
          <w:trHeight w:val="180"/>
        </w:trPr>
        <w:tc>
          <w:tcPr>
            <w:tcW w:w="360" w:type="dxa"/>
            <w:vAlign w:val="center"/>
            <w:hideMark/>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40BE7E" w14:textId="77777777" w:rsidTr="00F555E9">
        <w:trPr>
          <w:trHeight w:val="165"/>
        </w:trPr>
        <w:tc>
          <w:tcPr>
            <w:tcW w:w="360" w:type="dxa"/>
            <w:vAlign w:val="center"/>
            <w:hideMark/>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008" w:type="dxa"/>
            <w:vAlign w:val="center"/>
            <w:hideMark/>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9AA8A4C" w14:textId="77777777" w:rsidTr="00F555E9">
        <w:trPr>
          <w:trHeight w:val="165"/>
        </w:trPr>
        <w:tc>
          <w:tcPr>
            <w:tcW w:w="360" w:type="dxa"/>
            <w:vAlign w:val="center"/>
            <w:hideMark/>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0A3877EE" w14:textId="77777777" w:rsidTr="00F555E9">
        <w:trPr>
          <w:trHeight w:val="165"/>
        </w:trPr>
        <w:tc>
          <w:tcPr>
            <w:tcW w:w="360" w:type="dxa"/>
            <w:vAlign w:val="center"/>
            <w:hideMark/>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5666139" w14:textId="77777777" w:rsidTr="00F555E9">
        <w:trPr>
          <w:trHeight w:val="165"/>
        </w:trPr>
        <w:tc>
          <w:tcPr>
            <w:tcW w:w="360" w:type="dxa"/>
            <w:vAlign w:val="center"/>
            <w:hideMark/>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C79F930" w14:textId="77777777" w:rsidTr="00F555E9">
        <w:trPr>
          <w:trHeight w:val="165"/>
        </w:trPr>
        <w:tc>
          <w:tcPr>
            <w:tcW w:w="360" w:type="dxa"/>
            <w:vAlign w:val="center"/>
            <w:hideMark/>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3C2CB49" w14:textId="77777777" w:rsidTr="00F555E9">
        <w:trPr>
          <w:trHeight w:val="165"/>
        </w:trPr>
        <w:tc>
          <w:tcPr>
            <w:tcW w:w="360" w:type="dxa"/>
            <w:vAlign w:val="center"/>
            <w:hideMark/>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5D220093" w14:textId="77777777" w:rsidTr="00F555E9">
        <w:trPr>
          <w:trHeight w:val="165"/>
        </w:trPr>
        <w:tc>
          <w:tcPr>
            <w:tcW w:w="360" w:type="dxa"/>
            <w:vAlign w:val="center"/>
            <w:hideMark/>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530F7B3E" w14:textId="77777777" w:rsidTr="00F555E9">
        <w:trPr>
          <w:trHeight w:val="165"/>
        </w:trPr>
        <w:tc>
          <w:tcPr>
            <w:tcW w:w="360" w:type="dxa"/>
            <w:vAlign w:val="center"/>
            <w:hideMark/>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3142034E" w14:textId="77777777" w:rsidTr="00F555E9">
        <w:trPr>
          <w:trHeight w:val="165"/>
        </w:trPr>
        <w:tc>
          <w:tcPr>
            <w:tcW w:w="360" w:type="dxa"/>
            <w:vAlign w:val="center"/>
            <w:hideMark/>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2721" w:rsidRPr="009B3DCC" w14:paraId="06A0A8A2" w14:textId="77777777" w:rsidTr="00F555E9">
        <w:trPr>
          <w:trHeight w:val="165"/>
        </w:trPr>
        <w:tc>
          <w:tcPr>
            <w:tcW w:w="360" w:type="dxa"/>
            <w:vAlign w:val="center"/>
            <w:hideMark/>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23920A4" w14:textId="77777777" w:rsidTr="00F555E9">
        <w:trPr>
          <w:trHeight w:val="165"/>
        </w:trPr>
        <w:tc>
          <w:tcPr>
            <w:tcW w:w="360" w:type="dxa"/>
            <w:vAlign w:val="center"/>
            <w:hideMark/>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417623EF" w14:textId="77777777" w:rsidTr="00F555E9">
        <w:trPr>
          <w:trHeight w:val="165"/>
        </w:trPr>
        <w:tc>
          <w:tcPr>
            <w:tcW w:w="360" w:type="dxa"/>
            <w:vAlign w:val="center"/>
            <w:hideMark/>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6B8A406" w14:textId="77777777" w:rsidTr="00F555E9">
        <w:trPr>
          <w:trHeight w:val="165"/>
        </w:trPr>
        <w:tc>
          <w:tcPr>
            <w:tcW w:w="360" w:type="dxa"/>
            <w:vAlign w:val="center"/>
            <w:hideMark/>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76A2407A" w14:textId="77777777" w:rsidTr="00F555E9">
        <w:trPr>
          <w:trHeight w:val="180"/>
        </w:trPr>
        <w:tc>
          <w:tcPr>
            <w:tcW w:w="360" w:type="dxa"/>
            <w:vAlign w:val="center"/>
            <w:hideMark/>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008" w:type="dxa"/>
            <w:vAlign w:val="center"/>
            <w:hideMark/>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0F2B83" w14:textId="77777777" w:rsidTr="00F555E9">
        <w:trPr>
          <w:trHeight w:val="165"/>
        </w:trPr>
        <w:tc>
          <w:tcPr>
            <w:tcW w:w="360" w:type="dxa"/>
            <w:vAlign w:val="center"/>
            <w:hideMark/>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6FD49EA" w14:textId="77777777" w:rsidTr="00F555E9">
        <w:trPr>
          <w:trHeight w:val="165"/>
        </w:trPr>
        <w:tc>
          <w:tcPr>
            <w:tcW w:w="360" w:type="dxa"/>
            <w:vAlign w:val="center"/>
            <w:hideMark/>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F4004C4" w14:textId="77777777" w:rsidTr="00F555E9">
        <w:trPr>
          <w:trHeight w:val="165"/>
        </w:trPr>
        <w:tc>
          <w:tcPr>
            <w:tcW w:w="360" w:type="dxa"/>
            <w:vAlign w:val="center"/>
            <w:hideMark/>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008" w:type="dxa"/>
            <w:vAlign w:val="center"/>
            <w:hideMark/>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2365A60A" w14:textId="77777777" w:rsidTr="00F555E9">
        <w:trPr>
          <w:trHeight w:val="165"/>
        </w:trPr>
        <w:tc>
          <w:tcPr>
            <w:tcW w:w="360" w:type="dxa"/>
            <w:vAlign w:val="center"/>
            <w:hideMark/>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A116E79" w14:textId="77777777" w:rsidTr="00F555E9">
        <w:trPr>
          <w:trHeight w:val="165"/>
        </w:trPr>
        <w:tc>
          <w:tcPr>
            <w:tcW w:w="360" w:type="dxa"/>
            <w:vAlign w:val="center"/>
            <w:hideMark/>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75D4E4F" w14:textId="77777777" w:rsidTr="00F555E9">
        <w:trPr>
          <w:trHeight w:val="165"/>
        </w:trPr>
        <w:tc>
          <w:tcPr>
            <w:tcW w:w="360" w:type="dxa"/>
            <w:vAlign w:val="center"/>
            <w:hideMark/>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07F0F516" w14:textId="77777777" w:rsidTr="00F555E9">
        <w:trPr>
          <w:trHeight w:val="165"/>
        </w:trPr>
        <w:tc>
          <w:tcPr>
            <w:tcW w:w="360" w:type="dxa"/>
            <w:vAlign w:val="center"/>
            <w:hideMark/>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7A0A5909" w14:textId="77777777" w:rsidTr="00F555E9">
        <w:trPr>
          <w:trHeight w:val="165"/>
        </w:trPr>
        <w:tc>
          <w:tcPr>
            <w:tcW w:w="360" w:type="dxa"/>
            <w:vAlign w:val="center"/>
            <w:hideMark/>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BE393F6" w14:textId="77777777" w:rsidTr="00F555E9">
        <w:trPr>
          <w:trHeight w:val="165"/>
        </w:trPr>
        <w:tc>
          <w:tcPr>
            <w:tcW w:w="360" w:type="dxa"/>
            <w:vAlign w:val="center"/>
            <w:hideMark/>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35C1FC3" w14:textId="77777777" w:rsidTr="00F555E9">
        <w:trPr>
          <w:trHeight w:val="165"/>
        </w:trPr>
        <w:tc>
          <w:tcPr>
            <w:tcW w:w="360" w:type="dxa"/>
            <w:vAlign w:val="center"/>
            <w:hideMark/>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5B044EF" w14:textId="77777777" w:rsidTr="00F555E9">
        <w:trPr>
          <w:trHeight w:val="165"/>
        </w:trPr>
        <w:tc>
          <w:tcPr>
            <w:tcW w:w="360" w:type="dxa"/>
            <w:vAlign w:val="center"/>
            <w:hideMark/>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52CCD24" w14:textId="77777777" w:rsidTr="00F555E9">
        <w:trPr>
          <w:trHeight w:val="165"/>
        </w:trPr>
        <w:tc>
          <w:tcPr>
            <w:tcW w:w="360" w:type="dxa"/>
            <w:vAlign w:val="center"/>
            <w:hideMark/>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FBCF6AA" w14:textId="77777777" w:rsidTr="00F555E9">
        <w:trPr>
          <w:trHeight w:val="165"/>
        </w:trPr>
        <w:tc>
          <w:tcPr>
            <w:tcW w:w="360" w:type="dxa"/>
            <w:vAlign w:val="center"/>
            <w:hideMark/>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47891CC" w14:textId="77777777" w:rsidTr="00F555E9">
        <w:trPr>
          <w:trHeight w:val="180"/>
        </w:trPr>
        <w:tc>
          <w:tcPr>
            <w:tcW w:w="360" w:type="dxa"/>
            <w:vAlign w:val="center"/>
            <w:hideMark/>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4ADBEB9" w14:textId="77777777" w:rsidTr="00F555E9">
        <w:trPr>
          <w:trHeight w:val="165"/>
        </w:trPr>
        <w:tc>
          <w:tcPr>
            <w:tcW w:w="360" w:type="dxa"/>
            <w:vAlign w:val="center"/>
            <w:hideMark/>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6D022D4" w14:textId="77777777" w:rsidTr="00F555E9">
        <w:trPr>
          <w:trHeight w:val="165"/>
        </w:trPr>
        <w:tc>
          <w:tcPr>
            <w:tcW w:w="360" w:type="dxa"/>
            <w:vAlign w:val="center"/>
            <w:hideMark/>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CCA6403" w14:textId="77777777" w:rsidTr="00F555E9">
        <w:trPr>
          <w:trHeight w:val="165"/>
        </w:trPr>
        <w:tc>
          <w:tcPr>
            <w:tcW w:w="360" w:type="dxa"/>
            <w:vAlign w:val="center"/>
            <w:hideMark/>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7AC8AB" w14:textId="77777777" w:rsidTr="00F555E9">
        <w:trPr>
          <w:trHeight w:val="165"/>
        </w:trPr>
        <w:tc>
          <w:tcPr>
            <w:tcW w:w="360" w:type="dxa"/>
            <w:vAlign w:val="center"/>
            <w:hideMark/>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73F1970" w14:textId="77777777" w:rsidTr="00F555E9">
        <w:trPr>
          <w:trHeight w:val="165"/>
        </w:trPr>
        <w:tc>
          <w:tcPr>
            <w:tcW w:w="360" w:type="dxa"/>
            <w:vAlign w:val="center"/>
            <w:hideMark/>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58BA8D02" w14:textId="77777777" w:rsidTr="00F555E9">
        <w:trPr>
          <w:trHeight w:val="165"/>
        </w:trPr>
        <w:tc>
          <w:tcPr>
            <w:tcW w:w="360" w:type="dxa"/>
            <w:vAlign w:val="center"/>
            <w:hideMark/>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487D34D" w14:textId="77777777" w:rsidTr="00F555E9">
        <w:trPr>
          <w:trHeight w:val="165"/>
        </w:trPr>
        <w:tc>
          <w:tcPr>
            <w:tcW w:w="360" w:type="dxa"/>
            <w:vAlign w:val="center"/>
            <w:hideMark/>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9FC3C91" w14:textId="77777777" w:rsidTr="00F555E9">
        <w:trPr>
          <w:trHeight w:val="165"/>
        </w:trPr>
        <w:tc>
          <w:tcPr>
            <w:tcW w:w="360" w:type="dxa"/>
            <w:vAlign w:val="center"/>
            <w:hideMark/>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205B3838" w14:textId="77777777" w:rsidTr="00F555E9">
        <w:trPr>
          <w:trHeight w:val="165"/>
        </w:trPr>
        <w:tc>
          <w:tcPr>
            <w:tcW w:w="360" w:type="dxa"/>
            <w:vAlign w:val="center"/>
            <w:hideMark/>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C4AFF7E" w14:textId="77777777" w:rsidTr="00F555E9">
        <w:trPr>
          <w:trHeight w:val="165"/>
        </w:trPr>
        <w:tc>
          <w:tcPr>
            <w:tcW w:w="360" w:type="dxa"/>
            <w:vAlign w:val="center"/>
            <w:hideMark/>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6C71A23B" w14:textId="77777777" w:rsidTr="00F555E9">
        <w:trPr>
          <w:trHeight w:val="165"/>
        </w:trPr>
        <w:tc>
          <w:tcPr>
            <w:tcW w:w="360" w:type="dxa"/>
            <w:vAlign w:val="center"/>
            <w:hideMark/>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28EC4D7B" w14:textId="77777777" w:rsidTr="00F555E9">
        <w:trPr>
          <w:trHeight w:val="165"/>
        </w:trPr>
        <w:tc>
          <w:tcPr>
            <w:tcW w:w="360" w:type="dxa"/>
            <w:vAlign w:val="center"/>
            <w:hideMark/>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0B478FAD" w14:textId="77777777" w:rsidTr="00F555E9">
        <w:trPr>
          <w:trHeight w:val="165"/>
        </w:trPr>
        <w:tc>
          <w:tcPr>
            <w:tcW w:w="360" w:type="dxa"/>
            <w:vAlign w:val="center"/>
            <w:hideMark/>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D257AD0" w14:textId="77777777" w:rsidTr="00F555E9">
        <w:trPr>
          <w:trHeight w:val="165"/>
        </w:trPr>
        <w:tc>
          <w:tcPr>
            <w:tcW w:w="360" w:type="dxa"/>
            <w:vAlign w:val="center"/>
            <w:hideMark/>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ACDAA1" w14:textId="77777777" w:rsidTr="00F555E9">
        <w:trPr>
          <w:trHeight w:val="180"/>
        </w:trPr>
        <w:tc>
          <w:tcPr>
            <w:tcW w:w="360" w:type="dxa"/>
            <w:vAlign w:val="center"/>
            <w:hideMark/>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434BF25" w14:textId="77777777" w:rsidTr="00F555E9">
        <w:trPr>
          <w:trHeight w:val="165"/>
        </w:trPr>
        <w:tc>
          <w:tcPr>
            <w:tcW w:w="360" w:type="dxa"/>
            <w:vAlign w:val="center"/>
            <w:hideMark/>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641FF9CE" w14:textId="77777777" w:rsidTr="00F555E9">
        <w:trPr>
          <w:trHeight w:val="165"/>
        </w:trPr>
        <w:tc>
          <w:tcPr>
            <w:tcW w:w="360" w:type="dxa"/>
            <w:vAlign w:val="center"/>
            <w:hideMark/>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1E3F917" w14:textId="77777777" w:rsidTr="00F555E9">
        <w:trPr>
          <w:trHeight w:val="165"/>
        </w:trPr>
        <w:tc>
          <w:tcPr>
            <w:tcW w:w="360" w:type="dxa"/>
            <w:vAlign w:val="center"/>
            <w:hideMark/>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0423176" w14:textId="77777777" w:rsidTr="00F555E9">
        <w:trPr>
          <w:trHeight w:val="165"/>
        </w:trPr>
        <w:tc>
          <w:tcPr>
            <w:tcW w:w="360" w:type="dxa"/>
            <w:vAlign w:val="center"/>
            <w:hideMark/>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008" w:type="dxa"/>
            <w:vAlign w:val="center"/>
            <w:hideMark/>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9BFF881" w14:textId="77777777" w:rsidTr="00F555E9">
        <w:trPr>
          <w:trHeight w:val="165"/>
        </w:trPr>
        <w:tc>
          <w:tcPr>
            <w:tcW w:w="360" w:type="dxa"/>
            <w:vAlign w:val="center"/>
            <w:hideMark/>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3B6FABD" w14:textId="77777777" w:rsidTr="00F555E9">
        <w:trPr>
          <w:trHeight w:val="165"/>
        </w:trPr>
        <w:tc>
          <w:tcPr>
            <w:tcW w:w="360" w:type="dxa"/>
            <w:vAlign w:val="center"/>
            <w:hideMark/>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008" w:type="dxa"/>
            <w:vAlign w:val="center"/>
            <w:hideMark/>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F33732D" w14:textId="77777777" w:rsidTr="00F555E9">
        <w:trPr>
          <w:trHeight w:val="165"/>
        </w:trPr>
        <w:tc>
          <w:tcPr>
            <w:tcW w:w="360" w:type="dxa"/>
            <w:vAlign w:val="center"/>
            <w:hideMark/>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18C9456" w14:textId="77777777" w:rsidTr="00F555E9">
        <w:trPr>
          <w:trHeight w:val="165"/>
        </w:trPr>
        <w:tc>
          <w:tcPr>
            <w:tcW w:w="360" w:type="dxa"/>
            <w:vAlign w:val="center"/>
            <w:hideMark/>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008" w:type="dxa"/>
            <w:vAlign w:val="center"/>
            <w:hideMark/>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9010052" w14:textId="77777777" w:rsidTr="00F555E9">
        <w:trPr>
          <w:trHeight w:val="165"/>
        </w:trPr>
        <w:tc>
          <w:tcPr>
            <w:tcW w:w="360" w:type="dxa"/>
            <w:vAlign w:val="center"/>
            <w:hideMark/>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008" w:type="dxa"/>
            <w:vAlign w:val="center"/>
            <w:hideMark/>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89D425D" w14:textId="77777777" w:rsidTr="00F555E9">
        <w:trPr>
          <w:trHeight w:val="165"/>
        </w:trPr>
        <w:tc>
          <w:tcPr>
            <w:tcW w:w="360" w:type="dxa"/>
            <w:vAlign w:val="center"/>
            <w:hideMark/>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008" w:type="dxa"/>
            <w:vAlign w:val="center"/>
            <w:hideMark/>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FA0D3A1" w14:textId="77777777" w:rsidTr="00F555E9">
        <w:trPr>
          <w:trHeight w:val="165"/>
        </w:trPr>
        <w:tc>
          <w:tcPr>
            <w:tcW w:w="360" w:type="dxa"/>
            <w:vAlign w:val="center"/>
            <w:hideMark/>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823B6D8" w14:textId="77777777" w:rsidTr="00F555E9">
        <w:trPr>
          <w:trHeight w:val="165"/>
        </w:trPr>
        <w:tc>
          <w:tcPr>
            <w:tcW w:w="360" w:type="dxa"/>
            <w:vAlign w:val="center"/>
            <w:hideMark/>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F36F135" w14:textId="77777777" w:rsidTr="00F555E9">
        <w:trPr>
          <w:trHeight w:val="165"/>
        </w:trPr>
        <w:tc>
          <w:tcPr>
            <w:tcW w:w="360" w:type="dxa"/>
            <w:vAlign w:val="center"/>
            <w:hideMark/>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29B3C5D0" w14:textId="77777777" w:rsidTr="00F555E9">
        <w:trPr>
          <w:trHeight w:val="180"/>
        </w:trPr>
        <w:tc>
          <w:tcPr>
            <w:tcW w:w="360" w:type="dxa"/>
            <w:vAlign w:val="center"/>
            <w:hideMark/>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415E18DC" w14:textId="77777777" w:rsidTr="00F555E9">
        <w:trPr>
          <w:trHeight w:val="165"/>
        </w:trPr>
        <w:tc>
          <w:tcPr>
            <w:tcW w:w="360" w:type="dxa"/>
            <w:vAlign w:val="center"/>
            <w:hideMark/>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A513DFB" w14:textId="77777777" w:rsidTr="00F555E9">
        <w:trPr>
          <w:trHeight w:val="165"/>
        </w:trPr>
        <w:tc>
          <w:tcPr>
            <w:tcW w:w="360" w:type="dxa"/>
            <w:vAlign w:val="center"/>
            <w:hideMark/>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26216C39" w14:textId="77777777" w:rsidTr="00F555E9">
        <w:trPr>
          <w:trHeight w:val="165"/>
        </w:trPr>
        <w:tc>
          <w:tcPr>
            <w:tcW w:w="360" w:type="dxa"/>
            <w:vAlign w:val="center"/>
            <w:hideMark/>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6EC4ABD1" w14:textId="77777777" w:rsidTr="00F555E9">
        <w:trPr>
          <w:trHeight w:val="165"/>
        </w:trPr>
        <w:tc>
          <w:tcPr>
            <w:tcW w:w="360" w:type="dxa"/>
            <w:vAlign w:val="center"/>
            <w:hideMark/>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FAF6294" w14:textId="77777777" w:rsidTr="00F555E9">
        <w:trPr>
          <w:trHeight w:val="165"/>
        </w:trPr>
        <w:tc>
          <w:tcPr>
            <w:tcW w:w="360" w:type="dxa"/>
            <w:vAlign w:val="center"/>
            <w:hideMark/>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6EE514" w14:textId="77777777" w:rsidTr="00F555E9">
        <w:trPr>
          <w:trHeight w:val="165"/>
        </w:trPr>
        <w:tc>
          <w:tcPr>
            <w:tcW w:w="360" w:type="dxa"/>
            <w:vAlign w:val="center"/>
            <w:hideMark/>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7A00375" w14:textId="77777777" w:rsidTr="00F555E9">
        <w:trPr>
          <w:trHeight w:val="165"/>
        </w:trPr>
        <w:tc>
          <w:tcPr>
            <w:tcW w:w="360" w:type="dxa"/>
            <w:vAlign w:val="center"/>
            <w:hideMark/>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271C9DC" w14:textId="77777777" w:rsidTr="00F555E9">
        <w:trPr>
          <w:trHeight w:val="165"/>
        </w:trPr>
        <w:tc>
          <w:tcPr>
            <w:tcW w:w="360" w:type="dxa"/>
            <w:vAlign w:val="center"/>
            <w:hideMark/>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B01E494" w14:textId="77777777" w:rsidTr="00F555E9">
        <w:trPr>
          <w:trHeight w:val="165"/>
        </w:trPr>
        <w:tc>
          <w:tcPr>
            <w:tcW w:w="360" w:type="dxa"/>
            <w:vAlign w:val="center"/>
            <w:hideMark/>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445197C" w14:textId="77777777" w:rsidTr="00F555E9">
        <w:trPr>
          <w:trHeight w:val="165"/>
        </w:trPr>
        <w:tc>
          <w:tcPr>
            <w:tcW w:w="360" w:type="dxa"/>
            <w:vAlign w:val="center"/>
            <w:hideMark/>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0CC9075" w14:textId="77777777" w:rsidTr="00F555E9">
        <w:trPr>
          <w:trHeight w:val="165"/>
        </w:trPr>
        <w:tc>
          <w:tcPr>
            <w:tcW w:w="360" w:type="dxa"/>
            <w:vAlign w:val="center"/>
            <w:hideMark/>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E1887F2" w14:textId="77777777" w:rsidTr="00F555E9">
        <w:trPr>
          <w:trHeight w:val="165"/>
        </w:trPr>
        <w:tc>
          <w:tcPr>
            <w:tcW w:w="360" w:type="dxa"/>
            <w:vAlign w:val="center"/>
            <w:hideMark/>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008" w:type="dxa"/>
            <w:vAlign w:val="center"/>
            <w:hideMark/>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555D0C8" w14:textId="77777777" w:rsidTr="00F555E9">
        <w:trPr>
          <w:trHeight w:val="165"/>
        </w:trPr>
        <w:tc>
          <w:tcPr>
            <w:tcW w:w="360" w:type="dxa"/>
            <w:vAlign w:val="center"/>
            <w:hideMark/>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008" w:type="dxa"/>
            <w:vAlign w:val="center"/>
            <w:hideMark/>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598869" w14:textId="77777777" w:rsidTr="00F555E9">
        <w:trPr>
          <w:trHeight w:val="180"/>
        </w:trPr>
        <w:tc>
          <w:tcPr>
            <w:tcW w:w="360" w:type="dxa"/>
            <w:vAlign w:val="center"/>
            <w:hideMark/>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008" w:type="dxa"/>
            <w:vAlign w:val="center"/>
            <w:hideMark/>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A103027" w14:textId="77777777" w:rsidTr="00F555E9">
        <w:trPr>
          <w:trHeight w:val="165"/>
        </w:trPr>
        <w:tc>
          <w:tcPr>
            <w:tcW w:w="360" w:type="dxa"/>
            <w:vAlign w:val="center"/>
            <w:hideMark/>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008" w:type="dxa"/>
            <w:vAlign w:val="center"/>
            <w:hideMark/>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07498C6" w14:textId="77777777" w:rsidTr="00F555E9">
        <w:trPr>
          <w:trHeight w:val="165"/>
        </w:trPr>
        <w:tc>
          <w:tcPr>
            <w:tcW w:w="360" w:type="dxa"/>
            <w:vAlign w:val="center"/>
            <w:hideMark/>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008" w:type="dxa"/>
            <w:vAlign w:val="center"/>
            <w:hideMark/>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CED92D9" w14:textId="77777777" w:rsidTr="00F555E9">
        <w:trPr>
          <w:trHeight w:val="165"/>
        </w:trPr>
        <w:tc>
          <w:tcPr>
            <w:tcW w:w="360" w:type="dxa"/>
            <w:vAlign w:val="center"/>
            <w:hideMark/>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ADF725B" w14:textId="77777777" w:rsidTr="00F555E9">
        <w:trPr>
          <w:trHeight w:val="165"/>
        </w:trPr>
        <w:tc>
          <w:tcPr>
            <w:tcW w:w="360" w:type="dxa"/>
            <w:vAlign w:val="center"/>
            <w:hideMark/>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9206989" w14:textId="77777777" w:rsidTr="00F555E9">
        <w:trPr>
          <w:trHeight w:val="165"/>
        </w:trPr>
        <w:tc>
          <w:tcPr>
            <w:tcW w:w="360" w:type="dxa"/>
            <w:vAlign w:val="center"/>
            <w:hideMark/>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6E80C79" w14:textId="77777777" w:rsidTr="00F555E9">
        <w:trPr>
          <w:trHeight w:val="165"/>
        </w:trPr>
        <w:tc>
          <w:tcPr>
            <w:tcW w:w="360" w:type="dxa"/>
            <w:vAlign w:val="center"/>
            <w:hideMark/>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062097EF" w14:textId="77777777" w:rsidTr="00F555E9">
        <w:trPr>
          <w:trHeight w:val="165"/>
        </w:trPr>
        <w:tc>
          <w:tcPr>
            <w:tcW w:w="360" w:type="dxa"/>
            <w:vAlign w:val="center"/>
            <w:hideMark/>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E46B2E2" w14:textId="77777777" w:rsidTr="00F555E9">
        <w:trPr>
          <w:trHeight w:val="165"/>
        </w:trPr>
        <w:tc>
          <w:tcPr>
            <w:tcW w:w="360" w:type="dxa"/>
            <w:vAlign w:val="center"/>
            <w:hideMark/>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6B1D7E0" w14:textId="77777777" w:rsidTr="00F555E9">
        <w:trPr>
          <w:trHeight w:val="165"/>
        </w:trPr>
        <w:tc>
          <w:tcPr>
            <w:tcW w:w="360" w:type="dxa"/>
            <w:vAlign w:val="center"/>
            <w:hideMark/>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77C6DF80" w14:textId="77777777" w:rsidTr="00F555E9">
        <w:trPr>
          <w:trHeight w:val="165"/>
        </w:trPr>
        <w:tc>
          <w:tcPr>
            <w:tcW w:w="360" w:type="dxa"/>
            <w:vAlign w:val="center"/>
            <w:hideMark/>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5F80EDF" w14:textId="77777777" w:rsidTr="00F555E9">
        <w:trPr>
          <w:trHeight w:val="165"/>
        </w:trPr>
        <w:tc>
          <w:tcPr>
            <w:tcW w:w="360" w:type="dxa"/>
            <w:vAlign w:val="center"/>
            <w:hideMark/>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E82387E" w14:textId="77777777" w:rsidTr="00F555E9">
        <w:trPr>
          <w:trHeight w:val="165"/>
        </w:trPr>
        <w:tc>
          <w:tcPr>
            <w:tcW w:w="360" w:type="dxa"/>
            <w:vAlign w:val="center"/>
            <w:hideMark/>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4AA00D7" w14:textId="77777777" w:rsidTr="00F555E9">
        <w:trPr>
          <w:trHeight w:val="165"/>
        </w:trPr>
        <w:tc>
          <w:tcPr>
            <w:tcW w:w="360" w:type="dxa"/>
            <w:vAlign w:val="center"/>
            <w:hideMark/>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F86630B" w14:textId="77777777" w:rsidTr="00F555E9">
        <w:trPr>
          <w:trHeight w:val="165"/>
        </w:trPr>
        <w:tc>
          <w:tcPr>
            <w:tcW w:w="360" w:type="dxa"/>
            <w:vAlign w:val="center"/>
            <w:hideMark/>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85A3748" w14:textId="77777777" w:rsidTr="00F555E9">
        <w:trPr>
          <w:trHeight w:val="180"/>
        </w:trPr>
        <w:tc>
          <w:tcPr>
            <w:tcW w:w="360" w:type="dxa"/>
            <w:vAlign w:val="center"/>
            <w:hideMark/>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990C47B" w14:textId="77777777" w:rsidTr="00F555E9">
        <w:trPr>
          <w:trHeight w:val="165"/>
        </w:trPr>
        <w:tc>
          <w:tcPr>
            <w:tcW w:w="360" w:type="dxa"/>
            <w:vAlign w:val="center"/>
            <w:hideMark/>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ED1B76E" w14:textId="77777777" w:rsidTr="00F555E9">
        <w:trPr>
          <w:trHeight w:val="165"/>
        </w:trPr>
        <w:tc>
          <w:tcPr>
            <w:tcW w:w="360" w:type="dxa"/>
            <w:vAlign w:val="center"/>
            <w:hideMark/>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008" w:type="dxa"/>
            <w:vAlign w:val="center"/>
            <w:hideMark/>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D9B4B5" w14:textId="77777777" w:rsidTr="00F555E9">
        <w:trPr>
          <w:trHeight w:val="165"/>
        </w:trPr>
        <w:tc>
          <w:tcPr>
            <w:tcW w:w="360" w:type="dxa"/>
            <w:vAlign w:val="center"/>
            <w:hideMark/>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44283B2" w14:textId="77777777" w:rsidTr="00F555E9">
        <w:trPr>
          <w:trHeight w:val="165"/>
        </w:trPr>
        <w:tc>
          <w:tcPr>
            <w:tcW w:w="360" w:type="dxa"/>
            <w:vAlign w:val="center"/>
            <w:hideMark/>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C88F387" w14:textId="77777777" w:rsidTr="00F555E9">
        <w:trPr>
          <w:trHeight w:val="165"/>
        </w:trPr>
        <w:tc>
          <w:tcPr>
            <w:tcW w:w="360" w:type="dxa"/>
            <w:vAlign w:val="center"/>
            <w:hideMark/>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04CBC0C" w14:textId="77777777" w:rsidTr="00F555E9">
        <w:trPr>
          <w:trHeight w:val="165"/>
        </w:trPr>
        <w:tc>
          <w:tcPr>
            <w:tcW w:w="360" w:type="dxa"/>
            <w:vAlign w:val="center"/>
            <w:hideMark/>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16A2663" w14:textId="77777777" w:rsidTr="00F555E9">
        <w:trPr>
          <w:trHeight w:val="165"/>
        </w:trPr>
        <w:tc>
          <w:tcPr>
            <w:tcW w:w="360" w:type="dxa"/>
            <w:vAlign w:val="center"/>
            <w:hideMark/>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008" w:type="dxa"/>
            <w:vAlign w:val="center"/>
            <w:hideMark/>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D52C81" w14:textId="77777777" w:rsidTr="00F555E9">
        <w:trPr>
          <w:trHeight w:val="165"/>
        </w:trPr>
        <w:tc>
          <w:tcPr>
            <w:tcW w:w="360" w:type="dxa"/>
            <w:vAlign w:val="center"/>
            <w:hideMark/>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62D4214A" w14:textId="77777777" w:rsidTr="00F555E9">
        <w:trPr>
          <w:trHeight w:val="165"/>
        </w:trPr>
        <w:tc>
          <w:tcPr>
            <w:tcW w:w="360" w:type="dxa"/>
            <w:vAlign w:val="center"/>
            <w:hideMark/>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1535FF5" w14:textId="77777777" w:rsidTr="00F555E9">
        <w:trPr>
          <w:trHeight w:val="165"/>
        </w:trPr>
        <w:tc>
          <w:tcPr>
            <w:tcW w:w="360" w:type="dxa"/>
            <w:vAlign w:val="center"/>
            <w:hideMark/>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8450743" w14:textId="77777777" w:rsidTr="00F555E9">
        <w:trPr>
          <w:trHeight w:val="165"/>
        </w:trPr>
        <w:tc>
          <w:tcPr>
            <w:tcW w:w="360" w:type="dxa"/>
            <w:vAlign w:val="center"/>
            <w:hideMark/>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337F4948" w14:textId="77777777" w:rsidTr="00F555E9">
        <w:trPr>
          <w:trHeight w:val="165"/>
        </w:trPr>
        <w:tc>
          <w:tcPr>
            <w:tcW w:w="360" w:type="dxa"/>
            <w:vAlign w:val="center"/>
            <w:hideMark/>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A6A293C" w14:textId="77777777" w:rsidTr="00F555E9">
        <w:trPr>
          <w:trHeight w:val="165"/>
        </w:trPr>
        <w:tc>
          <w:tcPr>
            <w:tcW w:w="360" w:type="dxa"/>
            <w:vAlign w:val="center"/>
            <w:hideMark/>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F570E59" w14:textId="77777777" w:rsidTr="00F555E9">
        <w:trPr>
          <w:trHeight w:val="180"/>
        </w:trPr>
        <w:tc>
          <w:tcPr>
            <w:tcW w:w="360" w:type="dxa"/>
            <w:vAlign w:val="center"/>
            <w:hideMark/>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5105A78" w14:textId="77777777" w:rsidTr="00F555E9">
        <w:trPr>
          <w:trHeight w:val="165"/>
        </w:trPr>
        <w:tc>
          <w:tcPr>
            <w:tcW w:w="360" w:type="dxa"/>
            <w:vAlign w:val="center"/>
            <w:hideMark/>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56CF4E9C" w14:textId="77777777" w:rsidTr="00F555E9">
        <w:trPr>
          <w:trHeight w:val="165"/>
        </w:trPr>
        <w:tc>
          <w:tcPr>
            <w:tcW w:w="360" w:type="dxa"/>
            <w:vAlign w:val="center"/>
            <w:hideMark/>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DDD274A" w14:textId="77777777" w:rsidTr="00F555E9">
        <w:trPr>
          <w:trHeight w:val="165"/>
        </w:trPr>
        <w:tc>
          <w:tcPr>
            <w:tcW w:w="360" w:type="dxa"/>
            <w:vAlign w:val="center"/>
            <w:hideMark/>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F342DAC" w14:textId="77777777" w:rsidTr="00F555E9">
        <w:trPr>
          <w:trHeight w:val="165"/>
        </w:trPr>
        <w:tc>
          <w:tcPr>
            <w:tcW w:w="360" w:type="dxa"/>
            <w:vAlign w:val="center"/>
            <w:hideMark/>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3ACEDF9" w14:textId="77777777" w:rsidTr="00F555E9">
        <w:trPr>
          <w:trHeight w:val="165"/>
        </w:trPr>
        <w:tc>
          <w:tcPr>
            <w:tcW w:w="360" w:type="dxa"/>
            <w:vAlign w:val="center"/>
            <w:hideMark/>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F76B83B" w14:textId="77777777" w:rsidTr="00F555E9">
        <w:trPr>
          <w:trHeight w:val="165"/>
        </w:trPr>
        <w:tc>
          <w:tcPr>
            <w:tcW w:w="360" w:type="dxa"/>
            <w:vAlign w:val="center"/>
            <w:hideMark/>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01BB739" w14:textId="77777777" w:rsidTr="00F555E9">
        <w:trPr>
          <w:trHeight w:val="165"/>
        </w:trPr>
        <w:tc>
          <w:tcPr>
            <w:tcW w:w="360" w:type="dxa"/>
            <w:vAlign w:val="center"/>
            <w:hideMark/>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4680F3D" w14:textId="77777777" w:rsidTr="00F555E9">
        <w:trPr>
          <w:trHeight w:val="165"/>
        </w:trPr>
        <w:tc>
          <w:tcPr>
            <w:tcW w:w="360" w:type="dxa"/>
            <w:vAlign w:val="center"/>
            <w:hideMark/>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1AFCCC4" w14:textId="77777777" w:rsidTr="00F555E9">
        <w:trPr>
          <w:trHeight w:val="165"/>
        </w:trPr>
        <w:tc>
          <w:tcPr>
            <w:tcW w:w="360" w:type="dxa"/>
            <w:vAlign w:val="center"/>
            <w:hideMark/>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008" w:type="dxa"/>
            <w:vAlign w:val="center"/>
            <w:hideMark/>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E289E10" w14:textId="77777777" w:rsidTr="00F555E9">
        <w:trPr>
          <w:trHeight w:val="165"/>
        </w:trPr>
        <w:tc>
          <w:tcPr>
            <w:tcW w:w="360" w:type="dxa"/>
            <w:vAlign w:val="center"/>
            <w:hideMark/>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B705CB2" w14:textId="77777777" w:rsidTr="00F555E9">
        <w:trPr>
          <w:trHeight w:val="165"/>
        </w:trPr>
        <w:tc>
          <w:tcPr>
            <w:tcW w:w="360" w:type="dxa"/>
            <w:vAlign w:val="center"/>
            <w:hideMark/>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7B4AF5B4" w14:textId="77777777" w:rsidTr="00F555E9">
        <w:trPr>
          <w:trHeight w:val="165"/>
        </w:trPr>
        <w:tc>
          <w:tcPr>
            <w:tcW w:w="360" w:type="dxa"/>
            <w:vAlign w:val="center"/>
            <w:hideMark/>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0CC916AF" w14:textId="77777777" w:rsidTr="00F555E9">
        <w:trPr>
          <w:trHeight w:val="165"/>
        </w:trPr>
        <w:tc>
          <w:tcPr>
            <w:tcW w:w="360" w:type="dxa"/>
            <w:vAlign w:val="center"/>
            <w:hideMark/>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2328A78D" w14:textId="77777777" w:rsidTr="00F555E9">
        <w:trPr>
          <w:trHeight w:val="180"/>
        </w:trPr>
        <w:tc>
          <w:tcPr>
            <w:tcW w:w="360" w:type="dxa"/>
            <w:vAlign w:val="center"/>
            <w:hideMark/>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6302717E" w14:textId="77777777" w:rsidTr="00F555E9">
        <w:trPr>
          <w:trHeight w:val="165"/>
        </w:trPr>
        <w:tc>
          <w:tcPr>
            <w:tcW w:w="360" w:type="dxa"/>
            <w:vAlign w:val="center"/>
            <w:hideMark/>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C57C492" w14:textId="77777777" w:rsidTr="00F555E9">
        <w:trPr>
          <w:trHeight w:val="165"/>
        </w:trPr>
        <w:tc>
          <w:tcPr>
            <w:tcW w:w="360" w:type="dxa"/>
            <w:vAlign w:val="center"/>
            <w:hideMark/>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0684C729" w14:textId="77777777" w:rsidTr="00F555E9">
        <w:trPr>
          <w:trHeight w:val="165"/>
        </w:trPr>
        <w:tc>
          <w:tcPr>
            <w:tcW w:w="360" w:type="dxa"/>
            <w:vAlign w:val="center"/>
            <w:hideMark/>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89B2474" w14:textId="77777777" w:rsidTr="00F555E9">
        <w:trPr>
          <w:trHeight w:val="165"/>
        </w:trPr>
        <w:tc>
          <w:tcPr>
            <w:tcW w:w="360" w:type="dxa"/>
            <w:vAlign w:val="center"/>
            <w:hideMark/>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2FE129D" w14:textId="77777777" w:rsidTr="00F555E9">
        <w:trPr>
          <w:trHeight w:val="165"/>
        </w:trPr>
        <w:tc>
          <w:tcPr>
            <w:tcW w:w="360" w:type="dxa"/>
            <w:vAlign w:val="center"/>
            <w:hideMark/>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136A9F1C" w14:textId="77777777" w:rsidTr="00F555E9">
        <w:trPr>
          <w:trHeight w:val="165"/>
        </w:trPr>
        <w:tc>
          <w:tcPr>
            <w:tcW w:w="360" w:type="dxa"/>
            <w:vAlign w:val="center"/>
            <w:hideMark/>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DD3647D" w14:textId="77777777" w:rsidTr="00F555E9">
        <w:trPr>
          <w:trHeight w:val="165"/>
        </w:trPr>
        <w:tc>
          <w:tcPr>
            <w:tcW w:w="360" w:type="dxa"/>
            <w:vAlign w:val="center"/>
            <w:hideMark/>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96989A" w14:textId="77777777" w:rsidTr="00F555E9">
        <w:trPr>
          <w:trHeight w:val="165"/>
        </w:trPr>
        <w:tc>
          <w:tcPr>
            <w:tcW w:w="360" w:type="dxa"/>
            <w:vAlign w:val="center"/>
            <w:hideMark/>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990D774" w14:textId="77777777" w:rsidTr="00F555E9">
        <w:trPr>
          <w:trHeight w:val="165"/>
        </w:trPr>
        <w:tc>
          <w:tcPr>
            <w:tcW w:w="360" w:type="dxa"/>
            <w:vAlign w:val="center"/>
            <w:hideMark/>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B5AA3AD" w14:textId="77777777" w:rsidTr="00F555E9">
        <w:trPr>
          <w:trHeight w:val="165"/>
        </w:trPr>
        <w:tc>
          <w:tcPr>
            <w:tcW w:w="360" w:type="dxa"/>
            <w:vAlign w:val="center"/>
            <w:hideMark/>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B20B268" w14:textId="77777777" w:rsidTr="00F555E9">
        <w:trPr>
          <w:trHeight w:val="165"/>
        </w:trPr>
        <w:tc>
          <w:tcPr>
            <w:tcW w:w="360" w:type="dxa"/>
            <w:vAlign w:val="center"/>
            <w:hideMark/>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008" w:type="dxa"/>
            <w:vAlign w:val="center"/>
            <w:hideMark/>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566FAD9D" w14:textId="77777777" w:rsidTr="00F555E9">
        <w:trPr>
          <w:trHeight w:val="165"/>
        </w:trPr>
        <w:tc>
          <w:tcPr>
            <w:tcW w:w="360" w:type="dxa"/>
            <w:vAlign w:val="center"/>
            <w:hideMark/>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6B54D11" w14:textId="77777777" w:rsidTr="00F555E9">
        <w:trPr>
          <w:trHeight w:val="165"/>
        </w:trPr>
        <w:tc>
          <w:tcPr>
            <w:tcW w:w="360" w:type="dxa"/>
            <w:vAlign w:val="center"/>
            <w:hideMark/>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008" w:type="dxa"/>
            <w:vAlign w:val="center"/>
            <w:hideMark/>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E47BFC0" w14:textId="77777777" w:rsidTr="00F555E9">
        <w:trPr>
          <w:trHeight w:val="180"/>
        </w:trPr>
        <w:tc>
          <w:tcPr>
            <w:tcW w:w="360" w:type="dxa"/>
            <w:vAlign w:val="center"/>
            <w:hideMark/>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008" w:type="dxa"/>
            <w:vAlign w:val="center"/>
            <w:hideMark/>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786F211" w14:textId="77777777" w:rsidTr="00F555E9">
        <w:trPr>
          <w:trHeight w:val="165"/>
        </w:trPr>
        <w:tc>
          <w:tcPr>
            <w:tcW w:w="360" w:type="dxa"/>
            <w:vAlign w:val="center"/>
            <w:hideMark/>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008" w:type="dxa"/>
            <w:vAlign w:val="center"/>
            <w:hideMark/>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DB66EE6" w14:textId="77777777" w:rsidTr="00F555E9">
        <w:trPr>
          <w:trHeight w:val="165"/>
        </w:trPr>
        <w:tc>
          <w:tcPr>
            <w:tcW w:w="360" w:type="dxa"/>
            <w:vAlign w:val="center"/>
            <w:hideMark/>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8BFAE9" w14:textId="77777777" w:rsidTr="00F555E9">
        <w:trPr>
          <w:trHeight w:val="165"/>
        </w:trPr>
        <w:tc>
          <w:tcPr>
            <w:tcW w:w="360" w:type="dxa"/>
            <w:vAlign w:val="center"/>
            <w:hideMark/>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A9709F5" w14:textId="77777777" w:rsidTr="00F555E9">
        <w:trPr>
          <w:trHeight w:val="165"/>
        </w:trPr>
        <w:tc>
          <w:tcPr>
            <w:tcW w:w="360" w:type="dxa"/>
            <w:vAlign w:val="center"/>
            <w:hideMark/>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61760DEF" w14:textId="77777777" w:rsidTr="00F555E9">
        <w:trPr>
          <w:trHeight w:val="165"/>
        </w:trPr>
        <w:tc>
          <w:tcPr>
            <w:tcW w:w="360" w:type="dxa"/>
            <w:vAlign w:val="center"/>
            <w:hideMark/>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AFB0CC6" w14:textId="77777777" w:rsidTr="00F555E9">
        <w:trPr>
          <w:trHeight w:val="165"/>
        </w:trPr>
        <w:tc>
          <w:tcPr>
            <w:tcW w:w="360" w:type="dxa"/>
            <w:vAlign w:val="center"/>
            <w:hideMark/>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30FE2C7" w14:textId="77777777" w:rsidTr="00F555E9">
        <w:trPr>
          <w:trHeight w:val="165"/>
        </w:trPr>
        <w:tc>
          <w:tcPr>
            <w:tcW w:w="360" w:type="dxa"/>
            <w:vAlign w:val="center"/>
            <w:hideMark/>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008" w:type="dxa"/>
            <w:vAlign w:val="center"/>
            <w:hideMark/>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09C175C5" w14:textId="77777777" w:rsidTr="00F555E9">
        <w:trPr>
          <w:trHeight w:val="165"/>
        </w:trPr>
        <w:tc>
          <w:tcPr>
            <w:tcW w:w="360" w:type="dxa"/>
            <w:vAlign w:val="center"/>
            <w:hideMark/>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C138ED9" w14:textId="77777777" w:rsidTr="00F555E9">
        <w:trPr>
          <w:trHeight w:val="165"/>
        </w:trPr>
        <w:tc>
          <w:tcPr>
            <w:tcW w:w="360" w:type="dxa"/>
            <w:vAlign w:val="center"/>
            <w:hideMark/>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A1CC780" w14:textId="77777777" w:rsidTr="00F555E9">
        <w:trPr>
          <w:trHeight w:val="165"/>
        </w:trPr>
        <w:tc>
          <w:tcPr>
            <w:tcW w:w="360" w:type="dxa"/>
            <w:vAlign w:val="center"/>
            <w:hideMark/>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428E116" w14:textId="77777777" w:rsidTr="00F555E9">
        <w:trPr>
          <w:trHeight w:val="165"/>
        </w:trPr>
        <w:tc>
          <w:tcPr>
            <w:tcW w:w="360" w:type="dxa"/>
            <w:vAlign w:val="center"/>
            <w:hideMark/>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1D56D74" w14:textId="77777777" w:rsidTr="00F555E9">
        <w:trPr>
          <w:trHeight w:val="165"/>
        </w:trPr>
        <w:tc>
          <w:tcPr>
            <w:tcW w:w="360" w:type="dxa"/>
            <w:vAlign w:val="center"/>
            <w:hideMark/>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6D605" w14:textId="77777777" w:rsidTr="00F555E9">
        <w:trPr>
          <w:trHeight w:val="165"/>
        </w:trPr>
        <w:tc>
          <w:tcPr>
            <w:tcW w:w="360" w:type="dxa"/>
            <w:vAlign w:val="center"/>
            <w:hideMark/>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6525EFB" w14:textId="77777777" w:rsidTr="00F555E9">
        <w:trPr>
          <w:trHeight w:val="165"/>
        </w:trPr>
        <w:tc>
          <w:tcPr>
            <w:tcW w:w="360" w:type="dxa"/>
            <w:vAlign w:val="center"/>
            <w:hideMark/>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2721" w:rsidRPr="009B3DCC" w14:paraId="04720236" w14:textId="77777777" w:rsidTr="00F555E9">
        <w:trPr>
          <w:trHeight w:val="180"/>
        </w:trPr>
        <w:tc>
          <w:tcPr>
            <w:tcW w:w="360" w:type="dxa"/>
            <w:vAlign w:val="center"/>
            <w:hideMark/>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90399BE" w14:textId="77777777" w:rsidTr="00F555E9">
        <w:trPr>
          <w:trHeight w:val="165"/>
        </w:trPr>
        <w:tc>
          <w:tcPr>
            <w:tcW w:w="360" w:type="dxa"/>
            <w:vAlign w:val="center"/>
            <w:hideMark/>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008" w:type="dxa"/>
            <w:vAlign w:val="center"/>
            <w:hideMark/>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D641238" w14:textId="77777777" w:rsidTr="00F555E9">
        <w:trPr>
          <w:trHeight w:val="165"/>
        </w:trPr>
        <w:tc>
          <w:tcPr>
            <w:tcW w:w="360" w:type="dxa"/>
            <w:vAlign w:val="center"/>
            <w:hideMark/>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89D7586" w14:textId="77777777" w:rsidTr="00F555E9">
        <w:trPr>
          <w:trHeight w:val="165"/>
        </w:trPr>
        <w:tc>
          <w:tcPr>
            <w:tcW w:w="360" w:type="dxa"/>
            <w:vAlign w:val="center"/>
            <w:hideMark/>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2088FC3" w14:textId="77777777" w:rsidTr="00F555E9">
        <w:trPr>
          <w:trHeight w:val="165"/>
        </w:trPr>
        <w:tc>
          <w:tcPr>
            <w:tcW w:w="360" w:type="dxa"/>
            <w:vAlign w:val="center"/>
            <w:hideMark/>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62C5E953" w14:textId="77777777" w:rsidTr="00F555E9">
        <w:trPr>
          <w:trHeight w:val="165"/>
        </w:trPr>
        <w:tc>
          <w:tcPr>
            <w:tcW w:w="360" w:type="dxa"/>
            <w:vAlign w:val="center"/>
            <w:hideMark/>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EC6BC6B" w14:textId="77777777" w:rsidTr="00F555E9">
        <w:trPr>
          <w:trHeight w:val="165"/>
        </w:trPr>
        <w:tc>
          <w:tcPr>
            <w:tcW w:w="360" w:type="dxa"/>
            <w:vAlign w:val="center"/>
            <w:hideMark/>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0360E45B" w14:textId="77777777" w:rsidTr="00F555E9">
        <w:trPr>
          <w:trHeight w:val="165"/>
        </w:trPr>
        <w:tc>
          <w:tcPr>
            <w:tcW w:w="360" w:type="dxa"/>
            <w:vAlign w:val="center"/>
            <w:hideMark/>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841F54" w14:textId="77777777" w:rsidTr="00F555E9">
        <w:trPr>
          <w:trHeight w:val="165"/>
        </w:trPr>
        <w:tc>
          <w:tcPr>
            <w:tcW w:w="360" w:type="dxa"/>
            <w:vAlign w:val="center"/>
            <w:hideMark/>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F1FBE19" w14:textId="77777777" w:rsidTr="00F555E9">
        <w:trPr>
          <w:trHeight w:val="165"/>
        </w:trPr>
        <w:tc>
          <w:tcPr>
            <w:tcW w:w="360" w:type="dxa"/>
            <w:vAlign w:val="center"/>
            <w:hideMark/>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0A6B7A59" w14:textId="77777777" w:rsidTr="00F555E9">
        <w:trPr>
          <w:trHeight w:val="165"/>
        </w:trPr>
        <w:tc>
          <w:tcPr>
            <w:tcW w:w="360" w:type="dxa"/>
            <w:vAlign w:val="center"/>
            <w:hideMark/>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1E84CD7F" w14:textId="77777777" w:rsidTr="00F555E9">
        <w:trPr>
          <w:trHeight w:val="165"/>
        </w:trPr>
        <w:tc>
          <w:tcPr>
            <w:tcW w:w="360" w:type="dxa"/>
            <w:vAlign w:val="center"/>
            <w:hideMark/>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F3DF452" w14:textId="77777777" w:rsidTr="00F555E9">
        <w:trPr>
          <w:trHeight w:val="165"/>
        </w:trPr>
        <w:tc>
          <w:tcPr>
            <w:tcW w:w="360" w:type="dxa"/>
            <w:vAlign w:val="center"/>
            <w:hideMark/>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C095CE1" w14:textId="77777777" w:rsidTr="00F555E9">
        <w:trPr>
          <w:trHeight w:val="165"/>
        </w:trPr>
        <w:tc>
          <w:tcPr>
            <w:tcW w:w="360" w:type="dxa"/>
            <w:vAlign w:val="center"/>
            <w:hideMark/>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008" w:type="dxa"/>
            <w:vAlign w:val="center"/>
            <w:hideMark/>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8119A2F" w14:textId="77777777" w:rsidTr="00F555E9">
        <w:trPr>
          <w:trHeight w:val="180"/>
        </w:trPr>
        <w:tc>
          <w:tcPr>
            <w:tcW w:w="360" w:type="dxa"/>
            <w:vAlign w:val="center"/>
            <w:hideMark/>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CD4BFE" w14:textId="77777777" w:rsidTr="00F555E9">
        <w:trPr>
          <w:trHeight w:val="165"/>
        </w:trPr>
        <w:tc>
          <w:tcPr>
            <w:tcW w:w="360" w:type="dxa"/>
            <w:vAlign w:val="center"/>
            <w:hideMark/>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019280D" w14:textId="77777777" w:rsidTr="00F555E9">
        <w:trPr>
          <w:trHeight w:val="165"/>
        </w:trPr>
        <w:tc>
          <w:tcPr>
            <w:tcW w:w="360" w:type="dxa"/>
            <w:vAlign w:val="center"/>
            <w:hideMark/>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CF9194" w14:textId="77777777" w:rsidTr="00F555E9">
        <w:trPr>
          <w:trHeight w:val="165"/>
        </w:trPr>
        <w:tc>
          <w:tcPr>
            <w:tcW w:w="360" w:type="dxa"/>
            <w:vAlign w:val="center"/>
            <w:hideMark/>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2FEB3ED" w14:textId="77777777" w:rsidTr="00F555E9">
        <w:trPr>
          <w:trHeight w:val="165"/>
        </w:trPr>
        <w:tc>
          <w:tcPr>
            <w:tcW w:w="360" w:type="dxa"/>
            <w:vAlign w:val="center"/>
            <w:hideMark/>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008" w:type="dxa"/>
            <w:vAlign w:val="center"/>
            <w:hideMark/>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0B0CB4EB" w14:textId="77777777" w:rsidTr="00F555E9">
        <w:trPr>
          <w:trHeight w:val="165"/>
        </w:trPr>
        <w:tc>
          <w:tcPr>
            <w:tcW w:w="360" w:type="dxa"/>
            <w:vAlign w:val="center"/>
            <w:hideMark/>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008" w:type="dxa"/>
            <w:vAlign w:val="center"/>
            <w:hideMark/>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9DCAC82" w14:textId="77777777" w:rsidTr="00F555E9">
        <w:trPr>
          <w:trHeight w:val="165"/>
        </w:trPr>
        <w:tc>
          <w:tcPr>
            <w:tcW w:w="360" w:type="dxa"/>
            <w:vAlign w:val="center"/>
            <w:hideMark/>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008" w:type="dxa"/>
            <w:vAlign w:val="center"/>
            <w:hideMark/>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3D28A66" w14:textId="77777777" w:rsidTr="00F555E9">
        <w:trPr>
          <w:trHeight w:val="165"/>
        </w:trPr>
        <w:tc>
          <w:tcPr>
            <w:tcW w:w="360" w:type="dxa"/>
            <w:vAlign w:val="center"/>
            <w:hideMark/>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008" w:type="dxa"/>
            <w:vAlign w:val="center"/>
            <w:hideMark/>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7E75F19" w14:textId="77777777" w:rsidTr="00F555E9">
        <w:trPr>
          <w:trHeight w:val="165"/>
        </w:trPr>
        <w:tc>
          <w:tcPr>
            <w:tcW w:w="360" w:type="dxa"/>
            <w:vAlign w:val="center"/>
            <w:hideMark/>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008" w:type="dxa"/>
            <w:vAlign w:val="center"/>
            <w:hideMark/>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4C0A0293" w14:textId="77777777" w:rsidTr="00F555E9">
        <w:trPr>
          <w:trHeight w:val="165"/>
        </w:trPr>
        <w:tc>
          <w:tcPr>
            <w:tcW w:w="360" w:type="dxa"/>
            <w:vAlign w:val="center"/>
            <w:hideMark/>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4D9F0924" w14:textId="77777777" w:rsidTr="00F555E9">
        <w:trPr>
          <w:trHeight w:val="165"/>
        </w:trPr>
        <w:tc>
          <w:tcPr>
            <w:tcW w:w="360" w:type="dxa"/>
            <w:vAlign w:val="center"/>
            <w:hideMark/>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2EC21A12" w14:textId="77777777" w:rsidTr="00F555E9">
        <w:trPr>
          <w:trHeight w:val="165"/>
        </w:trPr>
        <w:tc>
          <w:tcPr>
            <w:tcW w:w="360" w:type="dxa"/>
            <w:vAlign w:val="center"/>
            <w:hideMark/>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5F7D2B40" w14:textId="77777777" w:rsidTr="00F555E9">
        <w:trPr>
          <w:trHeight w:val="165"/>
        </w:trPr>
        <w:tc>
          <w:tcPr>
            <w:tcW w:w="360" w:type="dxa"/>
            <w:vAlign w:val="center"/>
            <w:hideMark/>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7FB24D27" w14:textId="77777777" w:rsidTr="00F555E9">
        <w:trPr>
          <w:trHeight w:val="165"/>
        </w:trPr>
        <w:tc>
          <w:tcPr>
            <w:tcW w:w="360" w:type="dxa"/>
            <w:vAlign w:val="center"/>
            <w:hideMark/>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3E48AE6E" w14:textId="77777777" w:rsidTr="00F555E9">
        <w:trPr>
          <w:trHeight w:val="180"/>
        </w:trPr>
        <w:tc>
          <w:tcPr>
            <w:tcW w:w="360" w:type="dxa"/>
            <w:vAlign w:val="center"/>
            <w:hideMark/>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8F692C9" w14:textId="77777777" w:rsidTr="00F555E9">
        <w:trPr>
          <w:trHeight w:val="165"/>
        </w:trPr>
        <w:tc>
          <w:tcPr>
            <w:tcW w:w="360" w:type="dxa"/>
            <w:vAlign w:val="center"/>
            <w:hideMark/>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2209680" w14:textId="77777777" w:rsidTr="00F555E9">
        <w:trPr>
          <w:trHeight w:val="165"/>
        </w:trPr>
        <w:tc>
          <w:tcPr>
            <w:tcW w:w="360" w:type="dxa"/>
            <w:vAlign w:val="center"/>
            <w:hideMark/>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5C9711" w14:textId="77777777" w:rsidTr="00F555E9">
        <w:trPr>
          <w:trHeight w:val="165"/>
        </w:trPr>
        <w:tc>
          <w:tcPr>
            <w:tcW w:w="360" w:type="dxa"/>
            <w:vAlign w:val="center"/>
            <w:hideMark/>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298FF940" w14:textId="77777777" w:rsidTr="00F555E9">
        <w:trPr>
          <w:trHeight w:val="165"/>
        </w:trPr>
        <w:tc>
          <w:tcPr>
            <w:tcW w:w="360" w:type="dxa"/>
            <w:vAlign w:val="center"/>
            <w:hideMark/>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10BFD9C" w14:textId="77777777" w:rsidTr="00F555E9">
        <w:trPr>
          <w:trHeight w:val="165"/>
        </w:trPr>
        <w:tc>
          <w:tcPr>
            <w:tcW w:w="360" w:type="dxa"/>
            <w:vAlign w:val="center"/>
            <w:hideMark/>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FB4424E" w14:textId="77777777" w:rsidTr="00F555E9">
        <w:trPr>
          <w:trHeight w:val="165"/>
        </w:trPr>
        <w:tc>
          <w:tcPr>
            <w:tcW w:w="360" w:type="dxa"/>
            <w:vAlign w:val="center"/>
            <w:hideMark/>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CEF34D7" w14:textId="77777777" w:rsidTr="00F555E9">
        <w:trPr>
          <w:trHeight w:val="165"/>
        </w:trPr>
        <w:tc>
          <w:tcPr>
            <w:tcW w:w="360" w:type="dxa"/>
            <w:vAlign w:val="center"/>
            <w:hideMark/>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5F25A3" w14:textId="77777777" w:rsidTr="00F555E9">
        <w:trPr>
          <w:trHeight w:val="165"/>
        </w:trPr>
        <w:tc>
          <w:tcPr>
            <w:tcW w:w="360" w:type="dxa"/>
            <w:vAlign w:val="center"/>
            <w:hideMark/>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E3585EB" w14:textId="77777777" w:rsidTr="00F555E9">
        <w:trPr>
          <w:trHeight w:val="165"/>
        </w:trPr>
        <w:tc>
          <w:tcPr>
            <w:tcW w:w="360" w:type="dxa"/>
            <w:vAlign w:val="center"/>
            <w:hideMark/>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87B334C" w14:textId="77777777" w:rsidTr="00F555E9">
        <w:trPr>
          <w:trHeight w:val="165"/>
        </w:trPr>
        <w:tc>
          <w:tcPr>
            <w:tcW w:w="360" w:type="dxa"/>
            <w:vAlign w:val="center"/>
            <w:hideMark/>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DC9BD71" w14:textId="77777777" w:rsidTr="00F555E9">
        <w:trPr>
          <w:trHeight w:val="165"/>
        </w:trPr>
        <w:tc>
          <w:tcPr>
            <w:tcW w:w="360" w:type="dxa"/>
            <w:vAlign w:val="center"/>
            <w:hideMark/>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8605C71" w14:textId="77777777" w:rsidTr="00F555E9">
        <w:trPr>
          <w:trHeight w:val="165"/>
        </w:trPr>
        <w:tc>
          <w:tcPr>
            <w:tcW w:w="360" w:type="dxa"/>
            <w:vAlign w:val="center"/>
            <w:hideMark/>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BAFDBD6" w14:textId="77777777" w:rsidTr="00F555E9">
        <w:trPr>
          <w:trHeight w:val="165"/>
        </w:trPr>
        <w:tc>
          <w:tcPr>
            <w:tcW w:w="360" w:type="dxa"/>
            <w:vAlign w:val="center"/>
            <w:hideMark/>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3E8B72F" w14:textId="77777777" w:rsidTr="00F555E9">
        <w:trPr>
          <w:trHeight w:val="165"/>
        </w:trPr>
        <w:tc>
          <w:tcPr>
            <w:tcW w:w="360" w:type="dxa"/>
            <w:vAlign w:val="center"/>
            <w:hideMark/>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008" w:type="dxa"/>
            <w:vAlign w:val="center"/>
            <w:hideMark/>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59170B6F" w14:textId="77777777" w:rsidTr="00F555E9">
        <w:trPr>
          <w:trHeight w:val="180"/>
        </w:trPr>
        <w:tc>
          <w:tcPr>
            <w:tcW w:w="360" w:type="dxa"/>
            <w:vAlign w:val="center"/>
            <w:hideMark/>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3378E00" w14:textId="77777777" w:rsidTr="00F555E9">
        <w:trPr>
          <w:trHeight w:val="165"/>
        </w:trPr>
        <w:tc>
          <w:tcPr>
            <w:tcW w:w="360" w:type="dxa"/>
            <w:vAlign w:val="center"/>
            <w:hideMark/>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25F75F3" w14:textId="77777777" w:rsidTr="00F555E9">
        <w:trPr>
          <w:trHeight w:val="165"/>
        </w:trPr>
        <w:tc>
          <w:tcPr>
            <w:tcW w:w="360" w:type="dxa"/>
            <w:vAlign w:val="center"/>
            <w:hideMark/>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04D705A" w14:textId="77777777" w:rsidTr="00F555E9">
        <w:trPr>
          <w:trHeight w:val="165"/>
        </w:trPr>
        <w:tc>
          <w:tcPr>
            <w:tcW w:w="360" w:type="dxa"/>
            <w:vAlign w:val="center"/>
            <w:hideMark/>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32C657CC" w14:textId="77777777" w:rsidTr="00F555E9">
        <w:trPr>
          <w:trHeight w:val="165"/>
        </w:trPr>
        <w:tc>
          <w:tcPr>
            <w:tcW w:w="360" w:type="dxa"/>
            <w:vAlign w:val="center"/>
            <w:hideMark/>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5AB293C" w14:textId="77777777" w:rsidTr="00F555E9">
        <w:trPr>
          <w:trHeight w:val="165"/>
        </w:trPr>
        <w:tc>
          <w:tcPr>
            <w:tcW w:w="360" w:type="dxa"/>
            <w:vAlign w:val="center"/>
            <w:hideMark/>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FE8BBD7" w14:textId="77777777" w:rsidTr="00F555E9">
        <w:trPr>
          <w:trHeight w:val="165"/>
        </w:trPr>
        <w:tc>
          <w:tcPr>
            <w:tcW w:w="360" w:type="dxa"/>
            <w:vAlign w:val="center"/>
            <w:hideMark/>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4D1FCF77" w14:textId="77777777" w:rsidTr="00F555E9">
        <w:trPr>
          <w:trHeight w:val="165"/>
        </w:trPr>
        <w:tc>
          <w:tcPr>
            <w:tcW w:w="360" w:type="dxa"/>
            <w:vAlign w:val="center"/>
            <w:hideMark/>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46DC59B0" w14:textId="77777777" w:rsidTr="00F555E9">
        <w:trPr>
          <w:trHeight w:val="165"/>
        </w:trPr>
        <w:tc>
          <w:tcPr>
            <w:tcW w:w="360" w:type="dxa"/>
            <w:vAlign w:val="center"/>
            <w:hideMark/>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FCD71E" w14:textId="77777777" w:rsidTr="00F555E9">
        <w:trPr>
          <w:trHeight w:val="165"/>
        </w:trPr>
        <w:tc>
          <w:tcPr>
            <w:tcW w:w="360" w:type="dxa"/>
            <w:vAlign w:val="center"/>
            <w:hideMark/>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B1E506" w14:textId="77777777" w:rsidTr="00F555E9">
        <w:trPr>
          <w:trHeight w:val="165"/>
        </w:trPr>
        <w:tc>
          <w:tcPr>
            <w:tcW w:w="360" w:type="dxa"/>
            <w:vAlign w:val="center"/>
            <w:hideMark/>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CA0D77D" w14:textId="77777777" w:rsidTr="00F555E9">
        <w:trPr>
          <w:trHeight w:val="165"/>
        </w:trPr>
        <w:tc>
          <w:tcPr>
            <w:tcW w:w="360" w:type="dxa"/>
            <w:vAlign w:val="center"/>
            <w:hideMark/>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A4D43FD" w14:textId="77777777" w:rsidTr="00F555E9">
        <w:trPr>
          <w:trHeight w:val="165"/>
        </w:trPr>
        <w:tc>
          <w:tcPr>
            <w:tcW w:w="360" w:type="dxa"/>
            <w:vAlign w:val="center"/>
            <w:hideMark/>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CBE996" w14:textId="77777777" w:rsidTr="00F555E9">
        <w:trPr>
          <w:trHeight w:val="165"/>
        </w:trPr>
        <w:tc>
          <w:tcPr>
            <w:tcW w:w="360" w:type="dxa"/>
            <w:vAlign w:val="center"/>
            <w:hideMark/>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9084F99" w14:textId="77777777" w:rsidTr="00F555E9">
        <w:trPr>
          <w:trHeight w:val="180"/>
        </w:trPr>
        <w:tc>
          <w:tcPr>
            <w:tcW w:w="360" w:type="dxa"/>
            <w:vAlign w:val="center"/>
            <w:hideMark/>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8C9BAB7" w14:textId="77777777" w:rsidTr="00F555E9">
        <w:trPr>
          <w:trHeight w:val="165"/>
        </w:trPr>
        <w:tc>
          <w:tcPr>
            <w:tcW w:w="360" w:type="dxa"/>
            <w:vAlign w:val="center"/>
            <w:hideMark/>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4FE8B67" w14:textId="77777777" w:rsidTr="00F555E9">
        <w:trPr>
          <w:trHeight w:val="165"/>
        </w:trPr>
        <w:tc>
          <w:tcPr>
            <w:tcW w:w="360" w:type="dxa"/>
            <w:vAlign w:val="center"/>
            <w:hideMark/>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E0D774E" w14:textId="77777777" w:rsidTr="00F555E9">
        <w:trPr>
          <w:trHeight w:val="165"/>
        </w:trPr>
        <w:tc>
          <w:tcPr>
            <w:tcW w:w="360" w:type="dxa"/>
            <w:vAlign w:val="center"/>
            <w:hideMark/>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A2F87B8" w14:textId="77777777" w:rsidTr="00F555E9">
        <w:trPr>
          <w:trHeight w:val="165"/>
        </w:trPr>
        <w:tc>
          <w:tcPr>
            <w:tcW w:w="360" w:type="dxa"/>
            <w:vAlign w:val="center"/>
            <w:hideMark/>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5ECBAD6B" w14:textId="77777777" w:rsidTr="00F555E9">
        <w:trPr>
          <w:trHeight w:val="165"/>
        </w:trPr>
        <w:tc>
          <w:tcPr>
            <w:tcW w:w="360" w:type="dxa"/>
            <w:vAlign w:val="center"/>
            <w:hideMark/>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DE743A" w14:textId="77777777" w:rsidTr="00F555E9">
        <w:trPr>
          <w:trHeight w:val="165"/>
        </w:trPr>
        <w:tc>
          <w:tcPr>
            <w:tcW w:w="360" w:type="dxa"/>
            <w:vAlign w:val="center"/>
            <w:hideMark/>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C044AE7" w14:textId="77777777" w:rsidTr="00F555E9">
        <w:trPr>
          <w:trHeight w:val="165"/>
        </w:trPr>
        <w:tc>
          <w:tcPr>
            <w:tcW w:w="360" w:type="dxa"/>
            <w:vAlign w:val="center"/>
            <w:hideMark/>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EBCDBE1" w14:textId="77777777" w:rsidTr="00F555E9">
        <w:trPr>
          <w:trHeight w:val="165"/>
        </w:trPr>
        <w:tc>
          <w:tcPr>
            <w:tcW w:w="360" w:type="dxa"/>
            <w:vAlign w:val="center"/>
            <w:hideMark/>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088A631" w14:textId="77777777" w:rsidTr="00F555E9">
        <w:trPr>
          <w:trHeight w:val="165"/>
        </w:trPr>
        <w:tc>
          <w:tcPr>
            <w:tcW w:w="360" w:type="dxa"/>
            <w:vAlign w:val="center"/>
            <w:hideMark/>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2EAFF1E" w14:textId="77777777" w:rsidTr="00F555E9">
        <w:trPr>
          <w:trHeight w:val="165"/>
        </w:trPr>
        <w:tc>
          <w:tcPr>
            <w:tcW w:w="360" w:type="dxa"/>
            <w:vAlign w:val="center"/>
            <w:hideMark/>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4318A21" w14:textId="77777777" w:rsidTr="00F555E9">
        <w:trPr>
          <w:trHeight w:val="165"/>
        </w:trPr>
        <w:tc>
          <w:tcPr>
            <w:tcW w:w="360" w:type="dxa"/>
            <w:vAlign w:val="center"/>
            <w:hideMark/>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E4278AD" w14:textId="77777777" w:rsidTr="00F555E9">
        <w:trPr>
          <w:trHeight w:val="165"/>
        </w:trPr>
        <w:tc>
          <w:tcPr>
            <w:tcW w:w="360" w:type="dxa"/>
            <w:vAlign w:val="center"/>
            <w:hideMark/>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8582F72" w14:textId="77777777" w:rsidTr="00F555E9">
        <w:trPr>
          <w:trHeight w:val="165"/>
        </w:trPr>
        <w:tc>
          <w:tcPr>
            <w:tcW w:w="360" w:type="dxa"/>
            <w:vAlign w:val="center"/>
            <w:hideMark/>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10547095" w14:textId="77777777" w:rsidTr="00F555E9">
        <w:trPr>
          <w:trHeight w:val="180"/>
        </w:trPr>
        <w:tc>
          <w:tcPr>
            <w:tcW w:w="360" w:type="dxa"/>
            <w:vAlign w:val="center"/>
            <w:hideMark/>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008" w:type="dxa"/>
            <w:vAlign w:val="center"/>
            <w:hideMark/>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9C02950" w14:textId="77777777" w:rsidTr="00F555E9">
        <w:trPr>
          <w:trHeight w:val="165"/>
        </w:trPr>
        <w:tc>
          <w:tcPr>
            <w:tcW w:w="360" w:type="dxa"/>
            <w:vAlign w:val="center"/>
            <w:hideMark/>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CEC6749" w14:textId="77777777" w:rsidTr="00F555E9">
        <w:trPr>
          <w:trHeight w:val="165"/>
        </w:trPr>
        <w:tc>
          <w:tcPr>
            <w:tcW w:w="360" w:type="dxa"/>
            <w:vAlign w:val="center"/>
            <w:hideMark/>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0405A422" w14:textId="77777777" w:rsidTr="00F555E9">
        <w:trPr>
          <w:trHeight w:val="165"/>
        </w:trPr>
        <w:tc>
          <w:tcPr>
            <w:tcW w:w="360" w:type="dxa"/>
            <w:vAlign w:val="center"/>
            <w:hideMark/>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955E5D1" w14:textId="77777777" w:rsidTr="00F555E9">
        <w:trPr>
          <w:trHeight w:val="165"/>
        </w:trPr>
        <w:tc>
          <w:tcPr>
            <w:tcW w:w="360" w:type="dxa"/>
            <w:vAlign w:val="center"/>
            <w:hideMark/>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8FCC49A" w14:textId="77777777" w:rsidTr="00F555E9">
        <w:trPr>
          <w:trHeight w:val="165"/>
        </w:trPr>
        <w:tc>
          <w:tcPr>
            <w:tcW w:w="360" w:type="dxa"/>
            <w:vAlign w:val="center"/>
            <w:hideMark/>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CEEC948" w14:textId="77777777" w:rsidTr="00F555E9">
        <w:trPr>
          <w:trHeight w:val="165"/>
        </w:trPr>
        <w:tc>
          <w:tcPr>
            <w:tcW w:w="360" w:type="dxa"/>
            <w:vAlign w:val="center"/>
            <w:hideMark/>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4B644FF" w14:textId="77777777" w:rsidTr="00F555E9">
        <w:trPr>
          <w:trHeight w:val="165"/>
        </w:trPr>
        <w:tc>
          <w:tcPr>
            <w:tcW w:w="360" w:type="dxa"/>
            <w:vAlign w:val="center"/>
            <w:hideMark/>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6DF9DD4" w14:textId="77777777" w:rsidTr="00F555E9">
        <w:trPr>
          <w:trHeight w:val="165"/>
        </w:trPr>
        <w:tc>
          <w:tcPr>
            <w:tcW w:w="360" w:type="dxa"/>
            <w:vAlign w:val="center"/>
            <w:hideMark/>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5EB2294B" w14:textId="77777777" w:rsidTr="00F555E9">
        <w:trPr>
          <w:trHeight w:val="165"/>
        </w:trPr>
        <w:tc>
          <w:tcPr>
            <w:tcW w:w="360" w:type="dxa"/>
            <w:vAlign w:val="center"/>
            <w:hideMark/>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2C7EC810" w14:textId="77777777" w:rsidTr="00F555E9">
        <w:trPr>
          <w:trHeight w:val="165"/>
        </w:trPr>
        <w:tc>
          <w:tcPr>
            <w:tcW w:w="360" w:type="dxa"/>
            <w:vAlign w:val="center"/>
            <w:hideMark/>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BC05F70" w14:textId="77777777" w:rsidTr="00F555E9">
        <w:trPr>
          <w:trHeight w:val="165"/>
        </w:trPr>
        <w:tc>
          <w:tcPr>
            <w:tcW w:w="360" w:type="dxa"/>
            <w:vAlign w:val="center"/>
            <w:hideMark/>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8A9B93D" w14:textId="77777777" w:rsidTr="00F555E9">
        <w:trPr>
          <w:trHeight w:val="165"/>
        </w:trPr>
        <w:tc>
          <w:tcPr>
            <w:tcW w:w="360" w:type="dxa"/>
            <w:vAlign w:val="center"/>
            <w:hideMark/>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9B19549" w14:textId="77777777" w:rsidTr="00F555E9">
        <w:trPr>
          <w:trHeight w:val="165"/>
        </w:trPr>
        <w:tc>
          <w:tcPr>
            <w:tcW w:w="360" w:type="dxa"/>
            <w:vAlign w:val="center"/>
            <w:hideMark/>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F118F8" w14:textId="77777777" w:rsidTr="00F555E9">
        <w:trPr>
          <w:trHeight w:val="180"/>
        </w:trPr>
        <w:tc>
          <w:tcPr>
            <w:tcW w:w="360" w:type="dxa"/>
            <w:vAlign w:val="center"/>
            <w:hideMark/>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D85C31" w14:textId="77777777" w:rsidTr="00F555E9">
        <w:trPr>
          <w:trHeight w:val="165"/>
        </w:trPr>
        <w:tc>
          <w:tcPr>
            <w:tcW w:w="360" w:type="dxa"/>
            <w:vAlign w:val="center"/>
            <w:hideMark/>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B1A831E" w14:textId="77777777" w:rsidTr="00F555E9">
        <w:trPr>
          <w:trHeight w:val="165"/>
        </w:trPr>
        <w:tc>
          <w:tcPr>
            <w:tcW w:w="360" w:type="dxa"/>
            <w:vAlign w:val="center"/>
            <w:hideMark/>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CC9DEED" w14:textId="77777777" w:rsidTr="00F555E9">
        <w:trPr>
          <w:trHeight w:val="165"/>
        </w:trPr>
        <w:tc>
          <w:tcPr>
            <w:tcW w:w="360" w:type="dxa"/>
            <w:vAlign w:val="center"/>
            <w:hideMark/>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D543B7E" w14:textId="77777777" w:rsidTr="00F555E9">
        <w:trPr>
          <w:trHeight w:val="165"/>
        </w:trPr>
        <w:tc>
          <w:tcPr>
            <w:tcW w:w="360" w:type="dxa"/>
            <w:vAlign w:val="center"/>
            <w:hideMark/>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18A2B9B4" w14:textId="77777777" w:rsidTr="00F555E9">
        <w:trPr>
          <w:trHeight w:val="165"/>
        </w:trPr>
        <w:tc>
          <w:tcPr>
            <w:tcW w:w="360" w:type="dxa"/>
            <w:vAlign w:val="center"/>
            <w:hideMark/>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C921EA9" w14:textId="77777777" w:rsidTr="00F555E9">
        <w:trPr>
          <w:trHeight w:val="165"/>
        </w:trPr>
        <w:tc>
          <w:tcPr>
            <w:tcW w:w="360" w:type="dxa"/>
            <w:vAlign w:val="center"/>
            <w:hideMark/>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4C4564" w14:textId="77777777" w:rsidTr="00F555E9">
        <w:trPr>
          <w:trHeight w:val="165"/>
        </w:trPr>
        <w:tc>
          <w:tcPr>
            <w:tcW w:w="360" w:type="dxa"/>
            <w:vAlign w:val="center"/>
            <w:hideMark/>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4591850" w14:textId="77777777" w:rsidTr="00F555E9">
        <w:trPr>
          <w:trHeight w:val="165"/>
        </w:trPr>
        <w:tc>
          <w:tcPr>
            <w:tcW w:w="360" w:type="dxa"/>
            <w:vAlign w:val="center"/>
            <w:hideMark/>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B3C46BE" w14:textId="77777777" w:rsidTr="00F555E9">
        <w:trPr>
          <w:trHeight w:val="165"/>
        </w:trPr>
        <w:tc>
          <w:tcPr>
            <w:tcW w:w="360" w:type="dxa"/>
            <w:vAlign w:val="center"/>
            <w:hideMark/>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CEA3CA7" w14:textId="77777777" w:rsidTr="00F555E9">
        <w:trPr>
          <w:trHeight w:val="165"/>
        </w:trPr>
        <w:tc>
          <w:tcPr>
            <w:tcW w:w="360" w:type="dxa"/>
            <w:vAlign w:val="center"/>
            <w:hideMark/>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5E31ABD3" w14:textId="77777777" w:rsidTr="00F555E9">
        <w:trPr>
          <w:trHeight w:val="165"/>
        </w:trPr>
        <w:tc>
          <w:tcPr>
            <w:tcW w:w="360" w:type="dxa"/>
            <w:vAlign w:val="center"/>
            <w:hideMark/>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82F4B" w14:textId="77777777" w:rsidTr="00F555E9">
        <w:trPr>
          <w:trHeight w:val="165"/>
        </w:trPr>
        <w:tc>
          <w:tcPr>
            <w:tcW w:w="360" w:type="dxa"/>
            <w:vAlign w:val="center"/>
            <w:hideMark/>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5DA76" w14:textId="77777777" w:rsidTr="00F555E9">
        <w:trPr>
          <w:trHeight w:val="165"/>
        </w:trPr>
        <w:tc>
          <w:tcPr>
            <w:tcW w:w="360" w:type="dxa"/>
            <w:vAlign w:val="center"/>
            <w:hideMark/>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5779491" w14:textId="77777777" w:rsidTr="00F555E9">
        <w:trPr>
          <w:trHeight w:val="165"/>
        </w:trPr>
        <w:tc>
          <w:tcPr>
            <w:tcW w:w="360" w:type="dxa"/>
            <w:vAlign w:val="center"/>
            <w:hideMark/>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551F1058" w14:textId="77777777" w:rsidTr="00F555E9">
        <w:trPr>
          <w:trHeight w:val="180"/>
        </w:trPr>
        <w:tc>
          <w:tcPr>
            <w:tcW w:w="360" w:type="dxa"/>
            <w:vAlign w:val="center"/>
            <w:hideMark/>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1EB5EAF3" w14:textId="77777777" w:rsidTr="00F555E9">
        <w:trPr>
          <w:trHeight w:val="165"/>
        </w:trPr>
        <w:tc>
          <w:tcPr>
            <w:tcW w:w="360" w:type="dxa"/>
            <w:vAlign w:val="center"/>
            <w:hideMark/>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34FEA6F" w14:textId="77777777" w:rsidTr="00F555E9">
        <w:trPr>
          <w:trHeight w:val="165"/>
        </w:trPr>
        <w:tc>
          <w:tcPr>
            <w:tcW w:w="360" w:type="dxa"/>
            <w:vAlign w:val="center"/>
            <w:hideMark/>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483F407" w14:textId="77777777" w:rsidTr="00F555E9">
        <w:trPr>
          <w:trHeight w:val="165"/>
        </w:trPr>
        <w:tc>
          <w:tcPr>
            <w:tcW w:w="360" w:type="dxa"/>
            <w:vAlign w:val="center"/>
            <w:hideMark/>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2D0142C" w14:textId="77777777" w:rsidTr="00F555E9">
        <w:trPr>
          <w:trHeight w:val="165"/>
        </w:trPr>
        <w:tc>
          <w:tcPr>
            <w:tcW w:w="360" w:type="dxa"/>
            <w:vAlign w:val="center"/>
            <w:hideMark/>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55855C0A" w14:textId="77777777" w:rsidTr="00F555E9">
        <w:trPr>
          <w:trHeight w:val="165"/>
        </w:trPr>
        <w:tc>
          <w:tcPr>
            <w:tcW w:w="360" w:type="dxa"/>
            <w:vAlign w:val="center"/>
            <w:hideMark/>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5BA9E83" w14:textId="77777777" w:rsidTr="00F555E9">
        <w:trPr>
          <w:trHeight w:val="165"/>
        </w:trPr>
        <w:tc>
          <w:tcPr>
            <w:tcW w:w="360" w:type="dxa"/>
            <w:vAlign w:val="center"/>
            <w:hideMark/>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43EEECC" w14:textId="77777777" w:rsidTr="00F555E9">
        <w:trPr>
          <w:trHeight w:val="165"/>
        </w:trPr>
        <w:tc>
          <w:tcPr>
            <w:tcW w:w="360" w:type="dxa"/>
            <w:vAlign w:val="center"/>
            <w:hideMark/>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3AD6F8C" w14:textId="77777777" w:rsidTr="00F555E9">
        <w:trPr>
          <w:trHeight w:val="165"/>
        </w:trPr>
        <w:tc>
          <w:tcPr>
            <w:tcW w:w="360" w:type="dxa"/>
            <w:vAlign w:val="center"/>
            <w:hideMark/>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B67D22F" w14:textId="77777777" w:rsidTr="00F555E9">
        <w:trPr>
          <w:trHeight w:val="165"/>
        </w:trPr>
        <w:tc>
          <w:tcPr>
            <w:tcW w:w="360" w:type="dxa"/>
            <w:vAlign w:val="center"/>
            <w:hideMark/>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0140F6B" w14:textId="77777777" w:rsidTr="00F555E9">
        <w:trPr>
          <w:trHeight w:val="165"/>
        </w:trPr>
        <w:tc>
          <w:tcPr>
            <w:tcW w:w="360" w:type="dxa"/>
            <w:vAlign w:val="center"/>
            <w:hideMark/>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C5E8A0A" w14:textId="77777777" w:rsidTr="00F555E9">
        <w:trPr>
          <w:trHeight w:val="165"/>
        </w:trPr>
        <w:tc>
          <w:tcPr>
            <w:tcW w:w="360" w:type="dxa"/>
            <w:vAlign w:val="center"/>
            <w:hideMark/>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52B023E" w14:textId="77777777" w:rsidTr="00F555E9">
        <w:trPr>
          <w:trHeight w:val="165"/>
        </w:trPr>
        <w:tc>
          <w:tcPr>
            <w:tcW w:w="360" w:type="dxa"/>
            <w:vAlign w:val="center"/>
            <w:hideMark/>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DEB6D1F" w14:textId="77777777" w:rsidTr="00F555E9">
        <w:trPr>
          <w:trHeight w:val="165"/>
        </w:trPr>
        <w:tc>
          <w:tcPr>
            <w:tcW w:w="360" w:type="dxa"/>
            <w:vAlign w:val="center"/>
            <w:hideMark/>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2254BEBE" w14:textId="77777777" w:rsidTr="00F555E9">
        <w:trPr>
          <w:trHeight w:val="180"/>
        </w:trPr>
        <w:tc>
          <w:tcPr>
            <w:tcW w:w="360" w:type="dxa"/>
            <w:vAlign w:val="center"/>
            <w:hideMark/>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AF8A4D2" w14:textId="77777777" w:rsidTr="00F555E9">
        <w:trPr>
          <w:trHeight w:val="165"/>
        </w:trPr>
        <w:tc>
          <w:tcPr>
            <w:tcW w:w="360" w:type="dxa"/>
            <w:vAlign w:val="center"/>
            <w:hideMark/>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D2C84B" w14:textId="77777777" w:rsidTr="00F555E9">
        <w:trPr>
          <w:trHeight w:val="165"/>
        </w:trPr>
        <w:tc>
          <w:tcPr>
            <w:tcW w:w="360" w:type="dxa"/>
            <w:vAlign w:val="center"/>
            <w:hideMark/>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2A07A65" w14:textId="77777777" w:rsidTr="00F555E9">
        <w:trPr>
          <w:trHeight w:val="165"/>
        </w:trPr>
        <w:tc>
          <w:tcPr>
            <w:tcW w:w="360" w:type="dxa"/>
            <w:vAlign w:val="center"/>
            <w:hideMark/>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5A4F8E" w14:textId="77777777" w:rsidTr="00F555E9">
        <w:trPr>
          <w:trHeight w:val="165"/>
        </w:trPr>
        <w:tc>
          <w:tcPr>
            <w:tcW w:w="360" w:type="dxa"/>
            <w:vAlign w:val="center"/>
            <w:hideMark/>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2ED0B1B" w14:textId="77777777" w:rsidTr="00F555E9">
        <w:trPr>
          <w:trHeight w:val="165"/>
        </w:trPr>
        <w:tc>
          <w:tcPr>
            <w:tcW w:w="360" w:type="dxa"/>
            <w:vAlign w:val="center"/>
            <w:hideMark/>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BF1338F" w14:textId="77777777" w:rsidTr="00F555E9">
        <w:trPr>
          <w:trHeight w:val="165"/>
        </w:trPr>
        <w:tc>
          <w:tcPr>
            <w:tcW w:w="360" w:type="dxa"/>
            <w:vAlign w:val="center"/>
            <w:hideMark/>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C1BC3A3" w14:textId="77777777" w:rsidTr="00F555E9">
        <w:trPr>
          <w:trHeight w:val="165"/>
        </w:trPr>
        <w:tc>
          <w:tcPr>
            <w:tcW w:w="360" w:type="dxa"/>
            <w:vAlign w:val="center"/>
            <w:hideMark/>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D54E990" w14:textId="77777777" w:rsidTr="00F555E9">
        <w:trPr>
          <w:trHeight w:val="165"/>
        </w:trPr>
        <w:tc>
          <w:tcPr>
            <w:tcW w:w="360" w:type="dxa"/>
            <w:vAlign w:val="center"/>
            <w:hideMark/>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8276F63" w14:textId="77777777" w:rsidTr="00F555E9">
        <w:trPr>
          <w:trHeight w:val="165"/>
        </w:trPr>
        <w:tc>
          <w:tcPr>
            <w:tcW w:w="360" w:type="dxa"/>
            <w:vAlign w:val="center"/>
            <w:hideMark/>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06B30B4" w14:textId="77777777" w:rsidTr="00F555E9">
        <w:trPr>
          <w:trHeight w:val="165"/>
        </w:trPr>
        <w:tc>
          <w:tcPr>
            <w:tcW w:w="360" w:type="dxa"/>
            <w:vAlign w:val="center"/>
            <w:hideMark/>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1047B163" w14:textId="77777777" w:rsidTr="00F555E9">
        <w:trPr>
          <w:trHeight w:val="165"/>
        </w:trPr>
        <w:tc>
          <w:tcPr>
            <w:tcW w:w="360" w:type="dxa"/>
            <w:vAlign w:val="center"/>
            <w:hideMark/>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58B86C25" w14:textId="77777777" w:rsidTr="00F555E9">
        <w:trPr>
          <w:trHeight w:val="165"/>
        </w:trPr>
        <w:tc>
          <w:tcPr>
            <w:tcW w:w="360" w:type="dxa"/>
            <w:vAlign w:val="center"/>
            <w:hideMark/>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FF88D7" w14:textId="77777777" w:rsidTr="00F555E9">
        <w:trPr>
          <w:trHeight w:val="165"/>
        </w:trPr>
        <w:tc>
          <w:tcPr>
            <w:tcW w:w="360" w:type="dxa"/>
            <w:vAlign w:val="center"/>
            <w:hideMark/>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BFCE981" w14:textId="77777777" w:rsidTr="00F555E9">
        <w:trPr>
          <w:trHeight w:val="180"/>
        </w:trPr>
        <w:tc>
          <w:tcPr>
            <w:tcW w:w="360" w:type="dxa"/>
            <w:vAlign w:val="center"/>
            <w:hideMark/>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22BC592" w14:textId="77777777" w:rsidTr="00F555E9">
        <w:trPr>
          <w:trHeight w:val="165"/>
        </w:trPr>
        <w:tc>
          <w:tcPr>
            <w:tcW w:w="360" w:type="dxa"/>
            <w:vAlign w:val="center"/>
            <w:hideMark/>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745B914" w14:textId="77777777" w:rsidTr="00F555E9">
        <w:trPr>
          <w:trHeight w:val="165"/>
        </w:trPr>
        <w:tc>
          <w:tcPr>
            <w:tcW w:w="360" w:type="dxa"/>
            <w:vAlign w:val="center"/>
            <w:hideMark/>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05E64B08" w14:textId="77777777" w:rsidTr="00F555E9">
        <w:trPr>
          <w:trHeight w:val="165"/>
        </w:trPr>
        <w:tc>
          <w:tcPr>
            <w:tcW w:w="360" w:type="dxa"/>
            <w:vAlign w:val="center"/>
            <w:hideMark/>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1BB2515" w14:textId="77777777" w:rsidTr="00F555E9">
        <w:trPr>
          <w:trHeight w:val="165"/>
        </w:trPr>
        <w:tc>
          <w:tcPr>
            <w:tcW w:w="360" w:type="dxa"/>
            <w:vAlign w:val="center"/>
            <w:hideMark/>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32A22F8" w14:textId="77777777" w:rsidTr="00F555E9">
        <w:trPr>
          <w:trHeight w:val="165"/>
        </w:trPr>
        <w:tc>
          <w:tcPr>
            <w:tcW w:w="360" w:type="dxa"/>
            <w:vAlign w:val="center"/>
            <w:hideMark/>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0B1969" w14:textId="77777777" w:rsidTr="00F555E9">
        <w:trPr>
          <w:trHeight w:val="165"/>
        </w:trPr>
        <w:tc>
          <w:tcPr>
            <w:tcW w:w="360" w:type="dxa"/>
            <w:vAlign w:val="center"/>
            <w:hideMark/>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AABB72D" w14:textId="77777777" w:rsidTr="00F555E9">
        <w:trPr>
          <w:trHeight w:val="165"/>
        </w:trPr>
        <w:tc>
          <w:tcPr>
            <w:tcW w:w="360" w:type="dxa"/>
            <w:vAlign w:val="center"/>
            <w:hideMark/>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3C6E793" w14:textId="77777777" w:rsidTr="00F555E9">
        <w:trPr>
          <w:trHeight w:val="165"/>
        </w:trPr>
        <w:tc>
          <w:tcPr>
            <w:tcW w:w="360" w:type="dxa"/>
            <w:vAlign w:val="center"/>
            <w:hideMark/>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EEB5F3" w14:textId="77777777" w:rsidTr="00F555E9">
        <w:trPr>
          <w:trHeight w:val="165"/>
        </w:trPr>
        <w:tc>
          <w:tcPr>
            <w:tcW w:w="360" w:type="dxa"/>
            <w:vAlign w:val="center"/>
            <w:hideMark/>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F041A7C" w14:textId="77777777" w:rsidTr="00F555E9">
        <w:trPr>
          <w:trHeight w:val="165"/>
        </w:trPr>
        <w:tc>
          <w:tcPr>
            <w:tcW w:w="360" w:type="dxa"/>
            <w:vAlign w:val="center"/>
            <w:hideMark/>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EC0A2ED" w14:textId="77777777" w:rsidTr="00F555E9">
        <w:trPr>
          <w:trHeight w:val="165"/>
        </w:trPr>
        <w:tc>
          <w:tcPr>
            <w:tcW w:w="360" w:type="dxa"/>
            <w:vAlign w:val="center"/>
            <w:hideMark/>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008" w:type="dxa"/>
            <w:vAlign w:val="center"/>
            <w:hideMark/>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D202F6B" w14:textId="77777777" w:rsidTr="00F555E9">
        <w:trPr>
          <w:trHeight w:val="165"/>
        </w:trPr>
        <w:tc>
          <w:tcPr>
            <w:tcW w:w="360" w:type="dxa"/>
            <w:vAlign w:val="center"/>
            <w:hideMark/>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2980264" w14:textId="77777777" w:rsidTr="00F555E9">
        <w:trPr>
          <w:trHeight w:val="165"/>
        </w:trPr>
        <w:tc>
          <w:tcPr>
            <w:tcW w:w="360" w:type="dxa"/>
            <w:vAlign w:val="center"/>
            <w:hideMark/>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73DF8B9E" w14:textId="77777777" w:rsidTr="00F555E9">
        <w:trPr>
          <w:trHeight w:val="165"/>
        </w:trPr>
        <w:tc>
          <w:tcPr>
            <w:tcW w:w="360" w:type="dxa"/>
            <w:vAlign w:val="center"/>
            <w:hideMark/>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23CD0C64" w14:textId="77777777" w:rsidTr="00F555E9">
        <w:trPr>
          <w:trHeight w:val="180"/>
        </w:trPr>
        <w:tc>
          <w:tcPr>
            <w:tcW w:w="360" w:type="dxa"/>
            <w:vAlign w:val="center"/>
            <w:hideMark/>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FE57A7E" w14:textId="77777777" w:rsidTr="00F555E9">
        <w:trPr>
          <w:trHeight w:val="165"/>
        </w:trPr>
        <w:tc>
          <w:tcPr>
            <w:tcW w:w="360" w:type="dxa"/>
            <w:vAlign w:val="center"/>
            <w:hideMark/>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50C00C9" w14:textId="77777777" w:rsidTr="00F555E9">
        <w:trPr>
          <w:trHeight w:val="165"/>
        </w:trPr>
        <w:tc>
          <w:tcPr>
            <w:tcW w:w="360" w:type="dxa"/>
            <w:vAlign w:val="center"/>
            <w:hideMark/>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008" w:type="dxa"/>
            <w:vAlign w:val="center"/>
            <w:hideMark/>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521037F" w14:textId="77777777" w:rsidTr="00F555E9">
        <w:trPr>
          <w:trHeight w:val="165"/>
        </w:trPr>
        <w:tc>
          <w:tcPr>
            <w:tcW w:w="360" w:type="dxa"/>
            <w:vAlign w:val="center"/>
            <w:hideMark/>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E8EF475" w14:textId="77777777" w:rsidTr="00F555E9">
        <w:trPr>
          <w:trHeight w:val="165"/>
        </w:trPr>
        <w:tc>
          <w:tcPr>
            <w:tcW w:w="360" w:type="dxa"/>
            <w:vAlign w:val="center"/>
            <w:hideMark/>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ED44C61" w14:textId="77777777" w:rsidTr="00F555E9">
        <w:trPr>
          <w:trHeight w:val="165"/>
        </w:trPr>
        <w:tc>
          <w:tcPr>
            <w:tcW w:w="360" w:type="dxa"/>
            <w:vAlign w:val="center"/>
            <w:hideMark/>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1DF2D28" w14:textId="77777777" w:rsidTr="00F555E9">
        <w:trPr>
          <w:trHeight w:val="165"/>
        </w:trPr>
        <w:tc>
          <w:tcPr>
            <w:tcW w:w="360" w:type="dxa"/>
            <w:vAlign w:val="center"/>
            <w:hideMark/>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001C5BE9" w14:textId="77777777" w:rsidTr="00F555E9">
        <w:trPr>
          <w:trHeight w:val="165"/>
        </w:trPr>
        <w:tc>
          <w:tcPr>
            <w:tcW w:w="360" w:type="dxa"/>
            <w:vAlign w:val="center"/>
            <w:hideMark/>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3F14EE5" w14:textId="77777777" w:rsidTr="00F555E9">
        <w:trPr>
          <w:trHeight w:val="165"/>
        </w:trPr>
        <w:tc>
          <w:tcPr>
            <w:tcW w:w="360" w:type="dxa"/>
            <w:vAlign w:val="center"/>
            <w:hideMark/>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6CC0CEF" w14:textId="77777777" w:rsidTr="00F555E9">
        <w:trPr>
          <w:trHeight w:val="165"/>
        </w:trPr>
        <w:tc>
          <w:tcPr>
            <w:tcW w:w="360" w:type="dxa"/>
            <w:vAlign w:val="center"/>
            <w:hideMark/>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33C956F3" w14:textId="77777777" w:rsidTr="00F555E9">
        <w:trPr>
          <w:trHeight w:val="165"/>
        </w:trPr>
        <w:tc>
          <w:tcPr>
            <w:tcW w:w="360" w:type="dxa"/>
            <w:vAlign w:val="center"/>
            <w:hideMark/>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3816E58" w14:textId="77777777" w:rsidTr="00F555E9">
        <w:trPr>
          <w:trHeight w:val="165"/>
        </w:trPr>
        <w:tc>
          <w:tcPr>
            <w:tcW w:w="360" w:type="dxa"/>
            <w:vAlign w:val="center"/>
            <w:hideMark/>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82D4305" w14:textId="77777777" w:rsidTr="00F555E9">
        <w:trPr>
          <w:trHeight w:val="165"/>
        </w:trPr>
        <w:tc>
          <w:tcPr>
            <w:tcW w:w="360" w:type="dxa"/>
            <w:vAlign w:val="center"/>
            <w:hideMark/>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1BAB40" w14:textId="77777777" w:rsidTr="00F555E9">
        <w:trPr>
          <w:trHeight w:val="165"/>
        </w:trPr>
        <w:tc>
          <w:tcPr>
            <w:tcW w:w="360" w:type="dxa"/>
            <w:vAlign w:val="center"/>
            <w:hideMark/>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31FD3D2" w14:textId="77777777" w:rsidTr="00F555E9">
        <w:trPr>
          <w:trHeight w:val="180"/>
        </w:trPr>
        <w:tc>
          <w:tcPr>
            <w:tcW w:w="360" w:type="dxa"/>
            <w:vAlign w:val="center"/>
            <w:hideMark/>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590129BD" w14:textId="77777777" w:rsidTr="00F555E9">
        <w:trPr>
          <w:trHeight w:val="165"/>
        </w:trPr>
        <w:tc>
          <w:tcPr>
            <w:tcW w:w="360" w:type="dxa"/>
            <w:vAlign w:val="center"/>
            <w:hideMark/>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472D4B5" w14:textId="77777777" w:rsidTr="00F555E9">
        <w:trPr>
          <w:trHeight w:val="165"/>
        </w:trPr>
        <w:tc>
          <w:tcPr>
            <w:tcW w:w="360" w:type="dxa"/>
            <w:vAlign w:val="center"/>
            <w:hideMark/>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882591" w14:textId="77777777" w:rsidTr="00F555E9">
        <w:trPr>
          <w:trHeight w:val="165"/>
        </w:trPr>
        <w:tc>
          <w:tcPr>
            <w:tcW w:w="360" w:type="dxa"/>
            <w:vAlign w:val="center"/>
            <w:hideMark/>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EC3676E" w14:textId="77777777" w:rsidTr="00F555E9">
        <w:trPr>
          <w:trHeight w:val="165"/>
        </w:trPr>
        <w:tc>
          <w:tcPr>
            <w:tcW w:w="360" w:type="dxa"/>
            <w:vAlign w:val="center"/>
            <w:hideMark/>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B3D7E4F" w14:textId="77777777" w:rsidTr="00F555E9">
        <w:trPr>
          <w:trHeight w:val="165"/>
        </w:trPr>
        <w:tc>
          <w:tcPr>
            <w:tcW w:w="360" w:type="dxa"/>
            <w:vAlign w:val="center"/>
            <w:hideMark/>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F91BFAC" w14:textId="77777777" w:rsidTr="00F555E9">
        <w:trPr>
          <w:trHeight w:val="165"/>
        </w:trPr>
        <w:tc>
          <w:tcPr>
            <w:tcW w:w="360" w:type="dxa"/>
            <w:vAlign w:val="center"/>
            <w:hideMark/>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425BFE0" w14:textId="77777777" w:rsidTr="00F555E9">
        <w:trPr>
          <w:trHeight w:val="165"/>
        </w:trPr>
        <w:tc>
          <w:tcPr>
            <w:tcW w:w="360" w:type="dxa"/>
            <w:vAlign w:val="center"/>
            <w:hideMark/>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8C568A5" w14:textId="77777777" w:rsidTr="00F555E9">
        <w:trPr>
          <w:trHeight w:val="165"/>
        </w:trPr>
        <w:tc>
          <w:tcPr>
            <w:tcW w:w="360" w:type="dxa"/>
            <w:vAlign w:val="center"/>
            <w:hideMark/>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EAC3F5A" w14:textId="77777777" w:rsidTr="00F555E9">
        <w:trPr>
          <w:trHeight w:val="165"/>
        </w:trPr>
        <w:tc>
          <w:tcPr>
            <w:tcW w:w="360" w:type="dxa"/>
            <w:vAlign w:val="center"/>
            <w:hideMark/>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23A074" w14:textId="77777777" w:rsidTr="00F555E9">
        <w:trPr>
          <w:trHeight w:val="165"/>
        </w:trPr>
        <w:tc>
          <w:tcPr>
            <w:tcW w:w="360" w:type="dxa"/>
            <w:vAlign w:val="center"/>
            <w:hideMark/>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FC2E4D8" w14:textId="77777777" w:rsidTr="00F555E9">
        <w:trPr>
          <w:trHeight w:val="165"/>
        </w:trPr>
        <w:tc>
          <w:tcPr>
            <w:tcW w:w="360" w:type="dxa"/>
            <w:vAlign w:val="center"/>
            <w:hideMark/>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2DA9644" w14:textId="77777777" w:rsidTr="00F555E9">
        <w:trPr>
          <w:trHeight w:val="165"/>
        </w:trPr>
        <w:tc>
          <w:tcPr>
            <w:tcW w:w="360" w:type="dxa"/>
            <w:vAlign w:val="center"/>
            <w:hideMark/>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D36A0BE" w14:textId="77777777" w:rsidTr="00F555E9">
        <w:trPr>
          <w:trHeight w:val="165"/>
        </w:trPr>
        <w:tc>
          <w:tcPr>
            <w:tcW w:w="360" w:type="dxa"/>
            <w:vAlign w:val="center"/>
            <w:hideMark/>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E6FFA32" w14:textId="77777777" w:rsidTr="00F555E9">
        <w:trPr>
          <w:trHeight w:val="180"/>
        </w:trPr>
        <w:tc>
          <w:tcPr>
            <w:tcW w:w="360" w:type="dxa"/>
            <w:vAlign w:val="center"/>
            <w:hideMark/>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9DF86F" w14:textId="77777777" w:rsidTr="00F555E9">
        <w:trPr>
          <w:trHeight w:val="165"/>
        </w:trPr>
        <w:tc>
          <w:tcPr>
            <w:tcW w:w="360" w:type="dxa"/>
            <w:vAlign w:val="center"/>
            <w:hideMark/>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F688D20" w14:textId="77777777" w:rsidTr="00F555E9">
        <w:trPr>
          <w:trHeight w:val="165"/>
        </w:trPr>
        <w:tc>
          <w:tcPr>
            <w:tcW w:w="360" w:type="dxa"/>
            <w:vAlign w:val="center"/>
            <w:hideMark/>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5F4C2154" w14:textId="77777777" w:rsidTr="00F555E9">
        <w:trPr>
          <w:trHeight w:val="165"/>
        </w:trPr>
        <w:tc>
          <w:tcPr>
            <w:tcW w:w="360" w:type="dxa"/>
            <w:vAlign w:val="center"/>
            <w:hideMark/>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4CEC3DA" w14:textId="77777777" w:rsidTr="00F555E9">
        <w:trPr>
          <w:trHeight w:val="165"/>
        </w:trPr>
        <w:tc>
          <w:tcPr>
            <w:tcW w:w="360" w:type="dxa"/>
            <w:vAlign w:val="center"/>
            <w:hideMark/>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6C3CC0D" w14:textId="77777777" w:rsidTr="00F555E9">
        <w:trPr>
          <w:trHeight w:val="165"/>
        </w:trPr>
        <w:tc>
          <w:tcPr>
            <w:tcW w:w="360" w:type="dxa"/>
            <w:vAlign w:val="center"/>
            <w:hideMark/>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87703F7" w14:textId="77777777" w:rsidTr="00F555E9">
        <w:trPr>
          <w:trHeight w:val="165"/>
        </w:trPr>
        <w:tc>
          <w:tcPr>
            <w:tcW w:w="360" w:type="dxa"/>
            <w:vAlign w:val="center"/>
            <w:hideMark/>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180D4D4" w14:textId="77777777" w:rsidTr="00F555E9">
        <w:trPr>
          <w:trHeight w:val="165"/>
        </w:trPr>
        <w:tc>
          <w:tcPr>
            <w:tcW w:w="360" w:type="dxa"/>
            <w:vAlign w:val="center"/>
            <w:hideMark/>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868FE53" w14:textId="77777777" w:rsidTr="00F555E9">
        <w:trPr>
          <w:trHeight w:val="165"/>
        </w:trPr>
        <w:tc>
          <w:tcPr>
            <w:tcW w:w="360" w:type="dxa"/>
            <w:vAlign w:val="center"/>
            <w:hideMark/>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C130D80" w14:textId="77777777" w:rsidTr="00F555E9">
        <w:trPr>
          <w:trHeight w:val="165"/>
        </w:trPr>
        <w:tc>
          <w:tcPr>
            <w:tcW w:w="360" w:type="dxa"/>
            <w:vAlign w:val="center"/>
            <w:hideMark/>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49A5C17" w14:textId="77777777" w:rsidTr="00F555E9">
        <w:trPr>
          <w:trHeight w:val="165"/>
        </w:trPr>
        <w:tc>
          <w:tcPr>
            <w:tcW w:w="360" w:type="dxa"/>
            <w:vAlign w:val="center"/>
            <w:hideMark/>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008" w:type="dxa"/>
            <w:vAlign w:val="center"/>
            <w:hideMark/>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FB232DA" w14:textId="77777777" w:rsidTr="00F555E9">
        <w:trPr>
          <w:trHeight w:val="165"/>
        </w:trPr>
        <w:tc>
          <w:tcPr>
            <w:tcW w:w="360" w:type="dxa"/>
            <w:vAlign w:val="center"/>
            <w:hideMark/>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71AFD328" w14:textId="77777777" w:rsidTr="00F555E9">
        <w:trPr>
          <w:trHeight w:val="165"/>
        </w:trPr>
        <w:tc>
          <w:tcPr>
            <w:tcW w:w="360" w:type="dxa"/>
            <w:vAlign w:val="center"/>
            <w:hideMark/>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702AF26" w14:textId="77777777" w:rsidTr="00F555E9">
        <w:trPr>
          <w:trHeight w:val="165"/>
        </w:trPr>
        <w:tc>
          <w:tcPr>
            <w:tcW w:w="360" w:type="dxa"/>
            <w:vAlign w:val="center"/>
            <w:hideMark/>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54A1CC" w14:textId="77777777" w:rsidTr="00F555E9">
        <w:trPr>
          <w:trHeight w:val="180"/>
        </w:trPr>
        <w:tc>
          <w:tcPr>
            <w:tcW w:w="360" w:type="dxa"/>
            <w:vAlign w:val="center"/>
            <w:hideMark/>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17A047" w14:textId="77777777" w:rsidTr="00F555E9">
        <w:trPr>
          <w:trHeight w:val="165"/>
        </w:trPr>
        <w:tc>
          <w:tcPr>
            <w:tcW w:w="360" w:type="dxa"/>
            <w:vAlign w:val="center"/>
            <w:hideMark/>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7F4989EB" w14:textId="77777777" w:rsidTr="00F555E9">
        <w:trPr>
          <w:trHeight w:val="165"/>
        </w:trPr>
        <w:tc>
          <w:tcPr>
            <w:tcW w:w="360" w:type="dxa"/>
            <w:vAlign w:val="center"/>
            <w:hideMark/>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2F9C711" w14:textId="77777777" w:rsidTr="00F555E9">
        <w:trPr>
          <w:trHeight w:val="165"/>
        </w:trPr>
        <w:tc>
          <w:tcPr>
            <w:tcW w:w="360" w:type="dxa"/>
            <w:vAlign w:val="center"/>
            <w:hideMark/>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008" w:type="dxa"/>
            <w:vAlign w:val="center"/>
            <w:hideMark/>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1D8AB06" w14:textId="77777777" w:rsidTr="00F555E9">
        <w:trPr>
          <w:trHeight w:val="165"/>
        </w:trPr>
        <w:tc>
          <w:tcPr>
            <w:tcW w:w="360" w:type="dxa"/>
            <w:vAlign w:val="center"/>
            <w:hideMark/>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2D11AF45" w14:textId="77777777" w:rsidTr="00F555E9">
        <w:trPr>
          <w:trHeight w:val="165"/>
        </w:trPr>
        <w:tc>
          <w:tcPr>
            <w:tcW w:w="360" w:type="dxa"/>
            <w:vAlign w:val="center"/>
            <w:hideMark/>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39D3027" w14:textId="77777777" w:rsidTr="00F555E9">
        <w:trPr>
          <w:trHeight w:val="165"/>
        </w:trPr>
        <w:tc>
          <w:tcPr>
            <w:tcW w:w="360" w:type="dxa"/>
            <w:tcBorders>
              <w:bottom w:val="single" w:sz="4" w:space="0" w:color="auto"/>
            </w:tcBorders>
            <w:vAlign w:val="center"/>
            <w:hideMark/>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tcBorders>
              <w:bottom w:val="single" w:sz="4" w:space="0" w:color="auto"/>
            </w:tcBorders>
            <w:vAlign w:val="center"/>
            <w:hideMark/>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tcBorders>
              <w:bottom w:val="single" w:sz="4" w:space="0" w:color="auto"/>
            </w:tcBorders>
            <w:vAlign w:val="center"/>
            <w:hideMark/>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450E1B7E" w14:textId="235038A0" w:rsidR="00E41E18" w:rsidRPr="00E41E18" w:rsidRDefault="00372AF9" w:rsidP="00E41E18">
      <w:pPr>
        <w:pStyle w:val="EndNoteBibliography"/>
        <w:spacing w:after="0"/>
        <w:ind w:left="720" w:hanging="720"/>
        <w:rPr>
          <w:noProof/>
        </w:rPr>
      </w:pPr>
      <w:r>
        <w:fldChar w:fldCharType="begin"/>
      </w:r>
      <w:r>
        <w:instrText xml:space="preserve"> ADDIN EN.REFLIST </w:instrText>
      </w:r>
      <w:r>
        <w:fldChar w:fldCharType="separate"/>
      </w:r>
      <w:r w:rsidR="00E41E18" w:rsidRPr="00E41E18">
        <w:rPr>
          <w:noProof/>
        </w:rPr>
        <w:t xml:space="preserve">AHDB. (2015). Charlotte: Agriculture and Horticulture Development Board. Retrieved from </w:t>
      </w:r>
      <w:hyperlink r:id="rId52" w:history="1">
        <w:r w:rsidR="00E41E18" w:rsidRPr="00E41E18">
          <w:rPr>
            <w:rStyle w:val="Hyperlink"/>
            <w:noProof/>
          </w:rPr>
          <w:t>https://varieties.ahdb.org.uk/varieties/view/CHARLOTTE</w:t>
        </w:r>
      </w:hyperlink>
    </w:p>
    <w:p w14:paraId="08E0C560" w14:textId="1515DF5E" w:rsidR="00E41E18" w:rsidRPr="00E41E18" w:rsidRDefault="00E41E18" w:rsidP="00E41E18">
      <w:pPr>
        <w:pStyle w:val="EndNoteBibliography"/>
        <w:spacing w:after="0"/>
        <w:ind w:left="720" w:hanging="720"/>
        <w:rPr>
          <w:noProof/>
        </w:rPr>
      </w:pPr>
      <w:r w:rsidRPr="00E41E18">
        <w:rPr>
          <w:noProof/>
        </w:rPr>
        <w:t xml:space="preserve">Allen, E.J., and R.K. Scott. (1980). An Analysis of Growth of the Potato Crop. </w:t>
      </w:r>
      <w:r w:rsidRPr="00E41E18">
        <w:rPr>
          <w:i/>
          <w:noProof/>
        </w:rPr>
        <w:t>J. Agr. Sci., 94</w:t>
      </w:r>
      <w:r w:rsidRPr="00E41E18">
        <w:rPr>
          <w:noProof/>
        </w:rPr>
        <w:t xml:space="preserve">(3), 583-606. </w:t>
      </w:r>
      <w:hyperlink r:id="rId53" w:history="1">
        <w:r w:rsidRPr="00E41E18">
          <w:rPr>
            <w:rStyle w:val="Hyperlink"/>
            <w:noProof/>
          </w:rPr>
          <w:t>https://doi.org/10.1017/S0021859600028598</w:t>
        </w:r>
      </w:hyperlink>
      <w:r w:rsidRPr="00E41E18">
        <w:rPr>
          <w:noProof/>
        </w:rPr>
        <w:t>.</w:t>
      </w:r>
    </w:p>
    <w:p w14:paraId="12A43AAA" w14:textId="29218020" w:rsidR="00E41E18" w:rsidRPr="00E41E18" w:rsidRDefault="00E41E18" w:rsidP="00E41E18">
      <w:pPr>
        <w:pStyle w:val="EndNoteBibliography"/>
        <w:spacing w:after="0"/>
        <w:ind w:left="720" w:hanging="720"/>
        <w:rPr>
          <w:noProof/>
        </w:rPr>
      </w:pPr>
      <w:r w:rsidRPr="00E41E18">
        <w:rPr>
          <w:noProof/>
        </w:rPr>
        <w:t xml:space="preserve">Barraclough, P.B., J.R. Howarth, J. Jones, R. Lopez-Bellido, S. Parmar, C.E. Shepherd, and M.J. Hawkesford. (2010). Nitrogen Efficiency of Wheat: Genotypic and Environmental Variation and Prospects for Improvement. </w:t>
      </w:r>
      <w:r w:rsidRPr="00E41E18">
        <w:rPr>
          <w:i/>
          <w:noProof/>
        </w:rPr>
        <w:t>Eur. J. Agron., 33</w:t>
      </w:r>
      <w:r w:rsidRPr="00E41E18">
        <w:rPr>
          <w:noProof/>
        </w:rPr>
        <w:t xml:space="preserve">(1), 1-11. </w:t>
      </w:r>
      <w:hyperlink r:id="rId54" w:history="1">
        <w:r w:rsidRPr="00E41E18">
          <w:rPr>
            <w:rStyle w:val="Hyperlink"/>
            <w:noProof/>
          </w:rPr>
          <w:t>https://doi.org/10.1016/j.eja.2010.01.005</w:t>
        </w:r>
      </w:hyperlink>
      <w:r w:rsidRPr="00E41E18">
        <w:rPr>
          <w:noProof/>
        </w:rPr>
        <w:t>.</w:t>
      </w:r>
    </w:p>
    <w:p w14:paraId="65AA5890" w14:textId="132B1E3A" w:rsidR="00E41E18" w:rsidRPr="00E41E18" w:rsidRDefault="00E41E18" w:rsidP="00E41E18">
      <w:pPr>
        <w:pStyle w:val="EndNoteBibliography"/>
        <w:spacing w:after="0"/>
        <w:ind w:left="720" w:hanging="720"/>
        <w:rPr>
          <w:noProof/>
        </w:rPr>
      </w:pPr>
      <w:r w:rsidRPr="00E41E18">
        <w:rPr>
          <w:noProof/>
        </w:rPr>
        <w:t xml:space="preserve">Bélanger, G., J.R. Walsh, J.E. Richards, P.H. Milburn, and N. Ziadi. (2000). Yield Response of Two Potato Culivars to Supplemental Irrigation and N Fertilization in New Brunswick. </w:t>
      </w:r>
      <w:r w:rsidRPr="00E41E18">
        <w:rPr>
          <w:i/>
          <w:noProof/>
        </w:rPr>
        <w:t>Am. J. Potato Res., 77</w:t>
      </w:r>
      <w:r w:rsidRPr="00E41E18">
        <w:rPr>
          <w:noProof/>
        </w:rPr>
        <w:t xml:space="preserve">(1), 11-21. </w:t>
      </w:r>
      <w:hyperlink r:id="rId55" w:history="1">
        <w:r w:rsidRPr="00E41E18">
          <w:rPr>
            <w:rStyle w:val="Hyperlink"/>
            <w:noProof/>
          </w:rPr>
          <w:t>https://doi.org/10.1007/BF02853657</w:t>
        </w:r>
      </w:hyperlink>
      <w:r w:rsidRPr="00E41E18">
        <w:rPr>
          <w:noProof/>
        </w:rPr>
        <w:t>.</w:t>
      </w:r>
    </w:p>
    <w:p w14:paraId="2D9FAF59" w14:textId="4FAC979F" w:rsidR="00E41E18" w:rsidRPr="00E41E18" w:rsidRDefault="00E41E18" w:rsidP="00E41E18">
      <w:pPr>
        <w:pStyle w:val="EndNoteBibliography"/>
        <w:spacing w:after="0"/>
        <w:ind w:left="720" w:hanging="720"/>
        <w:rPr>
          <w:noProof/>
        </w:rPr>
      </w:pPr>
      <w:r w:rsidRPr="00E41E18">
        <w:rPr>
          <w:noProof/>
        </w:rPr>
        <w:t xml:space="preserve">Bélanger, G., J.R. Walsh, J.E. Richards, P.H. Milburn, and N. Ziadi. (2001a). Critical Nitrogen Curve and Nitrogen Nutrition Index for Potato in Eastern Canada. </w:t>
      </w:r>
      <w:r w:rsidRPr="00E41E18">
        <w:rPr>
          <w:i/>
          <w:noProof/>
        </w:rPr>
        <w:t>Am. J. Potato Res. , 78</w:t>
      </w:r>
      <w:r w:rsidRPr="00E41E18">
        <w:rPr>
          <w:noProof/>
        </w:rPr>
        <w:t xml:space="preserve">(5), 355-364. </w:t>
      </w:r>
      <w:hyperlink r:id="rId56" w:history="1">
        <w:r w:rsidRPr="00E41E18">
          <w:rPr>
            <w:rStyle w:val="Hyperlink"/>
            <w:noProof/>
          </w:rPr>
          <w:t>https://doi.org/10.1007/BF02884344</w:t>
        </w:r>
      </w:hyperlink>
      <w:r w:rsidRPr="00E41E18">
        <w:rPr>
          <w:noProof/>
        </w:rPr>
        <w:t>.</w:t>
      </w:r>
    </w:p>
    <w:p w14:paraId="23A54798" w14:textId="75AB2A70" w:rsidR="00E41E18" w:rsidRPr="00E41E18" w:rsidRDefault="00E41E18" w:rsidP="00E41E18">
      <w:pPr>
        <w:pStyle w:val="EndNoteBibliography"/>
        <w:spacing w:after="0"/>
        <w:ind w:left="720" w:hanging="720"/>
        <w:rPr>
          <w:noProof/>
        </w:rPr>
      </w:pPr>
      <w:r w:rsidRPr="00E41E18">
        <w:rPr>
          <w:noProof/>
        </w:rPr>
        <w:t xml:space="preserve">Bélanger, G., J.R. Walsh, J.E. Richards, P.H. Milburn, and N. Ziadi. (2001b). Tuber Growth and Biomass Partitioning of Two Potato Cultivars Grown under Different N Fertilization Rates with and without Irrigation. </w:t>
      </w:r>
      <w:r w:rsidRPr="00E41E18">
        <w:rPr>
          <w:i/>
          <w:noProof/>
        </w:rPr>
        <w:t>Am. J. Potato Res., 78</w:t>
      </w:r>
      <w:r w:rsidRPr="00E41E18">
        <w:rPr>
          <w:noProof/>
        </w:rPr>
        <w:t xml:space="preserve">(2), 109-117. </w:t>
      </w:r>
      <w:hyperlink r:id="rId57" w:history="1">
        <w:r w:rsidRPr="00E41E18">
          <w:rPr>
            <w:rStyle w:val="Hyperlink"/>
            <w:noProof/>
          </w:rPr>
          <w:t>https://doi.org/10.1007/BF02874766</w:t>
        </w:r>
      </w:hyperlink>
      <w:r w:rsidRPr="00E41E18">
        <w:rPr>
          <w:noProof/>
        </w:rPr>
        <w:t>.</w:t>
      </w:r>
    </w:p>
    <w:p w14:paraId="04156075" w14:textId="7615456C" w:rsidR="00E41E18" w:rsidRPr="00E41E18" w:rsidRDefault="00E41E18" w:rsidP="00E41E18">
      <w:pPr>
        <w:pStyle w:val="EndNoteBibliography"/>
        <w:spacing w:after="0"/>
        <w:ind w:left="720" w:hanging="720"/>
        <w:rPr>
          <w:noProof/>
        </w:rPr>
      </w:pPr>
      <w:r w:rsidRPr="00E41E18">
        <w:rPr>
          <w:noProof/>
        </w:rPr>
        <w:t xml:space="preserve">Ben Abdallah, F., M. Olivier, J.P. Goffart, and O. Minet. (2016). Establishing the Nitrogen Dilution Curve for Potato Cultivar Bintje in Belgium. </w:t>
      </w:r>
      <w:r w:rsidRPr="00E41E18">
        <w:rPr>
          <w:i/>
          <w:noProof/>
        </w:rPr>
        <w:t>Potato Res., 59</w:t>
      </w:r>
      <w:r w:rsidRPr="00E41E18">
        <w:rPr>
          <w:noProof/>
        </w:rPr>
        <w:t xml:space="preserve">(3), 241-258. </w:t>
      </w:r>
      <w:hyperlink r:id="rId58" w:history="1">
        <w:r w:rsidRPr="00E41E18">
          <w:rPr>
            <w:rStyle w:val="Hyperlink"/>
            <w:noProof/>
          </w:rPr>
          <w:t>https://doi.org/10.1007/s11540-016-9331-y</w:t>
        </w:r>
      </w:hyperlink>
      <w:r w:rsidRPr="00E41E18">
        <w:rPr>
          <w:noProof/>
        </w:rPr>
        <w:t>.</w:t>
      </w:r>
    </w:p>
    <w:p w14:paraId="3ECE9AF6" w14:textId="7D15D8AC" w:rsidR="00E41E18" w:rsidRPr="00E41E18" w:rsidRDefault="00E41E18" w:rsidP="00E41E18">
      <w:pPr>
        <w:pStyle w:val="EndNoteBibliography"/>
        <w:spacing w:after="0"/>
        <w:ind w:left="720" w:hanging="720"/>
        <w:rPr>
          <w:noProof/>
        </w:rPr>
      </w:pPr>
      <w:r w:rsidRPr="00E41E18">
        <w:rPr>
          <w:noProof/>
        </w:rPr>
        <w:t xml:space="preserve">Bohman, B.J., M. McNearney, J. Crants, and C.J. Rosen. (2020). A Novel Approach to Manage Nitrogen Fertilizer for Potato Production Using Remote Sensing. </w:t>
      </w:r>
      <w:r w:rsidRPr="00E41E18">
        <w:rPr>
          <w:i/>
          <w:noProof/>
        </w:rPr>
        <w:t>Research Reports – 2020</w:t>
      </w:r>
      <w:r w:rsidRPr="00E41E18">
        <w:rPr>
          <w:noProof/>
        </w:rPr>
        <w:t xml:space="preserve">. Fargo, ND: Minnesota Area II Potato Research and Promotion Council and Northern Plains Potato Growers Association. Retrieved from </w:t>
      </w:r>
      <w:hyperlink r:id="rId59" w:history="1">
        <w:r w:rsidRPr="00E41E18">
          <w:rPr>
            <w:rStyle w:val="Hyperlink"/>
            <w:noProof/>
          </w:rPr>
          <w:t>https://www.ag.ndsu.edu/potatoextension/research/2020ResearchBooks.pdf</w:t>
        </w:r>
      </w:hyperlink>
    </w:p>
    <w:p w14:paraId="288D1683" w14:textId="338ACC2D" w:rsidR="00E41E18" w:rsidRPr="00E41E18" w:rsidRDefault="00E41E18" w:rsidP="00E41E18">
      <w:pPr>
        <w:pStyle w:val="EndNoteBibliography"/>
        <w:spacing w:after="0"/>
        <w:ind w:left="720" w:hanging="720"/>
        <w:rPr>
          <w:noProof/>
        </w:rPr>
      </w:pPr>
      <w:r w:rsidRPr="00E41E18">
        <w:rPr>
          <w:noProof/>
        </w:rPr>
        <w:t xml:space="preserve">Bohman, B.J., C.J. Rosen, and D.J. Mulla. (2021). Relating Nitrogen Use Efficiency to Nitrogen Nutrition Index for Evaluation of Agronomic and Environmental Outcomes in Potato. </w:t>
      </w:r>
      <w:r w:rsidRPr="00E41E18">
        <w:rPr>
          <w:i/>
          <w:noProof/>
        </w:rPr>
        <w:t>Field Crops Res., 262</w:t>
      </w:r>
      <w:r w:rsidRPr="00E41E18">
        <w:rPr>
          <w:noProof/>
        </w:rPr>
        <w:t xml:space="preserve">. </w:t>
      </w:r>
      <w:hyperlink r:id="rId60" w:history="1">
        <w:r w:rsidRPr="00E41E18">
          <w:rPr>
            <w:rStyle w:val="Hyperlink"/>
            <w:noProof/>
          </w:rPr>
          <w:t>https://doi.org/10.1016/j.fcr.2020.108041</w:t>
        </w:r>
      </w:hyperlink>
      <w:r w:rsidRPr="00E41E18">
        <w:rPr>
          <w:noProof/>
        </w:rPr>
        <w:t>.</w:t>
      </w:r>
    </w:p>
    <w:p w14:paraId="3A2E5357" w14:textId="285B070A" w:rsidR="00E41E18" w:rsidRPr="00E41E18" w:rsidRDefault="00E41E18" w:rsidP="00E41E18">
      <w:pPr>
        <w:pStyle w:val="EndNoteBibliography"/>
        <w:spacing w:after="0"/>
        <w:ind w:left="720" w:hanging="720"/>
        <w:rPr>
          <w:noProof/>
        </w:rPr>
      </w:pPr>
      <w:r w:rsidRPr="00E41E18">
        <w:rPr>
          <w:noProof/>
        </w:rPr>
        <w:t xml:space="preserve">Bremner, P.M., and M.A. Taha. (1966). Studies in Potato Agronomy. I. The Effects of Variety, Seed Size and Spacing on Growth, Development and Yield. </w:t>
      </w:r>
      <w:r w:rsidRPr="00E41E18">
        <w:rPr>
          <w:i/>
          <w:noProof/>
        </w:rPr>
        <w:t>The Journal of Agricultural Science, 66</w:t>
      </w:r>
      <w:r w:rsidRPr="00E41E18">
        <w:rPr>
          <w:noProof/>
        </w:rPr>
        <w:t xml:space="preserve">(2), 241-252. </w:t>
      </w:r>
      <w:hyperlink r:id="rId61" w:history="1">
        <w:r w:rsidRPr="00E41E18">
          <w:rPr>
            <w:rStyle w:val="Hyperlink"/>
            <w:noProof/>
          </w:rPr>
          <w:t>https://doi.org/10.1017/s0021859600062651</w:t>
        </w:r>
      </w:hyperlink>
      <w:r w:rsidRPr="00E41E18">
        <w:rPr>
          <w:noProof/>
        </w:rPr>
        <w:t>.</w:t>
      </w:r>
    </w:p>
    <w:p w14:paraId="654442DF" w14:textId="4927FD05" w:rsidR="00E41E18" w:rsidRPr="00E41E18" w:rsidRDefault="00E41E18" w:rsidP="00E41E18">
      <w:pPr>
        <w:pStyle w:val="EndNoteBibliography"/>
        <w:spacing w:after="0"/>
        <w:ind w:left="720" w:hanging="720"/>
        <w:rPr>
          <w:noProof/>
        </w:rPr>
      </w:pPr>
      <w:r w:rsidRPr="00E41E18">
        <w:rPr>
          <w:noProof/>
        </w:rPr>
        <w:t xml:space="preserve">Bürkner, P.-C. (2017). Brms: An R Package for Bayesian Multilevel Models Using Stan. </w:t>
      </w:r>
      <w:r w:rsidRPr="00E41E18">
        <w:rPr>
          <w:i/>
          <w:noProof/>
        </w:rPr>
        <w:t>J. Stat. Softw., 80</w:t>
      </w:r>
      <w:r w:rsidRPr="00E41E18">
        <w:rPr>
          <w:noProof/>
        </w:rPr>
        <w:t xml:space="preserve">(1). </w:t>
      </w:r>
      <w:hyperlink r:id="rId62" w:history="1">
        <w:r w:rsidRPr="00E41E18">
          <w:rPr>
            <w:rStyle w:val="Hyperlink"/>
            <w:noProof/>
          </w:rPr>
          <w:t>https://doi.org/10.18637/jss.v080.i01</w:t>
        </w:r>
      </w:hyperlink>
      <w:r w:rsidRPr="00E41E18">
        <w:rPr>
          <w:noProof/>
        </w:rPr>
        <w:t>.</w:t>
      </w:r>
    </w:p>
    <w:p w14:paraId="0154411E" w14:textId="42ED8B89" w:rsidR="00E41E18" w:rsidRPr="00E41E18" w:rsidRDefault="00E41E18" w:rsidP="00E41E18">
      <w:pPr>
        <w:pStyle w:val="EndNoteBibliography"/>
        <w:spacing w:after="0"/>
        <w:ind w:left="720" w:hanging="720"/>
        <w:rPr>
          <w:noProof/>
        </w:rPr>
      </w:pPr>
      <w:r w:rsidRPr="00E41E18">
        <w:rPr>
          <w:noProof/>
        </w:rPr>
        <w:t xml:space="preserve">Bürkner, P.-C. (2018). Advanced Bayesian Multilevel Modeling with the R Package Brms. </w:t>
      </w:r>
      <w:r w:rsidRPr="00E41E18">
        <w:rPr>
          <w:i/>
          <w:noProof/>
        </w:rPr>
        <w:t>R J., 10</w:t>
      </w:r>
      <w:r w:rsidRPr="00E41E18">
        <w:rPr>
          <w:noProof/>
        </w:rPr>
        <w:t xml:space="preserve">(1), 395-411. </w:t>
      </w:r>
      <w:hyperlink r:id="rId63" w:history="1">
        <w:r w:rsidRPr="00E41E18">
          <w:rPr>
            <w:rStyle w:val="Hyperlink"/>
            <w:noProof/>
          </w:rPr>
          <w:t>https://doi.org/10.32614/RJ-2018-017</w:t>
        </w:r>
      </w:hyperlink>
      <w:r w:rsidRPr="00E41E18">
        <w:rPr>
          <w:noProof/>
        </w:rPr>
        <w:t>.</w:t>
      </w:r>
    </w:p>
    <w:p w14:paraId="65B2F37B" w14:textId="7DEDE78E" w:rsidR="00E41E18" w:rsidRPr="00E41E18" w:rsidRDefault="00E41E18" w:rsidP="00E41E18">
      <w:pPr>
        <w:pStyle w:val="EndNoteBibliography"/>
        <w:spacing w:after="0"/>
        <w:ind w:left="720" w:hanging="720"/>
        <w:rPr>
          <w:noProof/>
        </w:rPr>
      </w:pPr>
      <w:r w:rsidRPr="00E41E18">
        <w:rPr>
          <w:noProof/>
        </w:rPr>
        <w:t xml:space="preserve">Carpenter, B., A. Gelman, M.D. Hoffman, D. Lee, B. Goodrich, M. Betancourt, M. Brubaker, J. Guo, P. Li, and A. Riddell. (2017). Stan: A Probabilistic Programming Language. </w:t>
      </w:r>
      <w:r w:rsidRPr="00E41E18">
        <w:rPr>
          <w:i/>
          <w:noProof/>
        </w:rPr>
        <w:t>J. Stat. Softw., 76</w:t>
      </w:r>
      <w:r w:rsidRPr="00E41E18">
        <w:rPr>
          <w:noProof/>
        </w:rPr>
        <w:t xml:space="preserve">(1). </w:t>
      </w:r>
      <w:hyperlink r:id="rId64" w:history="1">
        <w:r w:rsidRPr="00E41E18">
          <w:rPr>
            <w:rStyle w:val="Hyperlink"/>
            <w:noProof/>
          </w:rPr>
          <w:t>https://doi.org/10.18637/jss.v076.i01</w:t>
        </w:r>
      </w:hyperlink>
      <w:r w:rsidRPr="00E41E18">
        <w:rPr>
          <w:noProof/>
        </w:rPr>
        <w:t>.</w:t>
      </w:r>
    </w:p>
    <w:p w14:paraId="76B2CA65" w14:textId="46071F7B" w:rsidR="00E41E18" w:rsidRPr="00E41E18" w:rsidRDefault="00E41E18" w:rsidP="00E41E18">
      <w:pPr>
        <w:pStyle w:val="EndNoteBibliography"/>
        <w:spacing w:after="0"/>
        <w:ind w:left="720" w:hanging="720"/>
        <w:rPr>
          <w:noProof/>
        </w:rPr>
      </w:pPr>
      <w:r w:rsidRPr="00E41E18">
        <w:rPr>
          <w:noProof/>
        </w:rPr>
        <w:t xml:space="preserve">Caviglia, O.P., R.J.M. Melchiori, and V.O. Sadras. (2014). Nitrogen Utilization Efficiency in Maize as Affected by Hybrid and N Rate in Late-Sown Crops. </w:t>
      </w:r>
      <w:r w:rsidRPr="00E41E18">
        <w:rPr>
          <w:i/>
          <w:noProof/>
        </w:rPr>
        <w:t>Field Crops Res., 168</w:t>
      </w:r>
      <w:r w:rsidRPr="00E41E18">
        <w:rPr>
          <w:noProof/>
        </w:rPr>
        <w:t xml:space="preserve">, 27-37. </w:t>
      </w:r>
      <w:hyperlink r:id="rId65" w:history="1">
        <w:r w:rsidRPr="00E41E18">
          <w:rPr>
            <w:rStyle w:val="Hyperlink"/>
            <w:noProof/>
          </w:rPr>
          <w:t>https://doi.org/10.1016/j.fcr.2014.08.005</w:t>
        </w:r>
      </w:hyperlink>
      <w:r w:rsidRPr="00E41E18">
        <w:rPr>
          <w:noProof/>
        </w:rPr>
        <w:t>.</w:t>
      </w:r>
    </w:p>
    <w:p w14:paraId="1926B4FC" w14:textId="5977038C" w:rsidR="00E41E18" w:rsidRPr="00E41E18" w:rsidRDefault="00E41E18" w:rsidP="00E41E18">
      <w:pPr>
        <w:pStyle w:val="EndNoteBibliography"/>
        <w:spacing w:after="0"/>
        <w:ind w:left="720" w:hanging="720"/>
        <w:rPr>
          <w:noProof/>
        </w:rPr>
      </w:pPr>
      <w:r w:rsidRPr="00E41E18">
        <w:rPr>
          <w:noProof/>
        </w:rPr>
        <w:lastRenderedPageBreak/>
        <w:t xml:space="preserve">CFIA. (2013). Bintje: Canadian Food Inspection Agency. Retrieved from </w:t>
      </w:r>
      <w:hyperlink r:id="rId66" w:history="1">
        <w:r w:rsidRPr="00E41E18">
          <w:rPr>
            <w:rStyle w:val="Hyperlink"/>
            <w:noProof/>
          </w:rPr>
          <w:t>https://inspection.canada.ca/plant-varieties/potatoes/potato-varieties/bintje/eng/1312587385655/1312587385656</w:t>
        </w:r>
      </w:hyperlink>
    </w:p>
    <w:p w14:paraId="15BB3ABE" w14:textId="1221C320" w:rsidR="00E41E18" w:rsidRPr="00E41E18" w:rsidRDefault="00E41E18" w:rsidP="00E41E18">
      <w:pPr>
        <w:pStyle w:val="EndNoteBibliography"/>
        <w:spacing w:after="0"/>
        <w:ind w:left="720" w:hanging="720"/>
        <w:rPr>
          <w:noProof/>
        </w:rPr>
      </w:pPr>
      <w:r w:rsidRPr="00E41E18">
        <w:rPr>
          <w:noProof/>
        </w:rPr>
        <w:t xml:space="preserve">Ciampitti, I.A., J. Fernandez, S. Tamagno, B. Zhao, G. Lemaire, and D. Makowski. (2021). Does the Critical N Dilution Curve for Maize Crop Vary across Genotype X Environment X Management Scenarios? - a Bayesian Analysis. </w:t>
      </w:r>
      <w:r w:rsidRPr="00E41E18">
        <w:rPr>
          <w:i/>
          <w:noProof/>
        </w:rPr>
        <w:t>Eur. J. Agron., 123</w:t>
      </w:r>
      <w:r w:rsidRPr="00E41E18">
        <w:rPr>
          <w:noProof/>
        </w:rPr>
        <w:t xml:space="preserve">, 126202. </w:t>
      </w:r>
      <w:hyperlink r:id="rId67" w:history="1">
        <w:r w:rsidRPr="00E41E18">
          <w:rPr>
            <w:rStyle w:val="Hyperlink"/>
            <w:noProof/>
          </w:rPr>
          <w:t>https://doi.org/10.1016/j.eja.2020.126202</w:t>
        </w:r>
      </w:hyperlink>
      <w:r w:rsidRPr="00E41E18">
        <w:rPr>
          <w:noProof/>
        </w:rPr>
        <w:t>.</w:t>
      </w:r>
    </w:p>
    <w:p w14:paraId="326A331E" w14:textId="6565D9C1" w:rsidR="00E41E18" w:rsidRPr="00E41E18" w:rsidRDefault="00E41E18" w:rsidP="00E41E18">
      <w:pPr>
        <w:pStyle w:val="EndNoteBibliography"/>
        <w:spacing w:after="0"/>
        <w:ind w:left="720" w:hanging="720"/>
        <w:rPr>
          <w:noProof/>
        </w:rPr>
      </w:pPr>
      <w:r w:rsidRPr="00E41E18">
        <w:rPr>
          <w:noProof/>
        </w:rPr>
        <w:t xml:space="preserve">Crants, J., C. Rosen, M. McNearney, and L. Sun. (2017). The Use of Chlorophyll Meters for Nitrogen Management in Potatoes. </w:t>
      </w:r>
      <w:r w:rsidRPr="00E41E18">
        <w:rPr>
          <w:i/>
          <w:noProof/>
        </w:rPr>
        <w:t>Research Reports – 2017</w:t>
      </w:r>
      <w:r w:rsidRPr="00E41E18">
        <w:rPr>
          <w:noProof/>
        </w:rPr>
        <w:t xml:space="preserve">. Fargo, ND: Minnesota Area II Potato Research and Promotion Council and Northern Plains Potato Growers Association. Retrieved from </w:t>
      </w:r>
      <w:hyperlink r:id="rId68" w:history="1">
        <w:r w:rsidRPr="00E41E18">
          <w:rPr>
            <w:rStyle w:val="Hyperlink"/>
            <w:noProof/>
          </w:rPr>
          <w:t>https://www.ag.ndsu.edu/potatoextension/research</w:t>
        </w:r>
      </w:hyperlink>
    </w:p>
    <w:p w14:paraId="194676E2" w14:textId="77777777" w:rsidR="00E41E18" w:rsidRPr="00E41E18" w:rsidRDefault="00E41E18" w:rsidP="00E41E18">
      <w:pPr>
        <w:pStyle w:val="EndNoteBibliography"/>
        <w:spacing w:after="0"/>
        <w:ind w:left="720" w:hanging="720"/>
        <w:rPr>
          <w:noProof/>
        </w:rPr>
      </w:pPr>
      <w:r w:rsidRPr="00E41E18">
        <w:rPr>
          <w:noProof/>
        </w:rPr>
        <w:t xml:space="preserve">Duchenne, T., J.M. Machet, and M. Martin. (1997). Potatoes. In G. Lemaire (Ed.), </w:t>
      </w:r>
      <w:r w:rsidRPr="00E41E18">
        <w:rPr>
          <w:i/>
          <w:noProof/>
        </w:rPr>
        <w:t>Diagonsis of the Nitrogen Status in Crops</w:t>
      </w:r>
      <w:r w:rsidRPr="00E41E18">
        <w:rPr>
          <w:noProof/>
        </w:rPr>
        <w:t xml:space="preserve"> (pp. 119-130). Berlin: Springer.</w:t>
      </w:r>
    </w:p>
    <w:p w14:paraId="6270FB29" w14:textId="27888C63" w:rsidR="00E41E18" w:rsidRPr="00E41E18" w:rsidRDefault="00E41E18" w:rsidP="00E41E18">
      <w:pPr>
        <w:pStyle w:val="EndNoteBibliography"/>
        <w:spacing w:after="0"/>
        <w:ind w:left="720" w:hanging="720"/>
        <w:rPr>
          <w:noProof/>
        </w:rPr>
      </w:pPr>
      <w:r w:rsidRPr="00E41E18">
        <w:rPr>
          <w:noProof/>
        </w:rPr>
        <w:t xml:space="preserve">Egel, D.S. (2017). Midwest Vegetable Production Guide for Commercial Growers. </w:t>
      </w:r>
      <w:r w:rsidRPr="00E41E18">
        <w:rPr>
          <w:i/>
          <w:noProof/>
        </w:rPr>
        <w:t>BU-07094-S</w:t>
      </w:r>
      <w:r w:rsidRPr="00E41E18">
        <w:rPr>
          <w:noProof/>
        </w:rPr>
        <w:t xml:space="preserve">: University of Minnesota Extension. Retrieved from </w:t>
      </w:r>
      <w:hyperlink r:id="rId69" w:history="1">
        <w:r w:rsidRPr="00E41E18">
          <w:rPr>
            <w:rStyle w:val="Hyperlink"/>
            <w:noProof/>
          </w:rPr>
          <w:t>https://ag.purdue.edu/btny/midwest-vegetable-guide/Pages/default.aspx</w:t>
        </w:r>
      </w:hyperlink>
    </w:p>
    <w:p w14:paraId="3E007D5D" w14:textId="78B8CFC1" w:rsidR="00E41E18" w:rsidRPr="00E41E18" w:rsidRDefault="00E41E18" w:rsidP="00E41E18">
      <w:pPr>
        <w:pStyle w:val="EndNoteBibliography"/>
        <w:spacing w:after="0"/>
        <w:ind w:left="720" w:hanging="720"/>
        <w:rPr>
          <w:noProof/>
        </w:rPr>
      </w:pPr>
      <w:r w:rsidRPr="00E41E18">
        <w:rPr>
          <w:noProof/>
        </w:rPr>
        <w:t xml:space="preserve">Errebhi, M., C.J. Rosen, S.C. Gupta, and D.E. Birong. (1998). Potato Yield Response and Nitrate Leaching as Influenced by Nitrogen Management. </w:t>
      </w:r>
      <w:r w:rsidRPr="00E41E18">
        <w:rPr>
          <w:i/>
          <w:noProof/>
        </w:rPr>
        <w:t>Agron. J., 90</w:t>
      </w:r>
      <w:r w:rsidRPr="00E41E18">
        <w:rPr>
          <w:noProof/>
        </w:rPr>
        <w:t xml:space="preserve">, 10-15. </w:t>
      </w:r>
      <w:hyperlink r:id="rId70" w:history="1">
        <w:r w:rsidRPr="00E41E18">
          <w:rPr>
            <w:rStyle w:val="Hyperlink"/>
            <w:noProof/>
          </w:rPr>
          <w:t>https://doi.org/10.2134/agronj1998.00021962009000010003x</w:t>
        </w:r>
      </w:hyperlink>
      <w:r w:rsidRPr="00E41E18">
        <w:rPr>
          <w:noProof/>
        </w:rPr>
        <w:t>.</w:t>
      </w:r>
    </w:p>
    <w:p w14:paraId="0A26DC3F" w14:textId="77777777" w:rsidR="00E41E18" w:rsidRPr="00E41E18" w:rsidRDefault="00E41E18" w:rsidP="00E41E18">
      <w:pPr>
        <w:pStyle w:val="EndNoteBibliography"/>
        <w:spacing w:after="0"/>
        <w:ind w:left="720" w:hanging="720"/>
        <w:rPr>
          <w:noProof/>
        </w:rPr>
      </w:pPr>
      <w:r w:rsidRPr="00E41E18">
        <w:rPr>
          <w:noProof/>
        </w:rPr>
        <w:t xml:space="preserve">Ewing, E.E., and P.C. Struik. (1992). Tuber Formation in Potato: Induction, Initiation, and Growth. In J. Janick (Ed.), </w:t>
      </w:r>
      <w:r w:rsidRPr="00E41E18">
        <w:rPr>
          <w:i/>
          <w:noProof/>
        </w:rPr>
        <w:t>Horticultural Reviews, Volume 14</w:t>
      </w:r>
      <w:r w:rsidRPr="00E41E18">
        <w:rPr>
          <w:noProof/>
        </w:rPr>
        <w:t xml:space="preserve"> (pp. 89-198): John Wiley &amp; Sons.</w:t>
      </w:r>
    </w:p>
    <w:p w14:paraId="7710B099" w14:textId="1C06816B" w:rsidR="00E41E18" w:rsidRPr="00E41E18" w:rsidRDefault="00E41E18" w:rsidP="00E41E18">
      <w:pPr>
        <w:pStyle w:val="EndNoteBibliography"/>
        <w:spacing w:after="0"/>
        <w:ind w:left="720" w:hanging="720"/>
        <w:rPr>
          <w:noProof/>
        </w:rPr>
      </w:pPr>
      <w:r w:rsidRPr="00E41E18">
        <w:rPr>
          <w:noProof/>
        </w:rPr>
        <w:t xml:space="preserve">Franzen, D., A. Robinson, and C. Rosen. (2018). Fertilizing Potato in North Dakota. </w:t>
      </w:r>
      <w:r w:rsidRPr="00E41E18">
        <w:rPr>
          <w:i/>
          <w:noProof/>
        </w:rPr>
        <w:t>SF715</w:t>
      </w:r>
      <w:r w:rsidRPr="00E41E18">
        <w:rPr>
          <w:noProof/>
        </w:rPr>
        <w:t xml:space="preserve">. Fargo, ND: North Dakota State University. Retrieved from </w:t>
      </w:r>
      <w:hyperlink r:id="rId71" w:history="1">
        <w:r w:rsidRPr="00E41E18">
          <w:rPr>
            <w:rStyle w:val="Hyperlink"/>
            <w:noProof/>
          </w:rPr>
          <w:t>https://www.ag.ndsu.edu/publications/crops/fertilizing-potato-in-north-dakota</w:t>
        </w:r>
      </w:hyperlink>
    </w:p>
    <w:p w14:paraId="07D93809" w14:textId="77777777" w:rsidR="00E41E18" w:rsidRPr="00E41E18" w:rsidRDefault="00E41E18" w:rsidP="00E41E18">
      <w:pPr>
        <w:pStyle w:val="EndNoteBibliography"/>
        <w:spacing w:after="0"/>
        <w:ind w:left="720" w:hanging="720"/>
        <w:rPr>
          <w:noProof/>
        </w:rPr>
      </w:pPr>
      <w:r w:rsidRPr="00E41E18">
        <w:rPr>
          <w:noProof/>
        </w:rPr>
        <w:t xml:space="preserve">Gastal, F., G. Lemaire, J.-L. Durand, and G. Louarn. (2015). Quantifying Crop Responses to Nitrogen and Avenues to Improve Nitrogen-Use Efficiency. In </w:t>
      </w:r>
      <w:r w:rsidRPr="00E41E18">
        <w:rPr>
          <w:i/>
          <w:noProof/>
        </w:rPr>
        <w:t>Crop Physiology</w:t>
      </w:r>
      <w:r w:rsidRPr="00E41E18">
        <w:rPr>
          <w:noProof/>
        </w:rPr>
        <w:t xml:space="preserve"> (Second ed., pp. 161-206).</w:t>
      </w:r>
    </w:p>
    <w:p w14:paraId="6C5CCFD4" w14:textId="6032112F" w:rsidR="00E41E18" w:rsidRPr="00E41E18" w:rsidRDefault="00E41E18" w:rsidP="00E41E18">
      <w:pPr>
        <w:pStyle w:val="EndNoteBibliography"/>
        <w:spacing w:after="0"/>
        <w:ind w:left="720" w:hanging="720"/>
        <w:rPr>
          <w:noProof/>
        </w:rPr>
      </w:pPr>
      <w:r w:rsidRPr="00E41E18">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E41E18">
        <w:rPr>
          <w:i/>
          <w:noProof/>
        </w:rPr>
        <w:t>J Clim, Volume 30</w:t>
      </w:r>
      <w:r w:rsidRPr="00E41E18">
        <w:rPr>
          <w:noProof/>
        </w:rPr>
        <w:t xml:space="preserve">(Iss 13), 5419-5454. </w:t>
      </w:r>
      <w:hyperlink r:id="rId72" w:history="1">
        <w:r w:rsidRPr="00E41E18">
          <w:rPr>
            <w:rStyle w:val="Hyperlink"/>
            <w:noProof/>
          </w:rPr>
          <w:t>https://doi.org/10.1175/JCLI-D-16-0758.1</w:t>
        </w:r>
      </w:hyperlink>
      <w:r w:rsidRPr="00E41E18">
        <w:rPr>
          <w:noProof/>
        </w:rPr>
        <w:t>.</w:t>
      </w:r>
    </w:p>
    <w:p w14:paraId="457C0A92" w14:textId="5F63D904" w:rsidR="00E41E18" w:rsidRPr="00E41E18" w:rsidRDefault="00E41E18" w:rsidP="00E41E18">
      <w:pPr>
        <w:pStyle w:val="EndNoteBibliography"/>
        <w:spacing w:after="0"/>
        <w:ind w:left="720" w:hanging="720"/>
        <w:rPr>
          <w:noProof/>
        </w:rPr>
      </w:pPr>
      <w:r w:rsidRPr="00E41E18">
        <w:rPr>
          <w:noProof/>
        </w:rPr>
        <w:t xml:space="preserve">Giletto, C.M., and H.E. Echeverría. (2015). Critical Nitrogen Dilution Curve in Processing Potato Cultivars. </w:t>
      </w:r>
      <w:r w:rsidRPr="00E41E18">
        <w:rPr>
          <w:i/>
          <w:noProof/>
        </w:rPr>
        <w:t>Am. J. Plant Sci., 06</w:t>
      </w:r>
      <w:r w:rsidRPr="00E41E18">
        <w:rPr>
          <w:noProof/>
        </w:rPr>
        <w:t xml:space="preserve">(19), 3144-3156. </w:t>
      </w:r>
      <w:hyperlink r:id="rId73" w:history="1">
        <w:r w:rsidRPr="00E41E18">
          <w:rPr>
            <w:rStyle w:val="Hyperlink"/>
            <w:noProof/>
          </w:rPr>
          <w:t>https://doi.org/10.4236/ajps.2015.619306</w:t>
        </w:r>
      </w:hyperlink>
      <w:r w:rsidRPr="00E41E18">
        <w:rPr>
          <w:noProof/>
        </w:rPr>
        <w:t>.</w:t>
      </w:r>
    </w:p>
    <w:p w14:paraId="436D8AE1" w14:textId="2BA5E3F5" w:rsidR="00E41E18" w:rsidRPr="00E41E18" w:rsidRDefault="00E41E18" w:rsidP="00E41E18">
      <w:pPr>
        <w:pStyle w:val="EndNoteBibliography"/>
        <w:spacing w:after="0"/>
        <w:ind w:left="720" w:hanging="720"/>
        <w:rPr>
          <w:noProof/>
        </w:rPr>
      </w:pPr>
      <w:r w:rsidRPr="00E41E18">
        <w:rPr>
          <w:noProof/>
        </w:rPr>
        <w:t xml:space="preserve">Giletto, C.M., N.I. Reussi Calvo, P. Sandaña, H.E. Echeverría, and G. Bélanger. (2020). Shoot- and Tuber-Based Critical Nitrogen Dilution Curves for the Prediction of the N Status in Potato. </w:t>
      </w:r>
      <w:r w:rsidRPr="00E41E18">
        <w:rPr>
          <w:i/>
          <w:noProof/>
        </w:rPr>
        <w:t>Eur. J. Agron., 119</w:t>
      </w:r>
      <w:r w:rsidRPr="00E41E18">
        <w:rPr>
          <w:noProof/>
        </w:rPr>
        <w:t xml:space="preserve">. </w:t>
      </w:r>
      <w:hyperlink r:id="rId74" w:history="1">
        <w:r w:rsidRPr="00E41E18">
          <w:rPr>
            <w:rStyle w:val="Hyperlink"/>
            <w:noProof/>
          </w:rPr>
          <w:t>https://doi.org/10.1016/j.eja.2020.126114</w:t>
        </w:r>
      </w:hyperlink>
      <w:r w:rsidRPr="00E41E18">
        <w:rPr>
          <w:noProof/>
        </w:rPr>
        <w:t>.</w:t>
      </w:r>
    </w:p>
    <w:p w14:paraId="32E178C2" w14:textId="652BA7B9" w:rsidR="00E41E18" w:rsidRPr="00E41E18" w:rsidRDefault="00E41E18" w:rsidP="00E41E18">
      <w:pPr>
        <w:pStyle w:val="EndNoteBibliography"/>
        <w:spacing w:after="0"/>
        <w:ind w:left="720" w:hanging="720"/>
        <w:rPr>
          <w:noProof/>
        </w:rPr>
      </w:pPr>
      <w:r w:rsidRPr="00E41E18">
        <w:rPr>
          <w:noProof/>
        </w:rPr>
        <w:t xml:space="preserve">Greenwood, D.J., G. Lemaire, G. Gosse, P. Cruz, A. Draycott, and J.J. Neeteson. (1990). Decline in Percentage N of C3 and C4 Crops with Increasing Plant Mass. </w:t>
      </w:r>
      <w:r w:rsidRPr="00E41E18">
        <w:rPr>
          <w:i/>
          <w:noProof/>
        </w:rPr>
        <w:t>Ann. Bot., 66</w:t>
      </w:r>
      <w:r w:rsidRPr="00E41E18">
        <w:rPr>
          <w:noProof/>
        </w:rPr>
        <w:t xml:space="preserve">(4), 425-436. </w:t>
      </w:r>
      <w:hyperlink r:id="rId75" w:history="1">
        <w:r w:rsidRPr="00E41E18">
          <w:rPr>
            <w:rStyle w:val="Hyperlink"/>
            <w:noProof/>
          </w:rPr>
          <w:t>https://doi.org/10.1093/oxfordjournals.aob.a088044</w:t>
        </w:r>
      </w:hyperlink>
      <w:r w:rsidRPr="00E41E18">
        <w:rPr>
          <w:noProof/>
        </w:rPr>
        <w:t>.</w:t>
      </w:r>
    </w:p>
    <w:p w14:paraId="2EB0DBC7" w14:textId="6EB44832" w:rsidR="00E41E18" w:rsidRPr="00E41E18" w:rsidRDefault="00E41E18" w:rsidP="00E41E18">
      <w:pPr>
        <w:pStyle w:val="EndNoteBibliography"/>
        <w:spacing w:after="0"/>
        <w:ind w:left="720" w:hanging="720"/>
        <w:rPr>
          <w:noProof/>
        </w:rPr>
      </w:pPr>
      <w:r w:rsidRPr="00E41E18">
        <w:rPr>
          <w:noProof/>
        </w:rPr>
        <w:t xml:space="preserve">Greenwood, D.J., J.J. Neeteson, and A. Draycott. (1986). Quantitative Relationships for the Dependence of Growth Rate of Arable Crops on Their Nitrogen Content, Dry Weight and Aerial Environment. </w:t>
      </w:r>
      <w:r w:rsidRPr="00E41E18">
        <w:rPr>
          <w:i/>
          <w:noProof/>
        </w:rPr>
        <w:t>Plant Soil, 91</w:t>
      </w:r>
      <w:r w:rsidRPr="00E41E18">
        <w:rPr>
          <w:noProof/>
        </w:rPr>
        <w:t xml:space="preserve">(3), 281-301. </w:t>
      </w:r>
      <w:hyperlink r:id="rId76" w:history="1">
        <w:r w:rsidRPr="00E41E18">
          <w:rPr>
            <w:rStyle w:val="Hyperlink"/>
            <w:noProof/>
          </w:rPr>
          <w:t>https://doi.org/10.1007/BF02198111</w:t>
        </w:r>
      </w:hyperlink>
      <w:r w:rsidRPr="00E41E18">
        <w:rPr>
          <w:noProof/>
        </w:rPr>
        <w:t>.</w:t>
      </w:r>
    </w:p>
    <w:p w14:paraId="4CCC9F14" w14:textId="69FE50A1" w:rsidR="00E41E18" w:rsidRPr="00E41E18" w:rsidRDefault="00E41E18" w:rsidP="00E41E18">
      <w:pPr>
        <w:pStyle w:val="EndNoteBibliography"/>
        <w:spacing w:after="0"/>
        <w:ind w:left="720" w:hanging="720"/>
        <w:rPr>
          <w:noProof/>
        </w:rPr>
      </w:pPr>
      <w:r w:rsidRPr="00E41E18">
        <w:rPr>
          <w:noProof/>
        </w:rPr>
        <w:lastRenderedPageBreak/>
        <w:t xml:space="preserve">Gupta, S., and C.J. Rosen. (2019). Nitrogen Fertilization Rate and Cold-Induced Sweetening in Potato Tubers During Storage. </w:t>
      </w:r>
      <w:r w:rsidRPr="00E41E18">
        <w:rPr>
          <w:i/>
          <w:noProof/>
        </w:rPr>
        <w:t>Research Reports – 2019</w:t>
      </w:r>
      <w:r w:rsidRPr="00E41E18">
        <w:rPr>
          <w:noProof/>
        </w:rPr>
        <w:t xml:space="preserve">. Fargo, ND: Minnesota Area II Potato Research and Promotion Council and Northern Plains Potato Growers Association. Retrieved from </w:t>
      </w:r>
      <w:hyperlink r:id="rId77" w:history="1">
        <w:r w:rsidRPr="00E41E18">
          <w:rPr>
            <w:rStyle w:val="Hyperlink"/>
            <w:noProof/>
          </w:rPr>
          <w:t>https://www.ag.ndsu.edu/potatoextension/research/2019RESEARCHREPORTS.pdf</w:t>
        </w:r>
      </w:hyperlink>
    </w:p>
    <w:p w14:paraId="59F5B7A6" w14:textId="01BA7CC5" w:rsidR="00E41E18" w:rsidRPr="00E41E18" w:rsidRDefault="00E41E18" w:rsidP="00E41E18">
      <w:pPr>
        <w:pStyle w:val="EndNoteBibliography"/>
        <w:spacing w:after="0"/>
        <w:ind w:left="720" w:hanging="720"/>
        <w:rPr>
          <w:noProof/>
        </w:rPr>
      </w:pPr>
      <w:r w:rsidRPr="00E41E18">
        <w:rPr>
          <w:noProof/>
        </w:rPr>
        <w:t xml:space="preserve">Gupta, S.K., J. Crants, M. McNearney, and C.J. Rosen. (2020). Evaluation of a Promising Minnesota Clone for N Response, Agronomic Traits &amp; Storage Quality. </w:t>
      </w:r>
      <w:r w:rsidRPr="00E41E18">
        <w:rPr>
          <w:i/>
          <w:noProof/>
        </w:rPr>
        <w:t>Research Reports – 2020</w:t>
      </w:r>
      <w:r w:rsidRPr="00E41E18">
        <w:rPr>
          <w:noProof/>
        </w:rPr>
        <w:t xml:space="preserve">. Fargo, ND: Minnesota Area II Potato Research and Promotion Council and Northern Plains Potato Growers Association. Retrieved from </w:t>
      </w:r>
      <w:hyperlink r:id="rId78" w:history="1">
        <w:r w:rsidRPr="00E41E18">
          <w:rPr>
            <w:rStyle w:val="Hyperlink"/>
            <w:noProof/>
          </w:rPr>
          <w:t>https://www.ag.ndsu.edu/potatoextension/research/2020ResearchBooks.pdf</w:t>
        </w:r>
      </w:hyperlink>
    </w:p>
    <w:p w14:paraId="24539F26" w14:textId="77777777" w:rsidR="00E41E18" w:rsidRPr="00E41E18" w:rsidRDefault="00E41E18" w:rsidP="00E41E18">
      <w:pPr>
        <w:pStyle w:val="EndNoteBibliography"/>
        <w:spacing w:after="0"/>
        <w:ind w:left="720" w:hanging="720"/>
        <w:rPr>
          <w:noProof/>
        </w:rPr>
      </w:pPr>
      <w:r w:rsidRPr="00E41E18">
        <w:rPr>
          <w:noProof/>
        </w:rPr>
        <w:t>Hansen, B., and A.G. Giencke. (1988). Sand Plains Research Farm Soil Report. St. Paul, MN: University of Minnesota</w:t>
      </w:r>
    </w:p>
    <w:p w14:paraId="2EFDD9F4" w14:textId="2ED80A97" w:rsidR="00E41E18" w:rsidRPr="00E41E18" w:rsidRDefault="00E41E18" w:rsidP="00E41E18">
      <w:pPr>
        <w:pStyle w:val="EndNoteBibliography"/>
        <w:spacing w:after="0"/>
        <w:ind w:left="720" w:hanging="720"/>
        <w:rPr>
          <w:noProof/>
        </w:rPr>
      </w:pPr>
      <w:r w:rsidRPr="00E41E18">
        <w:rPr>
          <w:noProof/>
        </w:rPr>
        <w:t xml:space="preserve">Herrmann, A., and F. Taube. (2004). The Range of the Critical Nitrogen Dilution Curve for Maize (Zea Mays L.) Can Be Extended until Silage Maturity. </w:t>
      </w:r>
      <w:r w:rsidRPr="00E41E18">
        <w:rPr>
          <w:i/>
          <w:noProof/>
        </w:rPr>
        <w:t>Agron. J., 96</w:t>
      </w:r>
      <w:r w:rsidRPr="00E41E18">
        <w:rPr>
          <w:noProof/>
        </w:rPr>
        <w:t xml:space="preserve">(4), 1131-1138. </w:t>
      </w:r>
      <w:hyperlink r:id="rId79" w:history="1">
        <w:r w:rsidRPr="00E41E18">
          <w:rPr>
            <w:rStyle w:val="Hyperlink"/>
            <w:noProof/>
          </w:rPr>
          <w:t>https://doi.org/10.2134/agronj2004.1131</w:t>
        </w:r>
      </w:hyperlink>
      <w:r w:rsidRPr="00E41E18">
        <w:rPr>
          <w:noProof/>
        </w:rPr>
        <w:t>.</w:t>
      </w:r>
    </w:p>
    <w:p w14:paraId="646C8D0E" w14:textId="77777777" w:rsidR="00E41E18" w:rsidRPr="00E41E18" w:rsidRDefault="00E41E18" w:rsidP="00E41E18">
      <w:pPr>
        <w:pStyle w:val="EndNoteBibliography"/>
        <w:spacing w:after="0"/>
        <w:ind w:left="720" w:hanging="720"/>
        <w:rPr>
          <w:noProof/>
        </w:rPr>
      </w:pPr>
      <w:r w:rsidRPr="00E41E18">
        <w:rPr>
          <w:noProof/>
        </w:rPr>
        <w:t xml:space="preserve">Horneck, D.A., and R.O. Miller. (1998). Determination of Total Nitrogen in Plant Tissue. In Y. P. Kalra (Ed.), </w:t>
      </w:r>
      <w:r w:rsidRPr="00E41E18">
        <w:rPr>
          <w:i/>
          <w:noProof/>
        </w:rPr>
        <w:t>Handbook of Reference Methods for Plant Analysis</w:t>
      </w:r>
      <w:r w:rsidRPr="00E41E18">
        <w:rPr>
          <w:noProof/>
        </w:rPr>
        <w:t xml:space="preserve"> (pp. 75-84). Boston: CRC Press.</w:t>
      </w:r>
    </w:p>
    <w:p w14:paraId="5A05DBF0" w14:textId="77777777" w:rsidR="00E41E18" w:rsidRPr="00E41E18" w:rsidRDefault="00E41E18" w:rsidP="00E41E18">
      <w:pPr>
        <w:pStyle w:val="EndNoteBibliography"/>
        <w:spacing w:after="0"/>
        <w:ind w:left="720" w:hanging="720"/>
        <w:rPr>
          <w:noProof/>
        </w:rPr>
      </w:pPr>
      <w:r w:rsidRPr="00E41E18">
        <w:rPr>
          <w:noProof/>
        </w:rPr>
        <w:t xml:space="preserve">Horwitz, W., P. Chichilo, and H. Reynolds. (1970). </w:t>
      </w:r>
      <w:r w:rsidRPr="00E41E18">
        <w:rPr>
          <w:i/>
          <w:noProof/>
        </w:rPr>
        <w:t>Official Methods of Analysis of the Association of Official Analytical Chemists.</w:t>
      </w:r>
      <w:r w:rsidRPr="00E41E18">
        <w:rPr>
          <w:noProof/>
        </w:rPr>
        <w:t xml:space="preserve"> (11th ed.). Washington, DC: Association of Official Analytical Chemists.</w:t>
      </w:r>
    </w:p>
    <w:p w14:paraId="46120D09" w14:textId="5F6F25FE" w:rsidR="00E41E18" w:rsidRPr="00E41E18" w:rsidRDefault="00E41E18" w:rsidP="00E41E18">
      <w:pPr>
        <w:pStyle w:val="EndNoteBibliography"/>
        <w:spacing w:after="0"/>
        <w:ind w:left="720" w:hanging="720"/>
        <w:rPr>
          <w:noProof/>
        </w:rPr>
      </w:pPr>
      <w:r w:rsidRPr="00E41E18">
        <w:rPr>
          <w:noProof/>
        </w:rPr>
        <w:t xml:space="preserve">Houlès, V., M. Guérif, and B. Mary. (2007). Elaboration of a Nitrogen Nutrition Indicator for Winter Wheat Based on Leaf Area Index and Chlorophyll Content for Making Nitrogen Recommendations. </w:t>
      </w:r>
      <w:r w:rsidRPr="00E41E18">
        <w:rPr>
          <w:i/>
          <w:noProof/>
        </w:rPr>
        <w:t>Eur. J. Agron., 27</w:t>
      </w:r>
      <w:r w:rsidRPr="00E41E18">
        <w:rPr>
          <w:noProof/>
        </w:rPr>
        <w:t xml:space="preserve">(1), 1-11. </w:t>
      </w:r>
      <w:hyperlink r:id="rId80" w:history="1">
        <w:r w:rsidRPr="00E41E18">
          <w:rPr>
            <w:rStyle w:val="Hyperlink"/>
            <w:noProof/>
          </w:rPr>
          <w:t>https://doi.org/10.1016/j.eja.2006.10.001</w:t>
        </w:r>
      </w:hyperlink>
      <w:r w:rsidRPr="00E41E18">
        <w:rPr>
          <w:noProof/>
        </w:rPr>
        <w:t>.</w:t>
      </w:r>
    </w:p>
    <w:p w14:paraId="4833B5A8" w14:textId="76857074" w:rsidR="00E41E18" w:rsidRPr="00E41E18" w:rsidRDefault="00E41E18" w:rsidP="00E41E18">
      <w:pPr>
        <w:pStyle w:val="EndNoteBibliography"/>
        <w:spacing w:after="0"/>
        <w:ind w:left="720" w:hanging="720"/>
        <w:rPr>
          <w:noProof/>
        </w:rPr>
      </w:pPr>
      <w:r w:rsidRPr="00E41E18">
        <w:rPr>
          <w:noProof/>
        </w:rPr>
        <w:t xml:space="preserve">Ifenkwe, O.P., and E.J. Allen. (1978). Effects of Row Width and Planting Density on Growth and Yield of Two Maincrop Potato Varieties. 1. Plant Morphology and Dry-Matter Accumulation. </w:t>
      </w:r>
      <w:r w:rsidRPr="00E41E18">
        <w:rPr>
          <w:i/>
          <w:noProof/>
        </w:rPr>
        <w:t>The Journal of Agricultural Science, 91</w:t>
      </w:r>
      <w:r w:rsidRPr="00E41E18">
        <w:rPr>
          <w:noProof/>
        </w:rPr>
        <w:t xml:space="preserve">(2), 265-278. </w:t>
      </w:r>
      <w:hyperlink r:id="rId81" w:history="1">
        <w:r w:rsidRPr="00E41E18">
          <w:rPr>
            <w:rStyle w:val="Hyperlink"/>
            <w:noProof/>
          </w:rPr>
          <w:t>https://doi.org/10.1017/s0021859600046359</w:t>
        </w:r>
      </w:hyperlink>
      <w:r w:rsidRPr="00E41E18">
        <w:rPr>
          <w:noProof/>
        </w:rPr>
        <w:t>.</w:t>
      </w:r>
    </w:p>
    <w:p w14:paraId="07EE073A" w14:textId="3A23E904" w:rsidR="00E41E18" w:rsidRPr="00E41E18" w:rsidRDefault="00E41E18" w:rsidP="00E41E18">
      <w:pPr>
        <w:pStyle w:val="EndNoteBibliography"/>
        <w:spacing w:after="0"/>
        <w:ind w:left="720" w:hanging="720"/>
        <w:rPr>
          <w:noProof/>
        </w:rPr>
      </w:pPr>
      <w:r w:rsidRPr="00E41E18">
        <w:rPr>
          <w:noProof/>
        </w:rPr>
        <w:t xml:space="preserve">Jones, C.R., T.E. Michaels, C.S. Carley, C.J. Rosen, and L.M. Shannon. (2021). Nitrogen Uptake and Utilization in Advanced Fresh-Market Red Potato Breeding Lines. </w:t>
      </w:r>
      <w:r w:rsidRPr="00E41E18">
        <w:rPr>
          <w:i/>
          <w:noProof/>
        </w:rPr>
        <w:t>Crop Sci., 61</w:t>
      </w:r>
      <w:r w:rsidRPr="00E41E18">
        <w:rPr>
          <w:noProof/>
        </w:rPr>
        <w:t xml:space="preserve">, 878–895. </w:t>
      </w:r>
      <w:hyperlink r:id="rId82" w:history="1">
        <w:r w:rsidRPr="00E41E18">
          <w:rPr>
            <w:rStyle w:val="Hyperlink"/>
            <w:noProof/>
          </w:rPr>
          <w:t>https://doi.org/10.1002/csc2.20297</w:t>
        </w:r>
      </w:hyperlink>
      <w:r w:rsidRPr="00E41E18">
        <w:rPr>
          <w:noProof/>
        </w:rPr>
        <w:t>.</w:t>
      </w:r>
    </w:p>
    <w:p w14:paraId="24737AA9" w14:textId="499BA731" w:rsidR="00E41E18" w:rsidRPr="00E41E18" w:rsidRDefault="00E41E18" w:rsidP="00E41E18">
      <w:pPr>
        <w:pStyle w:val="EndNoteBibliography"/>
        <w:spacing w:after="0"/>
        <w:ind w:left="720" w:hanging="720"/>
        <w:rPr>
          <w:noProof/>
        </w:rPr>
      </w:pPr>
      <w:r w:rsidRPr="00E41E18">
        <w:rPr>
          <w:noProof/>
        </w:rPr>
        <w:t xml:space="preserve">Justes, E., B. Mary, J.-M. Meynard, J.-M. Machet, and L. Thelier-Huche. (1994). Determination of a Critical Nitrogen Dilution Curve for Winter Wheat Crops. </w:t>
      </w:r>
      <w:r w:rsidRPr="00E41E18">
        <w:rPr>
          <w:i/>
          <w:noProof/>
        </w:rPr>
        <w:t>Ann. Bot., 74</w:t>
      </w:r>
      <w:r w:rsidRPr="00E41E18">
        <w:rPr>
          <w:noProof/>
        </w:rPr>
        <w:t xml:space="preserve">(4), 397-407. </w:t>
      </w:r>
      <w:hyperlink r:id="rId83" w:history="1">
        <w:r w:rsidRPr="00E41E18">
          <w:rPr>
            <w:rStyle w:val="Hyperlink"/>
            <w:noProof/>
          </w:rPr>
          <w:t>https://doi.org/10.1006/anbo.1994.1133</w:t>
        </w:r>
      </w:hyperlink>
      <w:r w:rsidRPr="00E41E18">
        <w:rPr>
          <w:noProof/>
        </w:rPr>
        <w:t>.</w:t>
      </w:r>
    </w:p>
    <w:p w14:paraId="261A7CC2" w14:textId="248E093C" w:rsidR="00E41E18" w:rsidRPr="00E41E18" w:rsidRDefault="00E41E18" w:rsidP="00E41E18">
      <w:pPr>
        <w:pStyle w:val="EndNoteBibliography"/>
        <w:spacing w:after="0"/>
        <w:ind w:left="720" w:hanging="720"/>
        <w:rPr>
          <w:noProof/>
        </w:rPr>
      </w:pPr>
      <w:r w:rsidRPr="00E41E18">
        <w:rPr>
          <w:noProof/>
        </w:rPr>
        <w:t xml:space="preserve">Kim, Y.U., and B.W. Lee. (2019). Differential Mechanisms of Potato Yield Loss Induced by High Day and Night Temperatures During Tuber Initiation and Bulking: Photosynthesis and Tuber Growth. </w:t>
      </w:r>
      <w:r w:rsidRPr="00E41E18">
        <w:rPr>
          <w:i/>
          <w:noProof/>
        </w:rPr>
        <w:t>Front. Plant Sci., 10</w:t>
      </w:r>
      <w:r w:rsidRPr="00E41E18">
        <w:rPr>
          <w:noProof/>
        </w:rPr>
        <w:t xml:space="preserve">, 300. </w:t>
      </w:r>
      <w:hyperlink r:id="rId84" w:history="1">
        <w:r w:rsidRPr="00E41E18">
          <w:rPr>
            <w:rStyle w:val="Hyperlink"/>
            <w:noProof/>
          </w:rPr>
          <w:t>https://doi.org/10.3389/fpls.2019.00300</w:t>
        </w:r>
      </w:hyperlink>
      <w:r w:rsidRPr="00E41E18">
        <w:rPr>
          <w:noProof/>
        </w:rPr>
        <w:t>.</w:t>
      </w:r>
    </w:p>
    <w:p w14:paraId="08A928C5" w14:textId="744A61E9" w:rsidR="00E41E18" w:rsidRPr="00E41E18" w:rsidRDefault="00E41E18" w:rsidP="00E41E18">
      <w:pPr>
        <w:pStyle w:val="EndNoteBibliography"/>
        <w:spacing w:after="0"/>
        <w:ind w:left="720" w:hanging="720"/>
        <w:rPr>
          <w:noProof/>
        </w:rPr>
      </w:pPr>
      <w:r w:rsidRPr="00E41E18">
        <w:rPr>
          <w:noProof/>
        </w:rPr>
        <w:t xml:space="preserve">Kleinkopf, G.E., D.T. Westermann, and R.B. Dwelle. (1981). Dry Matter Production and Nitrogen Utilization by Six Potato Cultivars. </w:t>
      </w:r>
      <w:r w:rsidRPr="00E41E18">
        <w:rPr>
          <w:i/>
          <w:noProof/>
        </w:rPr>
        <w:t>Agron. J., 73</w:t>
      </w:r>
      <w:r w:rsidRPr="00E41E18">
        <w:rPr>
          <w:noProof/>
        </w:rPr>
        <w:t xml:space="preserve">(5), 799-802. </w:t>
      </w:r>
      <w:hyperlink r:id="rId85" w:history="1">
        <w:r w:rsidRPr="00E41E18">
          <w:rPr>
            <w:rStyle w:val="Hyperlink"/>
            <w:noProof/>
          </w:rPr>
          <w:t>https://doi.org/10.2134/agronj1981.00021962007300050013x</w:t>
        </w:r>
      </w:hyperlink>
      <w:r w:rsidRPr="00E41E18">
        <w:rPr>
          <w:noProof/>
        </w:rPr>
        <w:t>.</w:t>
      </w:r>
    </w:p>
    <w:p w14:paraId="1C271CF3" w14:textId="15BA8EBE" w:rsidR="00E41E18" w:rsidRPr="00E41E18" w:rsidRDefault="00E41E18" w:rsidP="00E41E18">
      <w:pPr>
        <w:pStyle w:val="EndNoteBibliography"/>
        <w:spacing w:after="0"/>
        <w:ind w:left="720" w:hanging="720"/>
        <w:rPr>
          <w:noProof/>
        </w:rPr>
      </w:pPr>
      <w:r w:rsidRPr="00E41E18">
        <w:rPr>
          <w:noProof/>
        </w:rPr>
        <w:t xml:space="preserve">Lemaire, G., and I. Ciampitti. (2020). Crop Mass and N Status as Prerequisite Covariables for Unraveling Nitrogen Use Efficiency across Genotype-by-Environment-by-Management Scenarios: A Review. </w:t>
      </w:r>
      <w:r w:rsidRPr="00E41E18">
        <w:rPr>
          <w:i/>
          <w:noProof/>
        </w:rPr>
        <w:t>Plants, 9</w:t>
      </w:r>
      <w:r w:rsidRPr="00E41E18">
        <w:rPr>
          <w:noProof/>
        </w:rPr>
        <w:t xml:space="preserve">(10). </w:t>
      </w:r>
      <w:hyperlink r:id="rId86" w:history="1">
        <w:r w:rsidRPr="00E41E18">
          <w:rPr>
            <w:rStyle w:val="Hyperlink"/>
            <w:noProof/>
          </w:rPr>
          <w:t>https://doi.org/10.3390/plants9101309</w:t>
        </w:r>
      </w:hyperlink>
      <w:r w:rsidRPr="00E41E18">
        <w:rPr>
          <w:noProof/>
        </w:rPr>
        <w:t>.</w:t>
      </w:r>
    </w:p>
    <w:p w14:paraId="6BABFA8C" w14:textId="77777777" w:rsidR="00E41E18" w:rsidRPr="00E41E18" w:rsidRDefault="00E41E18" w:rsidP="00E41E18">
      <w:pPr>
        <w:pStyle w:val="EndNoteBibliography"/>
        <w:spacing w:after="0"/>
        <w:ind w:left="720" w:hanging="720"/>
        <w:rPr>
          <w:noProof/>
        </w:rPr>
      </w:pPr>
      <w:r w:rsidRPr="00E41E18">
        <w:rPr>
          <w:noProof/>
        </w:rPr>
        <w:t xml:space="preserve">Lemaire, G., and F. Gastal. (1997). N Uptake and Distribution in Plant Canopies. In G. Lemaire (Ed.), </w:t>
      </w:r>
      <w:r w:rsidRPr="00E41E18">
        <w:rPr>
          <w:i/>
          <w:noProof/>
        </w:rPr>
        <w:t>Diagnosis of the Nitrogen Status in Crops</w:t>
      </w:r>
      <w:r w:rsidRPr="00E41E18">
        <w:rPr>
          <w:noProof/>
        </w:rPr>
        <w:t xml:space="preserve"> (pp. 3-43). Berlin: Springer.</w:t>
      </w:r>
    </w:p>
    <w:p w14:paraId="373B49F6" w14:textId="3EFECAA0" w:rsidR="00E41E18" w:rsidRPr="00E41E18" w:rsidRDefault="00E41E18" w:rsidP="00E41E18">
      <w:pPr>
        <w:pStyle w:val="EndNoteBibliography"/>
        <w:spacing w:after="0"/>
        <w:ind w:left="720" w:hanging="720"/>
        <w:rPr>
          <w:noProof/>
        </w:rPr>
      </w:pPr>
      <w:r w:rsidRPr="00E41E18">
        <w:rPr>
          <w:noProof/>
        </w:rPr>
        <w:lastRenderedPageBreak/>
        <w:t xml:space="preserve">Lemaire, G., T. Sinclair, V. Sadras, and G. Bélanger. (2019). Allometric Approach to Crop Nutrition and Implications for Crop Diagnosis and Phenotyping. A Review. </w:t>
      </w:r>
      <w:r w:rsidRPr="00E41E18">
        <w:rPr>
          <w:i/>
          <w:noProof/>
        </w:rPr>
        <w:t>Agron. Sustain. Dev., 39</w:t>
      </w:r>
      <w:r w:rsidRPr="00E41E18">
        <w:rPr>
          <w:noProof/>
        </w:rPr>
        <w:t xml:space="preserve">(2). </w:t>
      </w:r>
      <w:hyperlink r:id="rId87" w:history="1">
        <w:r w:rsidRPr="00E41E18">
          <w:rPr>
            <w:rStyle w:val="Hyperlink"/>
            <w:noProof/>
          </w:rPr>
          <w:t>https://doi.org/10.1007/s13593-019-0570-6</w:t>
        </w:r>
      </w:hyperlink>
      <w:r w:rsidRPr="00E41E18">
        <w:rPr>
          <w:noProof/>
        </w:rPr>
        <w:t>.</w:t>
      </w:r>
    </w:p>
    <w:p w14:paraId="00A718E4" w14:textId="50790558" w:rsidR="00E41E18" w:rsidRPr="00E41E18" w:rsidRDefault="00E41E18" w:rsidP="00E41E18">
      <w:pPr>
        <w:pStyle w:val="EndNoteBibliography"/>
        <w:spacing w:after="0"/>
        <w:ind w:left="720" w:hanging="720"/>
        <w:rPr>
          <w:noProof/>
        </w:rPr>
      </w:pPr>
      <w:r w:rsidRPr="00E41E18">
        <w:rPr>
          <w:noProof/>
        </w:rPr>
        <w:t xml:space="preserve">Li, D., Y. Miao, S.K. Gupta, C.J. Rosen, F. Yuan, C. Wang, L. Wang, and Y. Huang. (2021). Improving Potato Yield Prediction by Combining Cultivar Information and Uav Remote Sensing Data Using Machine Learning. </w:t>
      </w:r>
      <w:r w:rsidRPr="00E41E18">
        <w:rPr>
          <w:i/>
          <w:noProof/>
        </w:rPr>
        <w:t>Remote Sens., 13</w:t>
      </w:r>
      <w:r w:rsidRPr="00E41E18">
        <w:rPr>
          <w:noProof/>
        </w:rPr>
        <w:t xml:space="preserve">(16). </w:t>
      </w:r>
      <w:hyperlink r:id="rId88" w:history="1">
        <w:r w:rsidRPr="00E41E18">
          <w:rPr>
            <w:rStyle w:val="Hyperlink"/>
            <w:noProof/>
          </w:rPr>
          <w:t>https://doi.org/10.3390/rs13163322</w:t>
        </w:r>
      </w:hyperlink>
      <w:r w:rsidRPr="00E41E18">
        <w:rPr>
          <w:noProof/>
        </w:rPr>
        <w:t>.</w:t>
      </w:r>
    </w:p>
    <w:p w14:paraId="66C0285C" w14:textId="38D4C54E" w:rsidR="00E41E18" w:rsidRPr="00E41E18" w:rsidRDefault="00E41E18" w:rsidP="00E41E18">
      <w:pPr>
        <w:pStyle w:val="EndNoteBibliography"/>
        <w:spacing w:after="0"/>
        <w:ind w:left="720" w:hanging="720"/>
        <w:rPr>
          <w:noProof/>
        </w:rPr>
      </w:pPr>
      <w:r w:rsidRPr="00E41E18">
        <w:rPr>
          <w:noProof/>
        </w:rPr>
        <w:t xml:space="preserve">Makowski, D., B. Zhao, S.T. Ata-Ul-Karim, and G. Lemaire. (2020). Analyzing Uncertainty in Critical Nitrogen Dilution Curves. </w:t>
      </w:r>
      <w:r w:rsidRPr="00E41E18">
        <w:rPr>
          <w:i/>
          <w:noProof/>
        </w:rPr>
        <w:t>Eur. J. Agron., 118</w:t>
      </w:r>
      <w:r w:rsidRPr="00E41E18">
        <w:rPr>
          <w:noProof/>
        </w:rPr>
        <w:t xml:space="preserve">. </w:t>
      </w:r>
      <w:hyperlink r:id="rId89" w:history="1">
        <w:r w:rsidRPr="00E41E18">
          <w:rPr>
            <w:rStyle w:val="Hyperlink"/>
            <w:noProof/>
          </w:rPr>
          <w:t>https://doi.org/10.1016/j.eja.2020.126076</w:t>
        </w:r>
      </w:hyperlink>
      <w:r w:rsidRPr="00E41E18">
        <w:rPr>
          <w:noProof/>
        </w:rPr>
        <w:t>.</w:t>
      </w:r>
    </w:p>
    <w:p w14:paraId="4AA557C7" w14:textId="77777777" w:rsidR="00E41E18" w:rsidRPr="00E41E18" w:rsidRDefault="00E41E18" w:rsidP="00E41E18">
      <w:pPr>
        <w:pStyle w:val="EndNoteBibliography"/>
        <w:spacing w:after="0"/>
        <w:ind w:left="720" w:hanging="720"/>
        <w:rPr>
          <w:noProof/>
        </w:rPr>
      </w:pPr>
      <w:r w:rsidRPr="00E41E18">
        <w:rPr>
          <w:noProof/>
        </w:rPr>
        <w:t xml:space="preserve">McElreath, R. (2020). </w:t>
      </w:r>
      <w:r w:rsidRPr="00E41E18">
        <w:rPr>
          <w:i/>
          <w:noProof/>
        </w:rPr>
        <w:t>Staistical Rethinking: A Bayesian Course with Examples in R and Stan</w:t>
      </w:r>
      <w:r w:rsidRPr="00E41E18">
        <w:rPr>
          <w:noProof/>
        </w:rPr>
        <w:t xml:space="preserve"> (2nd ed.). Boca Raton: Chapman and Hall/CRC.</w:t>
      </w:r>
    </w:p>
    <w:p w14:paraId="4BE40783" w14:textId="13E23C58" w:rsidR="00E41E18" w:rsidRPr="00E41E18" w:rsidRDefault="00E41E18" w:rsidP="00E41E18">
      <w:pPr>
        <w:pStyle w:val="EndNoteBibliography"/>
        <w:spacing w:after="0"/>
        <w:ind w:left="720" w:hanging="720"/>
        <w:rPr>
          <w:noProof/>
        </w:rPr>
      </w:pPr>
      <w:r w:rsidRPr="00E41E18">
        <w:rPr>
          <w:noProof/>
        </w:rPr>
        <w:t xml:space="preserve">Menzel, C.M. (1985). Tuberization in Potato at High Temperatures: Interaction between Temperature and Irradiance. </w:t>
      </w:r>
      <w:r w:rsidRPr="00E41E18">
        <w:rPr>
          <w:i/>
          <w:noProof/>
        </w:rPr>
        <w:t>Ann. Bot., 55</w:t>
      </w:r>
      <w:r w:rsidRPr="00E41E18">
        <w:rPr>
          <w:noProof/>
        </w:rPr>
        <w:t xml:space="preserve">(1), 35-39. </w:t>
      </w:r>
      <w:hyperlink r:id="rId90" w:history="1">
        <w:r w:rsidRPr="00E41E18">
          <w:rPr>
            <w:rStyle w:val="Hyperlink"/>
            <w:noProof/>
          </w:rPr>
          <w:t>https://doi.org/10.1093/oxfordjournals.aob.a086875</w:t>
        </w:r>
      </w:hyperlink>
      <w:r w:rsidRPr="00E41E18">
        <w:rPr>
          <w:noProof/>
        </w:rPr>
        <w:t>.</w:t>
      </w:r>
    </w:p>
    <w:p w14:paraId="6D888CE2" w14:textId="36318D0F" w:rsidR="00E41E18" w:rsidRPr="00E41E18" w:rsidRDefault="00E41E18" w:rsidP="00E41E18">
      <w:pPr>
        <w:pStyle w:val="EndNoteBibliography"/>
        <w:spacing w:after="0"/>
        <w:ind w:left="720" w:hanging="720"/>
        <w:rPr>
          <w:noProof/>
        </w:rPr>
      </w:pPr>
      <w:r w:rsidRPr="00E41E18">
        <w:rPr>
          <w:noProof/>
        </w:rPr>
        <w:t xml:space="preserve">Monteith, J.L. (1977). Climate and the Efficiency of Crop Production in Britain. </w:t>
      </w:r>
      <w:r w:rsidRPr="00E41E18">
        <w:rPr>
          <w:i/>
          <w:noProof/>
        </w:rPr>
        <w:t>Phil. Trans. R. Soc. Lond. B, 281</w:t>
      </w:r>
      <w:r w:rsidRPr="00E41E18">
        <w:rPr>
          <w:noProof/>
        </w:rPr>
        <w:t xml:space="preserve">, 277-294. </w:t>
      </w:r>
      <w:hyperlink r:id="rId91" w:history="1">
        <w:r w:rsidRPr="00E41E18">
          <w:rPr>
            <w:rStyle w:val="Hyperlink"/>
            <w:noProof/>
          </w:rPr>
          <w:t>https://doi.org/10.1098/rstb.1977.0140</w:t>
        </w:r>
      </w:hyperlink>
      <w:r w:rsidRPr="00E41E18">
        <w:rPr>
          <w:noProof/>
        </w:rPr>
        <w:t>.</w:t>
      </w:r>
    </w:p>
    <w:p w14:paraId="3285A104" w14:textId="39EA8869" w:rsidR="00E41E18" w:rsidRPr="00E41E18" w:rsidRDefault="00E41E18" w:rsidP="00E41E18">
      <w:pPr>
        <w:pStyle w:val="EndNoteBibliography"/>
        <w:spacing w:after="0"/>
        <w:ind w:left="720" w:hanging="720"/>
        <w:rPr>
          <w:noProof/>
        </w:rPr>
      </w:pPr>
      <w:r w:rsidRPr="00E41E18">
        <w:rPr>
          <w:noProof/>
        </w:rPr>
        <w:t xml:space="preserve">Morier, T., A.N. Cambouris, and K. Chokmani. (2015). In-Season Nitrogen Status Assessment and Yield Estimation Using Hyperspectral Vegetation Indices in a Potato Crop. </w:t>
      </w:r>
      <w:r w:rsidRPr="00E41E18">
        <w:rPr>
          <w:i/>
          <w:noProof/>
        </w:rPr>
        <w:t>Agron. J., 107</w:t>
      </w:r>
      <w:r w:rsidRPr="00E41E18">
        <w:rPr>
          <w:noProof/>
        </w:rPr>
        <w:t xml:space="preserve">(4), 1295-1309. </w:t>
      </w:r>
      <w:hyperlink r:id="rId92" w:history="1">
        <w:r w:rsidRPr="00E41E18">
          <w:rPr>
            <w:rStyle w:val="Hyperlink"/>
            <w:noProof/>
          </w:rPr>
          <w:t>https://doi.org/10.2134/agronj14.0402</w:t>
        </w:r>
      </w:hyperlink>
      <w:r w:rsidRPr="00E41E18">
        <w:rPr>
          <w:noProof/>
        </w:rPr>
        <w:t>.</w:t>
      </w:r>
    </w:p>
    <w:p w14:paraId="78C96BF0" w14:textId="644868F2" w:rsidR="00E41E18" w:rsidRPr="00E41E18" w:rsidRDefault="00E41E18" w:rsidP="00E41E18">
      <w:pPr>
        <w:pStyle w:val="EndNoteBibliography"/>
        <w:spacing w:after="0"/>
        <w:ind w:left="720" w:hanging="720"/>
        <w:rPr>
          <w:noProof/>
        </w:rPr>
      </w:pPr>
      <w:r w:rsidRPr="00E41E18">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E41E18">
        <w:rPr>
          <w:i/>
          <w:noProof/>
        </w:rPr>
        <w:t>Agron. J., 110</w:t>
      </w:r>
      <w:r w:rsidRPr="00E41E18">
        <w:rPr>
          <w:noProof/>
        </w:rPr>
        <w:t xml:space="preserve">(1), 1. </w:t>
      </w:r>
      <w:hyperlink r:id="rId93" w:history="1">
        <w:r w:rsidRPr="00E41E18">
          <w:rPr>
            <w:rStyle w:val="Hyperlink"/>
            <w:noProof/>
          </w:rPr>
          <w:t>https://doi.org/10.2134/agronj2017.02.0112</w:t>
        </w:r>
      </w:hyperlink>
      <w:r w:rsidRPr="00E41E18">
        <w:rPr>
          <w:noProof/>
        </w:rPr>
        <w:t>.</w:t>
      </w:r>
    </w:p>
    <w:p w14:paraId="26CC685D" w14:textId="17A52505" w:rsidR="00E41E18" w:rsidRPr="00E41E18" w:rsidRDefault="00E41E18" w:rsidP="00E41E18">
      <w:pPr>
        <w:pStyle w:val="EndNoteBibliography"/>
        <w:spacing w:after="0"/>
        <w:ind w:left="720" w:hanging="720"/>
        <w:rPr>
          <w:noProof/>
        </w:rPr>
      </w:pPr>
      <w:r w:rsidRPr="00E41E18">
        <w:rPr>
          <w:noProof/>
        </w:rPr>
        <w:t xml:space="preserve">Nigon, T.J., C. Yang, D.J. Mulla, and D.E. Kaiser. (2019). Computing Uncertainty in the Optimum Nitrogen Rate Using a Generalized Cost Function. </w:t>
      </w:r>
      <w:r w:rsidRPr="00E41E18">
        <w:rPr>
          <w:i/>
          <w:noProof/>
        </w:rPr>
        <w:t>Comput. Electron. Agric., 167</w:t>
      </w:r>
      <w:r w:rsidRPr="00E41E18">
        <w:rPr>
          <w:noProof/>
        </w:rPr>
        <w:t xml:space="preserve">, 105030. </w:t>
      </w:r>
      <w:hyperlink r:id="rId94" w:history="1">
        <w:r w:rsidRPr="00E41E18">
          <w:rPr>
            <w:rStyle w:val="Hyperlink"/>
            <w:noProof/>
          </w:rPr>
          <w:t>https://doi.org/10.1016/j.compag.2019.105030</w:t>
        </w:r>
      </w:hyperlink>
      <w:r w:rsidRPr="00E41E18">
        <w:rPr>
          <w:noProof/>
        </w:rPr>
        <w:t>.</w:t>
      </w:r>
    </w:p>
    <w:p w14:paraId="67DDEEA4" w14:textId="277EF4E2" w:rsidR="00E41E18" w:rsidRPr="00E41E18" w:rsidRDefault="00E41E18" w:rsidP="00E41E18">
      <w:pPr>
        <w:pStyle w:val="EndNoteBibliography"/>
        <w:spacing w:after="0"/>
        <w:ind w:left="720" w:hanging="720"/>
        <w:rPr>
          <w:noProof/>
        </w:rPr>
      </w:pPr>
      <w:r w:rsidRPr="00E41E18">
        <w:rPr>
          <w:noProof/>
        </w:rPr>
        <w:t xml:space="preserve">OSU. (2021). Potato Variety Identification and Ownership Table: Oregon State University – Oregon Seed Certification Service. Retrieved from </w:t>
      </w:r>
      <w:hyperlink r:id="rId95" w:history="1">
        <w:r w:rsidRPr="00E41E18">
          <w:rPr>
            <w:rStyle w:val="Hyperlink"/>
            <w:noProof/>
          </w:rPr>
          <w:t>https://seedcert.oregonstate.edu/sites/seedcert.oregonstate.edu/files/potato_varietyratingkey.pdf</w:t>
        </w:r>
      </w:hyperlink>
    </w:p>
    <w:p w14:paraId="736EB59F" w14:textId="3C45AC93" w:rsidR="00E41E18" w:rsidRPr="00E41E18" w:rsidRDefault="00E41E18" w:rsidP="00E41E18">
      <w:pPr>
        <w:pStyle w:val="EndNoteBibliography"/>
        <w:spacing w:after="0"/>
        <w:ind w:left="720" w:hanging="720"/>
        <w:rPr>
          <w:noProof/>
        </w:rPr>
      </w:pPr>
      <w:r w:rsidRPr="00E41E18">
        <w:rPr>
          <w:noProof/>
        </w:rPr>
        <w:t xml:space="preserve">Plénet, D., and G. Lemaire. (2000). Relationships between Dynamics of Nitrogen Uptake and Dry Matter Accumulation in Maize Crops. Determination of Critical N Concentration. </w:t>
      </w:r>
      <w:r w:rsidRPr="00E41E18">
        <w:rPr>
          <w:i/>
          <w:noProof/>
        </w:rPr>
        <w:t>Plant Soil, 216</w:t>
      </w:r>
      <w:r w:rsidRPr="00E41E18">
        <w:rPr>
          <w:noProof/>
        </w:rPr>
        <w:t xml:space="preserve">(1/2), 65-82. </w:t>
      </w:r>
      <w:hyperlink r:id="rId96" w:history="1">
        <w:r w:rsidRPr="00E41E18">
          <w:rPr>
            <w:rStyle w:val="Hyperlink"/>
            <w:noProof/>
          </w:rPr>
          <w:t>https://doi.org/10.1023/a:1004783431055</w:t>
        </w:r>
      </w:hyperlink>
      <w:r w:rsidRPr="00E41E18">
        <w:rPr>
          <w:noProof/>
        </w:rPr>
        <w:t>.</w:t>
      </w:r>
    </w:p>
    <w:p w14:paraId="55BCAD22" w14:textId="120A871A" w:rsidR="00E41E18" w:rsidRPr="00E41E18" w:rsidRDefault="00E41E18" w:rsidP="00E41E18">
      <w:pPr>
        <w:pStyle w:val="EndNoteBibliography"/>
        <w:spacing w:after="0"/>
        <w:ind w:left="720" w:hanging="720"/>
        <w:rPr>
          <w:noProof/>
        </w:rPr>
      </w:pPr>
      <w:r w:rsidRPr="00E41E18">
        <w:rPr>
          <w:noProof/>
        </w:rPr>
        <w:t xml:space="preserve">Plummer, M. (2013). Jags: Just Another Gibs Sampler. Retrieved from </w:t>
      </w:r>
      <w:hyperlink r:id="rId97" w:history="1">
        <w:r w:rsidRPr="00E41E18">
          <w:rPr>
            <w:rStyle w:val="Hyperlink"/>
            <w:noProof/>
          </w:rPr>
          <w:t>http://mcmc-jags.sourceforge.net/</w:t>
        </w:r>
      </w:hyperlink>
      <w:r w:rsidRPr="00E41E18">
        <w:rPr>
          <w:noProof/>
        </w:rPr>
        <w:t>.</w:t>
      </w:r>
    </w:p>
    <w:p w14:paraId="6F8A275B" w14:textId="660F4D71" w:rsidR="00E41E18" w:rsidRPr="00E41E18" w:rsidRDefault="00E41E18" w:rsidP="00E41E18">
      <w:pPr>
        <w:pStyle w:val="EndNoteBibliography"/>
        <w:spacing w:after="0"/>
        <w:ind w:left="720" w:hanging="720"/>
        <w:rPr>
          <w:noProof/>
        </w:rPr>
      </w:pPr>
      <w:r w:rsidRPr="00E41E18">
        <w:rPr>
          <w:noProof/>
        </w:rPr>
        <w:t xml:space="preserve">Plummer, M. (2019). Rjags: Bayesian Graphical Models Using Mcmc. Retrieved from </w:t>
      </w:r>
      <w:hyperlink r:id="rId98" w:history="1">
        <w:r w:rsidRPr="00E41E18">
          <w:rPr>
            <w:rStyle w:val="Hyperlink"/>
            <w:noProof/>
          </w:rPr>
          <w:t>https://CRAN.R-project.org/package=rjags</w:t>
        </w:r>
      </w:hyperlink>
    </w:p>
    <w:p w14:paraId="0E9C472B" w14:textId="77777777" w:rsidR="00E41E18" w:rsidRPr="00E41E18" w:rsidRDefault="00E41E18" w:rsidP="00E41E18">
      <w:pPr>
        <w:pStyle w:val="EndNoteBibliography"/>
        <w:spacing w:after="0"/>
        <w:ind w:left="720" w:hanging="720"/>
        <w:rPr>
          <w:noProof/>
        </w:rPr>
      </w:pPr>
      <w:r w:rsidRPr="00E41E18">
        <w:rPr>
          <w:noProof/>
        </w:rPr>
        <w:t>Porter, G. (2014). 201400091. USDA PVPO.</w:t>
      </w:r>
    </w:p>
    <w:p w14:paraId="5FF3E3BD" w14:textId="513C9B7E" w:rsidR="00E41E18" w:rsidRPr="00E41E18" w:rsidRDefault="00E41E18" w:rsidP="00E41E18">
      <w:pPr>
        <w:pStyle w:val="EndNoteBibliography"/>
        <w:spacing w:after="0"/>
        <w:ind w:left="720" w:hanging="720"/>
        <w:rPr>
          <w:noProof/>
        </w:rPr>
      </w:pPr>
      <w:r w:rsidRPr="00E41E18">
        <w:rPr>
          <w:noProof/>
        </w:rPr>
        <w:t xml:space="preserve">R Core Team. (2021a). R: A Language and Environment for Statistical Computing. Vienna, Austria: R Foundation for Statistical Computing. Retrieved from </w:t>
      </w:r>
      <w:hyperlink r:id="rId99" w:history="1">
        <w:r w:rsidRPr="00E41E18">
          <w:rPr>
            <w:rStyle w:val="Hyperlink"/>
            <w:noProof/>
          </w:rPr>
          <w:t>https://www.R-project.org/</w:t>
        </w:r>
      </w:hyperlink>
    </w:p>
    <w:p w14:paraId="59F01D4E" w14:textId="7C643C0F" w:rsidR="00E41E18" w:rsidRPr="00E41E18" w:rsidRDefault="00E41E18" w:rsidP="00E41E18">
      <w:pPr>
        <w:pStyle w:val="EndNoteBibliography"/>
        <w:spacing w:after="0"/>
        <w:ind w:left="720" w:hanging="720"/>
        <w:rPr>
          <w:noProof/>
        </w:rPr>
      </w:pPr>
      <w:r w:rsidRPr="00E41E18">
        <w:rPr>
          <w:noProof/>
        </w:rPr>
        <w:t xml:space="preserve">R Core Team. (2021b). "Stats": The R Stats Package. Retrieved from </w:t>
      </w:r>
      <w:hyperlink r:id="rId100" w:history="1">
        <w:r w:rsidRPr="00E41E18">
          <w:rPr>
            <w:rStyle w:val="Hyperlink"/>
            <w:noProof/>
          </w:rPr>
          <w:t>https://CRAN.R-project.org/package=stats</w:t>
        </w:r>
      </w:hyperlink>
    </w:p>
    <w:p w14:paraId="044D97CC" w14:textId="471C4701" w:rsidR="00E41E18" w:rsidRPr="00E41E18" w:rsidRDefault="00E41E18" w:rsidP="00E41E18">
      <w:pPr>
        <w:pStyle w:val="EndNoteBibliography"/>
        <w:spacing w:after="0"/>
        <w:ind w:left="720" w:hanging="720"/>
        <w:rPr>
          <w:noProof/>
        </w:rPr>
      </w:pPr>
      <w:r w:rsidRPr="00E41E18">
        <w:rPr>
          <w:noProof/>
        </w:rPr>
        <w:lastRenderedPageBreak/>
        <w:t xml:space="preserve">Rosen, C., D. Birong, and M. Zumwinkle. (1992). Nitrogen Fertilization Studies on Irrigated Potatoes: Nitrogen Use, Soil Nitrate Movement, and Petiole Sap Nitrate Analysis for Predicting Nitrogen Needs. </w:t>
      </w:r>
      <w:r w:rsidRPr="00E41E18">
        <w:rPr>
          <w:i/>
          <w:noProof/>
        </w:rPr>
        <w:t>Field Research in Soil Science – Soil Series #134</w:t>
      </w:r>
      <w:r w:rsidRPr="00E41E18">
        <w:rPr>
          <w:noProof/>
        </w:rPr>
        <w:t xml:space="preserve">. St. Paul, MN: University of Minnesota. Retrieved from </w:t>
      </w:r>
      <w:hyperlink r:id="rId101" w:history="1">
        <w:r w:rsidRPr="00E41E18">
          <w:rPr>
            <w:rStyle w:val="Hyperlink"/>
            <w:noProof/>
          </w:rPr>
          <w:t>https://conservancy.umn.edu/handle/11299/121705</w:t>
        </w:r>
      </w:hyperlink>
    </w:p>
    <w:p w14:paraId="6B6D1F7D" w14:textId="2277B7AE" w:rsidR="00E41E18" w:rsidRPr="00E41E18" w:rsidRDefault="00E41E18" w:rsidP="00E41E18">
      <w:pPr>
        <w:pStyle w:val="EndNoteBibliography"/>
        <w:spacing w:after="0"/>
        <w:ind w:left="720" w:hanging="720"/>
        <w:rPr>
          <w:noProof/>
        </w:rPr>
      </w:pPr>
      <w:r w:rsidRPr="00E41E18">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E41E18">
        <w:rPr>
          <w:i/>
          <w:noProof/>
        </w:rPr>
        <w:t>Reserach Reports – 2021</w:t>
      </w:r>
      <w:r w:rsidRPr="00E41E18">
        <w:rPr>
          <w:noProof/>
        </w:rPr>
        <w:t xml:space="preserve">. Fargo, ND: Minnesota Area II Potato Research and Promotion Council and Northern Plains Potato Growers Association. Retrieved from </w:t>
      </w:r>
      <w:hyperlink r:id="rId102" w:history="1">
        <w:r w:rsidRPr="00E41E18">
          <w:rPr>
            <w:rStyle w:val="Hyperlink"/>
            <w:noProof/>
          </w:rPr>
          <w:t>https://www.ag.ndsu.edu/potatoextension/research/research_reports_114_4126022392.pdf</w:t>
        </w:r>
      </w:hyperlink>
    </w:p>
    <w:p w14:paraId="52EC66A9" w14:textId="1BAAB785" w:rsidR="00E41E18" w:rsidRPr="00E41E18" w:rsidRDefault="00E41E18" w:rsidP="00E41E18">
      <w:pPr>
        <w:pStyle w:val="EndNoteBibliography"/>
        <w:spacing w:after="0"/>
        <w:ind w:left="720" w:hanging="720"/>
        <w:rPr>
          <w:noProof/>
        </w:rPr>
      </w:pPr>
      <w:r w:rsidRPr="00E41E18">
        <w:rPr>
          <w:noProof/>
        </w:rPr>
        <w:t xml:space="preserve">Rosen, C., M. Errebhi, J. Moncrief, S. Gupta, H.H. Cheng, and D. Birong. (1993). Nitrogen Fertilization Studies on Irrigated Potatoes: Nitrogen Use, Soil Nitrate Movement, and Petiole Sap Nitrate Analysis for Predicting Nitrogen Needs. </w:t>
      </w:r>
      <w:r w:rsidRPr="00E41E18">
        <w:rPr>
          <w:i/>
          <w:noProof/>
        </w:rPr>
        <w:t>Field Research in Soil Science – Soil Series #136</w:t>
      </w:r>
      <w:r w:rsidRPr="00E41E18">
        <w:rPr>
          <w:noProof/>
        </w:rPr>
        <w:t xml:space="preserve">. St. Paul, MN: University of Minnesota. Retrieved from </w:t>
      </w:r>
      <w:hyperlink r:id="rId103" w:history="1">
        <w:r w:rsidRPr="00E41E18">
          <w:rPr>
            <w:rStyle w:val="Hyperlink"/>
            <w:noProof/>
          </w:rPr>
          <w:t>https://conservancy.umn.edu/handle/11299/121706</w:t>
        </w:r>
      </w:hyperlink>
    </w:p>
    <w:p w14:paraId="36240F5F" w14:textId="0BE0C9F6" w:rsidR="00E41E18" w:rsidRPr="00E41E18" w:rsidRDefault="00E41E18" w:rsidP="00E41E18">
      <w:pPr>
        <w:pStyle w:val="EndNoteBibliography"/>
        <w:spacing w:after="0"/>
        <w:ind w:left="720" w:hanging="720"/>
        <w:rPr>
          <w:noProof/>
        </w:rPr>
      </w:pPr>
      <w:r w:rsidRPr="00E41E18">
        <w:rPr>
          <w:noProof/>
        </w:rPr>
        <w:t xml:space="preserve">Rosen, C.J. (2018). Potato Fertilization on Irrigated Soils: University of Minnesota Extension. Retrieved from </w:t>
      </w:r>
      <w:hyperlink r:id="rId104" w:history="1">
        <w:r w:rsidRPr="00E41E18">
          <w:rPr>
            <w:rStyle w:val="Hyperlink"/>
            <w:noProof/>
          </w:rPr>
          <w:t>https://extension.umn.edu/crop-specific-needs/potato-fertilization-irrigated-soils</w:t>
        </w:r>
      </w:hyperlink>
    </w:p>
    <w:p w14:paraId="4FB70770" w14:textId="117BA185" w:rsidR="00E41E18" w:rsidRPr="00E41E18" w:rsidRDefault="00E41E18" w:rsidP="00E41E18">
      <w:pPr>
        <w:pStyle w:val="EndNoteBibliography"/>
        <w:spacing w:after="0"/>
        <w:ind w:left="720" w:hanging="720"/>
        <w:rPr>
          <w:noProof/>
        </w:rPr>
      </w:pPr>
      <w:r w:rsidRPr="00E41E18">
        <w:rPr>
          <w:noProof/>
        </w:rPr>
        <w:t xml:space="preserve">Sadras, V.O., and G. Lemaire. (2014). Quantifying Crop Nitrogen Status for Comparisons of Agronomic Practices and Genotypes. </w:t>
      </w:r>
      <w:r w:rsidRPr="00E41E18">
        <w:rPr>
          <w:i/>
          <w:noProof/>
        </w:rPr>
        <w:t>Field Crops Res., 164</w:t>
      </w:r>
      <w:r w:rsidRPr="00E41E18">
        <w:rPr>
          <w:noProof/>
        </w:rPr>
        <w:t xml:space="preserve">, 54-64. </w:t>
      </w:r>
      <w:hyperlink r:id="rId105" w:history="1">
        <w:r w:rsidRPr="00E41E18">
          <w:rPr>
            <w:rStyle w:val="Hyperlink"/>
            <w:noProof/>
          </w:rPr>
          <w:t>https://doi.org/10.1016/j.fcr.2014.05.006</w:t>
        </w:r>
      </w:hyperlink>
      <w:r w:rsidRPr="00E41E18">
        <w:rPr>
          <w:noProof/>
        </w:rPr>
        <w:t>.</w:t>
      </w:r>
    </w:p>
    <w:p w14:paraId="4DF261A2" w14:textId="3E11FF02" w:rsidR="00E41E18" w:rsidRPr="00E41E18" w:rsidRDefault="00E41E18" w:rsidP="00E41E18">
      <w:pPr>
        <w:pStyle w:val="EndNoteBibliography"/>
        <w:spacing w:after="0"/>
        <w:ind w:left="720" w:hanging="720"/>
        <w:rPr>
          <w:noProof/>
        </w:rPr>
      </w:pPr>
      <w:r w:rsidRPr="00E41E18">
        <w:rPr>
          <w:noProof/>
        </w:rPr>
        <w:t xml:space="preserve">Schad, D.J., M. Betancourt, and S. Vasishth. (2021). Toward a Principled Bayesian Workflow in Cognitive Science. </w:t>
      </w:r>
      <w:r w:rsidRPr="00E41E18">
        <w:rPr>
          <w:i/>
          <w:noProof/>
        </w:rPr>
        <w:t>Psychol Methods, 26</w:t>
      </w:r>
      <w:r w:rsidRPr="00E41E18">
        <w:rPr>
          <w:noProof/>
        </w:rPr>
        <w:t xml:space="preserve">(1), 103-126. </w:t>
      </w:r>
      <w:hyperlink r:id="rId106" w:history="1">
        <w:r w:rsidRPr="00E41E18">
          <w:rPr>
            <w:rStyle w:val="Hyperlink"/>
            <w:noProof/>
          </w:rPr>
          <w:t>https://doi.org/10.1037/met0000275</w:t>
        </w:r>
      </w:hyperlink>
      <w:r w:rsidRPr="00E41E18">
        <w:rPr>
          <w:noProof/>
        </w:rPr>
        <w:t>.</w:t>
      </w:r>
    </w:p>
    <w:p w14:paraId="1D2A82DD" w14:textId="77777777" w:rsidR="00E41E18" w:rsidRPr="00E41E18" w:rsidRDefault="00E41E18" w:rsidP="00E41E18">
      <w:pPr>
        <w:pStyle w:val="EndNoteBibliography"/>
        <w:spacing w:after="0"/>
        <w:ind w:left="720" w:hanging="720"/>
        <w:rPr>
          <w:noProof/>
        </w:rPr>
      </w:pPr>
      <w:r w:rsidRPr="00E41E18">
        <w:rPr>
          <w:noProof/>
        </w:rPr>
        <w:t xml:space="preserve">Sinclair, T.R., and R.C. Muchow. (1999). Radiation Use Efficiency. In D. L. Sparks (Ed.), </w:t>
      </w:r>
      <w:r w:rsidRPr="00E41E18">
        <w:rPr>
          <w:i/>
          <w:noProof/>
        </w:rPr>
        <w:t>Advances in Agronomy, Volume 65</w:t>
      </w:r>
      <w:r w:rsidRPr="00E41E18">
        <w:rPr>
          <w:noProof/>
        </w:rPr>
        <w:t xml:space="preserve"> (Vol. 65, pp. 215-265).</w:t>
      </w:r>
    </w:p>
    <w:p w14:paraId="12B85544" w14:textId="3B514780" w:rsidR="00E41E18" w:rsidRPr="00E41E18" w:rsidRDefault="00E41E18" w:rsidP="00E41E18">
      <w:pPr>
        <w:pStyle w:val="EndNoteBibliography"/>
        <w:spacing w:after="0"/>
        <w:ind w:left="720" w:hanging="720"/>
        <w:rPr>
          <w:noProof/>
        </w:rPr>
      </w:pPr>
      <w:r w:rsidRPr="00E41E18">
        <w:rPr>
          <w:noProof/>
        </w:rPr>
        <w:t xml:space="preserve">Slater, J.W. (1968). The Effect of Night Temperature on Tuber Initiation of the Potato. </w:t>
      </w:r>
      <w:r w:rsidRPr="00E41E18">
        <w:rPr>
          <w:i/>
          <w:noProof/>
        </w:rPr>
        <w:t>European Potato Journal, 11</w:t>
      </w:r>
      <w:r w:rsidRPr="00E41E18">
        <w:rPr>
          <w:noProof/>
        </w:rPr>
        <w:t xml:space="preserve">(1), 14-22. </w:t>
      </w:r>
      <w:hyperlink r:id="rId107" w:history="1">
        <w:r w:rsidRPr="00E41E18">
          <w:rPr>
            <w:rStyle w:val="Hyperlink"/>
            <w:noProof/>
          </w:rPr>
          <w:t>https://doi.org/10.1007/BF02365158</w:t>
        </w:r>
      </w:hyperlink>
      <w:r w:rsidRPr="00E41E18">
        <w:rPr>
          <w:noProof/>
        </w:rPr>
        <w:t>.</w:t>
      </w:r>
    </w:p>
    <w:p w14:paraId="2F1AB745" w14:textId="77777777" w:rsidR="00E41E18" w:rsidRPr="00E41E18" w:rsidRDefault="00E41E18" w:rsidP="00E41E18">
      <w:pPr>
        <w:pStyle w:val="EndNoteBibliography"/>
        <w:spacing w:after="0"/>
        <w:ind w:left="720" w:hanging="720"/>
        <w:rPr>
          <w:noProof/>
        </w:rPr>
      </w:pPr>
      <w:r w:rsidRPr="00E41E18">
        <w:rPr>
          <w:noProof/>
        </w:rPr>
        <w:t xml:space="preserve">Stark, J.C., A.L. Thompson, R. Novy, and S.L. Love. (2020). Variety Selection and Management. In J. C. Stark, M. Thornton, and P. Nolte (Eds.), </w:t>
      </w:r>
      <w:r w:rsidRPr="00E41E18">
        <w:rPr>
          <w:i/>
          <w:noProof/>
        </w:rPr>
        <w:t>Potato Production Systems</w:t>
      </w:r>
      <w:r w:rsidRPr="00E41E18">
        <w:rPr>
          <w:noProof/>
        </w:rPr>
        <w:t xml:space="preserve"> (pp. 35-64).</w:t>
      </w:r>
    </w:p>
    <w:p w14:paraId="23F87C9F" w14:textId="4D7DCAB7" w:rsidR="00E41E18" w:rsidRPr="00E41E18" w:rsidRDefault="00E41E18" w:rsidP="00E41E18">
      <w:pPr>
        <w:pStyle w:val="EndNoteBibliography"/>
        <w:spacing w:after="0"/>
        <w:ind w:left="720" w:hanging="720"/>
        <w:rPr>
          <w:noProof/>
        </w:rPr>
      </w:pPr>
      <w:r w:rsidRPr="00E41E18">
        <w:rPr>
          <w:noProof/>
        </w:rPr>
        <w:t xml:space="preserve">Steele, D.D., T.F. Scherer, J. Wright, D.G. Hopkins, S.R. Tuscherer, and J. Wright. (2010). Spreadsheet Implementation of Irrigation Scheduling by the Checkbook Method for North Dakota and Minnesota. </w:t>
      </w:r>
      <w:r w:rsidRPr="00E41E18">
        <w:rPr>
          <w:i/>
          <w:noProof/>
        </w:rPr>
        <w:t>Appl. Eng. Agric., 26</w:t>
      </w:r>
      <w:r w:rsidRPr="00E41E18">
        <w:rPr>
          <w:noProof/>
        </w:rPr>
        <w:t xml:space="preserve">, 983-996. </w:t>
      </w:r>
      <w:hyperlink r:id="rId108" w:history="1">
        <w:r w:rsidRPr="00E41E18">
          <w:rPr>
            <w:rStyle w:val="Hyperlink"/>
            <w:noProof/>
          </w:rPr>
          <w:t>https://doi.org/10.13031/2013.35914</w:t>
        </w:r>
      </w:hyperlink>
      <w:r w:rsidRPr="00E41E18">
        <w:rPr>
          <w:noProof/>
        </w:rPr>
        <w:t>.</w:t>
      </w:r>
    </w:p>
    <w:p w14:paraId="6CD20CB0" w14:textId="4C9B6445" w:rsidR="00E41E18" w:rsidRPr="00E41E18" w:rsidRDefault="00E41E18" w:rsidP="00E41E18">
      <w:pPr>
        <w:pStyle w:val="EndNoteBibliography"/>
        <w:spacing w:after="0"/>
        <w:ind w:left="720" w:hanging="720"/>
        <w:rPr>
          <w:noProof/>
        </w:rPr>
      </w:pPr>
      <w:r w:rsidRPr="00E41E18">
        <w:rPr>
          <w:noProof/>
        </w:rPr>
        <w:t xml:space="preserve">Stefaniak, T.R., S. Fitzcollins, R. Figueroa, A.L. Thompson, C. Schmitz Carley, and L.M. Shannon. (2021). Genotype and Variable Nitrogen Effects on Tuber Yield and Quality for Red Fresh Market Potatoes in Minnesota. </w:t>
      </w:r>
      <w:r w:rsidRPr="00E41E18">
        <w:rPr>
          <w:i/>
          <w:noProof/>
        </w:rPr>
        <w:t>Agronomy, 11</w:t>
      </w:r>
      <w:r w:rsidRPr="00E41E18">
        <w:rPr>
          <w:noProof/>
        </w:rPr>
        <w:t xml:space="preserve">, 255. </w:t>
      </w:r>
      <w:hyperlink r:id="rId109" w:history="1">
        <w:r w:rsidRPr="00E41E18">
          <w:rPr>
            <w:rStyle w:val="Hyperlink"/>
            <w:noProof/>
          </w:rPr>
          <w:t>https://doi.org/10.3390/agronomy11020255</w:t>
        </w:r>
      </w:hyperlink>
      <w:r w:rsidRPr="00E41E18">
        <w:rPr>
          <w:noProof/>
        </w:rPr>
        <w:t>.</w:t>
      </w:r>
    </w:p>
    <w:p w14:paraId="6D91E791" w14:textId="297C6B83" w:rsidR="00E41E18" w:rsidRPr="00E41E18" w:rsidRDefault="00E41E18" w:rsidP="00E41E18">
      <w:pPr>
        <w:pStyle w:val="EndNoteBibliography"/>
        <w:spacing w:after="0"/>
        <w:ind w:left="720" w:hanging="720"/>
        <w:rPr>
          <w:noProof/>
        </w:rPr>
      </w:pPr>
      <w:r w:rsidRPr="00E41E18">
        <w:rPr>
          <w:noProof/>
        </w:rPr>
        <w:t xml:space="preserve">Sun, N. (2017). </w:t>
      </w:r>
      <w:r w:rsidRPr="00E41E18">
        <w:rPr>
          <w:i/>
          <w:noProof/>
        </w:rPr>
        <w:t>Agronomic and Storage Factors Affecting Acrylamide Formation in Processed Potatoes.</w:t>
      </w:r>
      <w:r w:rsidRPr="00E41E18">
        <w:rPr>
          <w:noProof/>
        </w:rPr>
        <w:t xml:space="preserve"> (Ph.D.). University of Minnesota, St. Paul, MN. Retrieved from </w:t>
      </w:r>
      <w:hyperlink r:id="rId110" w:history="1">
        <w:r w:rsidRPr="00E41E18">
          <w:rPr>
            <w:rStyle w:val="Hyperlink"/>
            <w:noProof/>
          </w:rPr>
          <w:t>https://conservancy.umn.edu/handle/11299/190488</w:t>
        </w:r>
      </w:hyperlink>
      <w:r w:rsidRPr="00E41E18">
        <w:rPr>
          <w:noProof/>
        </w:rPr>
        <w:t xml:space="preserve"> </w:t>
      </w:r>
    </w:p>
    <w:p w14:paraId="7CD19B2F" w14:textId="3513C31D" w:rsidR="00E41E18" w:rsidRPr="00E41E18" w:rsidRDefault="00E41E18" w:rsidP="00E41E18">
      <w:pPr>
        <w:pStyle w:val="EndNoteBibliography"/>
        <w:spacing w:after="0"/>
        <w:ind w:left="720" w:hanging="720"/>
        <w:rPr>
          <w:noProof/>
        </w:rPr>
      </w:pPr>
      <w:r w:rsidRPr="00E41E18">
        <w:rPr>
          <w:noProof/>
        </w:rPr>
        <w:t xml:space="preserve">Sun, N., Y. Wang, S.K. Gupta, and C.J. Rosen. (2019). Nitrogen Fertility and Cultivar Effects on Potato Agronomic Properties and Acrylamide-Forming Potential. </w:t>
      </w:r>
      <w:r w:rsidRPr="00E41E18">
        <w:rPr>
          <w:i/>
          <w:noProof/>
        </w:rPr>
        <w:t>Agron. J., 111</w:t>
      </w:r>
      <w:r w:rsidRPr="00E41E18">
        <w:rPr>
          <w:noProof/>
        </w:rPr>
        <w:t xml:space="preserve">(1), 408. </w:t>
      </w:r>
      <w:hyperlink r:id="rId111" w:history="1">
        <w:r w:rsidRPr="00E41E18">
          <w:rPr>
            <w:rStyle w:val="Hyperlink"/>
            <w:noProof/>
          </w:rPr>
          <w:t>https://doi.org/10.2134/agronj2018.05.0350</w:t>
        </w:r>
      </w:hyperlink>
      <w:r w:rsidRPr="00E41E18">
        <w:rPr>
          <w:noProof/>
        </w:rPr>
        <w:t>.</w:t>
      </w:r>
    </w:p>
    <w:p w14:paraId="7D0DFF5B" w14:textId="0F566E58" w:rsidR="00E41E18" w:rsidRPr="00E41E18" w:rsidRDefault="00E41E18" w:rsidP="00E41E18">
      <w:pPr>
        <w:pStyle w:val="EndNoteBibliography"/>
        <w:spacing w:after="0"/>
        <w:ind w:left="720" w:hanging="720"/>
        <w:rPr>
          <w:noProof/>
        </w:rPr>
      </w:pPr>
      <w:r w:rsidRPr="00E41E18">
        <w:rPr>
          <w:noProof/>
        </w:rPr>
        <w:lastRenderedPageBreak/>
        <w:t xml:space="preserve">Sun, N., Y. Wang, S.K. Gupta, and C.J. Rosen. (2020). Potato Tuber Chemical Properties in Storage as Affected by Cultivar and Nitrogen Rate: Implications for Acrylamide Formation. </w:t>
      </w:r>
      <w:r w:rsidRPr="00E41E18">
        <w:rPr>
          <w:i/>
          <w:noProof/>
        </w:rPr>
        <w:t>Foods, 9</w:t>
      </w:r>
      <w:r w:rsidRPr="00E41E18">
        <w:rPr>
          <w:noProof/>
        </w:rPr>
        <w:t xml:space="preserve">(3). </w:t>
      </w:r>
      <w:hyperlink r:id="rId112" w:history="1">
        <w:r w:rsidRPr="00E41E18">
          <w:rPr>
            <w:rStyle w:val="Hyperlink"/>
            <w:noProof/>
          </w:rPr>
          <w:t>https://doi.org/10.3390/foods9030352</w:t>
        </w:r>
      </w:hyperlink>
      <w:r w:rsidRPr="00E41E18">
        <w:rPr>
          <w:noProof/>
        </w:rPr>
        <w:t>.</w:t>
      </w:r>
    </w:p>
    <w:p w14:paraId="2C1FA225" w14:textId="77777777" w:rsidR="00E41E18" w:rsidRPr="00E41E18" w:rsidRDefault="00E41E18" w:rsidP="00E41E18">
      <w:pPr>
        <w:pStyle w:val="EndNoteBibliography"/>
        <w:spacing w:after="0"/>
        <w:ind w:left="720" w:hanging="720"/>
        <w:rPr>
          <w:noProof/>
        </w:rPr>
      </w:pPr>
      <w:r w:rsidRPr="00E41E18">
        <w:rPr>
          <w:noProof/>
        </w:rPr>
        <w:t>Thompson, A. (2013). 201300475. USDA PVPO.</w:t>
      </w:r>
    </w:p>
    <w:p w14:paraId="5C4C75F7" w14:textId="77777777" w:rsidR="00E41E18" w:rsidRPr="00E41E18" w:rsidRDefault="00E41E18" w:rsidP="00E41E18">
      <w:pPr>
        <w:pStyle w:val="EndNoteBibliography"/>
        <w:spacing w:after="0"/>
        <w:ind w:left="720" w:hanging="720"/>
        <w:rPr>
          <w:noProof/>
        </w:rPr>
      </w:pPr>
      <w:r w:rsidRPr="00E41E18">
        <w:rPr>
          <w:noProof/>
        </w:rPr>
        <w:t xml:space="preserve">Thornton, M. (2020). Potato Growth and Development. In J. C. Stark, M. Thornton, and P. Nolte (Eds.), </w:t>
      </w:r>
      <w:r w:rsidRPr="00E41E18">
        <w:rPr>
          <w:i/>
          <w:noProof/>
        </w:rPr>
        <w:t>Potato Production Systems</w:t>
      </w:r>
      <w:r w:rsidRPr="00E41E18">
        <w:rPr>
          <w:noProof/>
        </w:rPr>
        <w:t xml:space="preserve"> (pp. 19-33).</w:t>
      </w:r>
    </w:p>
    <w:p w14:paraId="35A7BA5C" w14:textId="21F6EE6C" w:rsidR="00E41E18" w:rsidRPr="00E41E18" w:rsidRDefault="00E41E18" w:rsidP="00E41E18">
      <w:pPr>
        <w:pStyle w:val="EndNoteBibliography"/>
        <w:spacing w:after="0"/>
        <w:ind w:left="720" w:hanging="720"/>
        <w:rPr>
          <w:noProof/>
        </w:rPr>
      </w:pPr>
      <w:r w:rsidRPr="00E41E18">
        <w:rPr>
          <w:noProof/>
        </w:rPr>
        <w:t xml:space="preserve">Tiwari, J.K., D. Plett, T. Garnett, S.K. Chakrabarti, and R.K. Singh. (2018). Integrated Genomics, Physiology and Breeding Approaches for Improving Nitrogen Use Efficiency in Potato: Translating Knowledge from Other Crops. </w:t>
      </w:r>
      <w:r w:rsidRPr="00E41E18">
        <w:rPr>
          <w:i/>
          <w:noProof/>
        </w:rPr>
        <w:t>Funct. Plant Biol., 45</w:t>
      </w:r>
      <w:r w:rsidRPr="00E41E18">
        <w:rPr>
          <w:noProof/>
        </w:rPr>
        <w:t xml:space="preserve">(6), 587. </w:t>
      </w:r>
      <w:hyperlink r:id="rId113" w:history="1">
        <w:r w:rsidRPr="00E41E18">
          <w:rPr>
            <w:rStyle w:val="Hyperlink"/>
            <w:noProof/>
          </w:rPr>
          <w:t>https://doi.org/10.1071/fp17303</w:t>
        </w:r>
      </w:hyperlink>
      <w:r w:rsidRPr="00E41E18">
        <w:rPr>
          <w:noProof/>
        </w:rPr>
        <w:t>.</w:t>
      </w:r>
    </w:p>
    <w:p w14:paraId="4BE0D6B9" w14:textId="01C11372" w:rsidR="00E41E18" w:rsidRPr="00E41E18" w:rsidRDefault="00E41E18" w:rsidP="00E41E18">
      <w:pPr>
        <w:pStyle w:val="EndNoteBibliography"/>
        <w:spacing w:after="0"/>
        <w:ind w:left="720" w:hanging="720"/>
        <w:rPr>
          <w:noProof/>
        </w:rPr>
      </w:pPr>
      <w:r w:rsidRPr="00E41E18">
        <w:rPr>
          <w:noProof/>
        </w:rPr>
        <w:t xml:space="preserve">USDA. (1997). United States Standards for Grades of Potatoes for Processing. Retrieved from </w:t>
      </w:r>
      <w:hyperlink r:id="rId114" w:history="1">
        <w:r w:rsidRPr="00E41E18">
          <w:rPr>
            <w:rStyle w:val="Hyperlink"/>
            <w:noProof/>
          </w:rPr>
          <w:t>https://www.ams.usda.gov/sites/default/files/media/Potatoes_for_Processing_Standard%5B1%5D.pdf</w:t>
        </w:r>
      </w:hyperlink>
    </w:p>
    <w:p w14:paraId="3D90C396" w14:textId="0F436B0D" w:rsidR="00E41E18" w:rsidRPr="00E41E18" w:rsidRDefault="00E41E18" w:rsidP="00E41E18">
      <w:pPr>
        <w:pStyle w:val="EndNoteBibliography"/>
        <w:spacing w:after="0"/>
        <w:ind w:left="720" w:hanging="720"/>
        <w:rPr>
          <w:noProof/>
        </w:rPr>
      </w:pPr>
      <w:r w:rsidRPr="00E41E18">
        <w:rPr>
          <w:noProof/>
        </w:rPr>
        <w:t xml:space="preserve">USDA NRCS. (2013). Soil Series Classification Database – Hubbard Series: United States Department of Agriculture. Retrieved from </w:t>
      </w:r>
      <w:hyperlink r:id="rId115" w:history="1">
        <w:r w:rsidRPr="00E41E18">
          <w:rPr>
            <w:rStyle w:val="Hyperlink"/>
            <w:noProof/>
          </w:rPr>
          <w:t>https://soilseries.sc.egov.usda.gov/OSD_Docs/H/HUBBARD.html</w:t>
        </w:r>
      </w:hyperlink>
    </w:p>
    <w:p w14:paraId="5D0CE51D" w14:textId="595173E1" w:rsidR="00E41E18" w:rsidRPr="00E41E18" w:rsidRDefault="00E41E18" w:rsidP="00E41E18">
      <w:pPr>
        <w:pStyle w:val="EndNoteBibliography"/>
        <w:spacing w:after="0"/>
        <w:ind w:left="720" w:hanging="720"/>
        <w:rPr>
          <w:noProof/>
        </w:rPr>
      </w:pPr>
      <w:r w:rsidRPr="00E41E18">
        <w:rPr>
          <w:noProof/>
        </w:rPr>
        <w:t xml:space="preserve">Ushey, K. (2021). Renv: Project Environments. Retrieved from </w:t>
      </w:r>
      <w:hyperlink r:id="rId116" w:history="1">
        <w:r w:rsidRPr="00E41E18">
          <w:rPr>
            <w:rStyle w:val="Hyperlink"/>
            <w:noProof/>
          </w:rPr>
          <w:t>https://CRAN.R-project.org/package=renv</w:t>
        </w:r>
      </w:hyperlink>
    </w:p>
    <w:p w14:paraId="4F94DD24" w14:textId="144FEBBC" w:rsidR="00E41E18" w:rsidRPr="00E41E18" w:rsidRDefault="00E41E18" w:rsidP="00E41E18">
      <w:pPr>
        <w:pStyle w:val="EndNoteBibliography"/>
        <w:spacing w:after="0"/>
        <w:ind w:left="720" w:hanging="720"/>
        <w:rPr>
          <w:noProof/>
        </w:rPr>
      </w:pPr>
      <w:r w:rsidRPr="00E41E18">
        <w:rPr>
          <w:noProof/>
        </w:rPr>
        <w:t xml:space="preserve">Vander Zaag, P., A.L. Demagante, and E.E. Ewing. (1990). Influence of Plant Spacing on Potato (Solanum Tuberosum L.) Morphology, Growth and Yield under Two Contrasting Environments. </w:t>
      </w:r>
      <w:r w:rsidRPr="00E41E18">
        <w:rPr>
          <w:i/>
          <w:noProof/>
        </w:rPr>
        <w:t>Potato Res., 33</w:t>
      </w:r>
      <w:r w:rsidRPr="00E41E18">
        <w:rPr>
          <w:noProof/>
        </w:rPr>
        <w:t xml:space="preserve">(313–323). </w:t>
      </w:r>
      <w:hyperlink r:id="rId117" w:history="1">
        <w:r w:rsidRPr="00E41E18">
          <w:rPr>
            <w:rStyle w:val="Hyperlink"/>
            <w:noProof/>
          </w:rPr>
          <w:t>https://doi.org/10.1007/BF02359305</w:t>
        </w:r>
      </w:hyperlink>
      <w:r w:rsidRPr="00E41E18">
        <w:rPr>
          <w:noProof/>
        </w:rPr>
        <w:t>.</w:t>
      </w:r>
    </w:p>
    <w:p w14:paraId="58CB8B91" w14:textId="287DD86F" w:rsidR="00E41E18" w:rsidRPr="00E41E18" w:rsidRDefault="00E41E18" w:rsidP="00E41E18">
      <w:pPr>
        <w:pStyle w:val="EndNoteBibliography"/>
        <w:spacing w:after="0"/>
        <w:ind w:left="720" w:hanging="720"/>
        <w:rPr>
          <w:noProof/>
        </w:rPr>
      </w:pPr>
      <w:r w:rsidRPr="00E41E18">
        <w:rPr>
          <w:noProof/>
        </w:rPr>
        <w:t xml:space="preserve">Weather Spark. (2021). Compare the Climate and Weather in Becker, Saint-Léonard, Balcarce, and Gembloux. Retrieved from </w:t>
      </w:r>
      <w:hyperlink r:id="rId118" w:history="1">
        <w:r w:rsidRPr="00E41E18">
          <w:rPr>
            <w:rStyle w:val="Hyperlink"/>
            <w:noProof/>
          </w:rPr>
          <w:t>https://weatherspark.com/compare/y/10443~27617~28950~51092/Comparison-of-the-Average-Weather-in-Becker-Saint-L%C3%A9onard-Balcarce-and-Gembloux</w:t>
        </w:r>
      </w:hyperlink>
    </w:p>
    <w:p w14:paraId="4C8A4FF1" w14:textId="64D2064F" w:rsidR="00E41E18" w:rsidRPr="00E41E18" w:rsidRDefault="00E41E18" w:rsidP="00E41E18">
      <w:pPr>
        <w:pStyle w:val="EndNoteBibliography"/>
        <w:spacing w:after="0"/>
        <w:ind w:left="720" w:hanging="720"/>
        <w:rPr>
          <w:noProof/>
        </w:rPr>
      </w:pPr>
      <w:r w:rsidRPr="00E41E18">
        <w:rPr>
          <w:noProof/>
        </w:rPr>
        <w:t xml:space="preserve">Wright, J. (2002). Irrigation Scheduling Checkbook Method. </w:t>
      </w:r>
      <w:r w:rsidRPr="00E41E18">
        <w:rPr>
          <w:i/>
          <w:noProof/>
        </w:rPr>
        <w:t>BU-FO-01322</w:t>
      </w:r>
      <w:r w:rsidRPr="00E41E18">
        <w:rPr>
          <w:noProof/>
        </w:rPr>
        <w:t xml:space="preserve">. St. Paul, MN: University of Minnesota. Retrieved from </w:t>
      </w:r>
      <w:hyperlink r:id="rId119" w:history="1">
        <w:r w:rsidRPr="00E41E18">
          <w:rPr>
            <w:rStyle w:val="Hyperlink"/>
            <w:noProof/>
          </w:rPr>
          <w:t>https://extension.umn.edu/irrigation/irrigation-scheduling-checkbook-method</w:t>
        </w:r>
      </w:hyperlink>
    </w:p>
    <w:p w14:paraId="6360E023" w14:textId="472A903A" w:rsidR="00E41E18" w:rsidRPr="00E41E18" w:rsidRDefault="00E41E18" w:rsidP="00E41E18">
      <w:pPr>
        <w:pStyle w:val="EndNoteBibliography"/>
        <w:ind w:left="720" w:hanging="720"/>
        <w:rPr>
          <w:noProof/>
        </w:rPr>
      </w:pPr>
      <w:r w:rsidRPr="00E41E18">
        <w:rPr>
          <w:noProof/>
        </w:rPr>
        <w:t xml:space="preserve">Yao, B., X. Wang, G. Lemaire, D. Makowski, Q. Cao, X. Liu, L. Liu, B. Liu, Y. Zhu, W. Cao, and L. Tang. (2021). Uncertainty Analysis of Critical Nitrogen Dilution Curves for Wheat. </w:t>
      </w:r>
      <w:r w:rsidRPr="00E41E18">
        <w:rPr>
          <w:i/>
          <w:noProof/>
        </w:rPr>
        <w:t>Eur. J. Agron., 128</w:t>
      </w:r>
      <w:r w:rsidRPr="00E41E18">
        <w:rPr>
          <w:noProof/>
        </w:rPr>
        <w:t xml:space="preserve">, 126315. </w:t>
      </w:r>
      <w:hyperlink r:id="rId120" w:history="1">
        <w:r w:rsidRPr="00E41E18">
          <w:rPr>
            <w:rStyle w:val="Hyperlink"/>
            <w:noProof/>
          </w:rPr>
          <w:t>https://doi.org/10.1016/j.eja.2021.126315</w:t>
        </w:r>
      </w:hyperlink>
      <w:r w:rsidRPr="00E41E18">
        <w:rPr>
          <w:noProof/>
        </w:rPr>
        <w:t>.</w:t>
      </w:r>
    </w:p>
    <w:p w14:paraId="04FFA610" w14:textId="673B2755" w:rsidR="00293AA8" w:rsidRDefault="00372AF9" w:rsidP="00DA4FE6">
      <w:pPr>
        <w:pStyle w:val="BodyText2"/>
      </w:pPr>
      <w:r>
        <w:fldChar w:fldCharType="end"/>
      </w:r>
    </w:p>
    <w:sectPr w:rsidR="00293AA8" w:rsidSect="008970F9">
      <w:footerReference w:type="default" r:id="rId1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30"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38"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39"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52"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86"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117"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118"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121"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255" w:author="Brian Bohman" w:date="2021-08-30T10:14:00Z" w:initials="BB">
    <w:p w14:paraId="65095A54" w14:textId="03FCD0BE" w:rsidR="00165D5D" w:rsidRDefault="00165D5D">
      <w:pPr>
        <w:pStyle w:val="CommentText"/>
      </w:pPr>
      <w:r>
        <w:rPr>
          <w:rStyle w:val="CommentReference"/>
        </w:rPr>
        <w:annotationRef/>
      </w:r>
      <w:r>
        <w:t>Need data from Ferirel here…</w:t>
      </w:r>
    </w:p>
  </w:comment>
  <w:comment w:id="257"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362"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367"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368"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369"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370"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394" w:author="Brian Bohman" w:date="2021-08-30T15:00:00Z" w:initials="BB">
    <w:p w14:paraId="5DD7C808" w14:textId="5ACD3372" w:rsidR="00C51D44" w:rsidRDefault="00C51D44">
      <w:pPr>
        <w:pStyle w:val="CommentText"/>
      </w:pPr>
      <w:r>
        <w:rPr>
          <w:rStyle w:val="CommentReference"/>
        </w:rPr>
        <w:annotationRef/>
      </w:r>
      <w:r>
        <w:t>Say something on the “k” coefficient of Giletto related to biomass at tuber initiation…</w:t>
      </w:r>
      <w:r w:rsidR="007B64CF">
        <w:t xml:space="preserve"> also on “c” coefficient related to bulking rate…</w:t>
      </w:r>
    </w:p>
  </w:comment>
  <w:comment w:id="581" w:author="Brian Bohman" w:date="2021-08-29T08:20:00Z" w:initials="BB">
    <w:p w14:paraId="48EFDD1A" w14:textId="77777777" w:rsidR="0090114D" w:rsidRDefault="0090114D">
      <w:pPr>
        <w:pStyle w:val="CommentText"/>
      </w:pPr>
      <w:r>
        <w:rPr>
          <w:rStyle w:val="CommentReference"/>
        </w:rPr>
        <w:annotationRef/>
      </w:r>
      <w:r>
        <w:t>Major factors of E to consider are</w:t>
      </w:r>
    </w:p>
    <w:p w14:paraId="1783F557" w14:textId="77777777" w:rsidR="0090114D" w:rsidRDefault="0090114D" w:rsidP="0090114D">
      <w:pPr>
        <w:pStyle w:val="CommentText"/>
        <w:numPr>
          <w:ilvl w:val="0"/>
          <w:numId w:val="36"/>
        </w:numPr>
      </w:pPr>
      <w:r>
        <w:t>GDD</w:t>
      </w:r>
    </w:p>
    <w:p w14:paraId="4EBD1267" w14:textId="77777777" w:rsidR="0090114D" w:rsidRDefault="0090114D" w:rsidP="0090114D">
      <w:pPr>
        <w:pStyle w:val="CommentText"/>
        <w:numPr>
          <w:ilvl w:val="0"/>
          <w:numId w:val="36"/>
        </w:numPr>
      </w:pPr>
      <w:r>
        <w:t>Solar Radiation</w:t>
      </w:r>
    </w:p>
    <w:p w14:paraId="1286B4C6" w14:textId="77777777" w:rsidR="0090114D" w:rsidRDefault="0090114D" w:rsidP="0090114D">
      <w:pPr>
        <w:pStyle w:val="CommentText"/>
        <w:numPr>
          <w:ilvl w:val="0"/>
          <w:numId w:val="36"/>
        </w:numPr>
      </w:pPr>
      <w:r>
        <w:t>Diurnal Temperature Difference</w:t>
      </w:r>
    </w:p>
    <w:p w14:paraId="74FF47DF" w14:textId="77777777" w:rsidR="0090114D" w:rsidRDefault="0090114D" w:rsidP="0090114D">
      <w:pPr>
        <w:pStyle w:val="CommentText"/>
      </w:pPr>
    </w:p>
    <w:p w14:paraId="4F348F39" w14:textId="11121F2C" w:rsidR="0090114D" w:rsidRDefault="0090114D" w:rsidP="0090114D">
      <w:pPr>
        <w:pStyle w:val="CommentText"/>
      </w:pPr>
      <w:r>
        <w:t>Together, these reflect sources of variation in total biomass, total tuber biomass, and harvest index. In particular, there are two key mechanisms to consider. First, is related to photosynthesis. Increasing solar radiation will increase total net photosynethsis, assuming that radiation use efficiency stays constants. There is some indication that decreasing diurnal temperature difference (due to increase minimum temperatures) results in increased respiration and decreased net photosynthesis. Second, is related to tuber initiation, there is additional indication that decreasing diurnal temperature difference (due to increasing minimum temperatures) results in delayed tuber initiation, therefore reducing the harvest index and relative proportion of biomass allocated to tubers (i.e., increasing %Nc due to more biomass in vines)</w:t>
      </w:r>
    </w:p>
  </w:comment>
  <w:comment w:id="602" w:author="Brian Bohman" w:date="2021-08-29T08:27:00Z" w:initials="BB">
    <w:p w14:paraId="5D7F6F89" w14:textId="601AA11D" w:rsidR="0090114D" w:rsidRDefault="0090114D">
      <w:pPr>
        <w:pStyle w:val="CommentText"/>
      </w:pPr>
      <w:r>
        <w:rPr>
          <w:rStyle w:val="CommentReference"/>
        </w:rPr>
        <w:annotationRef/>
      </w:r>
      <w:r>
        <w:t>Additional effect of M to consider:</w:t>
      </w:r>
    </w:p>
    <w:p w14:paraId="40EE47E3" w14:textId="77777777" w:rsidR="0090114D" w:rsidRDefault="0090114D" w:rsidP="0090114D">
      <w:pPr>
        <w:pStyle w:val="CommentText"/>
        <w:numPr>
          <w:ilvl w:val="0"/>
          <w:numId w:val="37"/>
        </w:numPr>
      </w:pPr>
      <w:r>
        <w:t>N source and timing</w:t>
      </w:r>
    </w:p>
    <w:p w14:paraId="0355A83A" w14:textId="77777777" w:rsidR="0090114D" w:rsidRDefault="0090114D" w:rsidP="0090114D">
      <w:pPr>
        <w:pStyle w:val="CommentText"/>
      </w:pPr>
    </w:p>
    <w:p w14:paraId="46E32C6A" w14:textId="0DF240C7" w:rsidR="0090114D" w:rsidRDefault="0090114D" w:rsidP="0090114D">
      <w:pPr>
        <w:pStyle w:val="CommentText"/>
      </w:pPr>
      <w:r>
        <w:t>Excess N applications early in the growing season can result in delayed tuber initiation therefore reducing the harvest index and the relative proporition of biomass allocated to tubers (i.e., increasing %Nc due to more biomass in vines)</w:t>
      </w:r>
    </w:p>
  </w:comment>
  <w:comment w:id="684"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689"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690" w:author="Brian Bohman" w:date="2021-08-25T15:59:00Z" w:initials="BB">
    <w:p w14:paraId="4077FBC9" w14:textId="77777777" w:rsidR="00EA4027" w:rsidRDefault="00EA4027" w:rsidP="00EA4027">
      <w:pPr>
        <w:pStyle w:val="CommentText"/>
      </w:pPr>
      <w:r>
        <w:rPr>
          <w:rStyle w:val="CommentReference"/>
        </w:rPr>
        <w:annotationRef/>
      </w:r>
      <w:r>
        <w:t>Perhaps a discussion of M here needs to relate to the HI? And how the conflicting goal of that might influence the practical implementation of CNDC…</w:t>
      </w:r>
    </w:p>
  </w:comment>
  <w:comment w:id="691"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694"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695"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772"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5DB369" w15:done="0"/>
  <w15:commentEx w15:paraId="46E6E5A8" w15:done="0"/>
  <w15:commentEx w15:paraId="28B14AB0" w15:done="0"/>
  <w15:commentEx w15:paraId="1CB3DF64" w15:done="0"/>
  <w15:commentEx w15:paraId="750BB2BC" w15:done="0"/>
  <w15:commentEx w15:paraId="4ABD6073" w15:done="0"/>
  <w15:commentEx w15:paraId="6110ADE6" w15:done="0"/>
  <w15:commentEx w15:paraId="6F860896" w15:done="0"/>
  <w15:commentEx w15:paraId="29716A9D" w15:done="0"/>
  <w15:commentEx w15:paraId="65095A54" w15:done="0"/>
  <w15:commentEx w15:paraId="3B38CBDE" w15:done="0"/>
  <w15:commentEx w15:paraId="65E102C2" w15:done="0"/>
  <w15:commentEx w15:paraId="44C7B7D6" w15:done="0"/>
  <w15:commentEx w15:paraId="72A1289D" w15:done="0"/>
  <w15:commentEx w15:paraId="446A7F42" w15:done="0"/>
  <w15:commentEx w15:paraId="1482FCFA" w15:done="0"/>
  <w15:commentEx w15:paraId="5DD7C808" w15:done="0"/>
  <w15:commentEx w15:paraId="4F348F39" w15:done="0"/>
  <w15:commentEx w15:paraId="46E32C6A" w15:done="0"/>
  <w15:commentEx w15:paraId="4FF068C7" w15:done="0"/>
  <w15:commentEx w15:paraId="0EE81FBE" w15:done="0"/>
  <w15:commentEx w15:paraId="4077FBC9" w15:done="0"/>
  <w15:commentEx w15:paraId="5603314C" w15:done="0"/>
  <w15:commentEx w15:paraId="475D594F" w15:done="0"/>
  <w15:commentEx w15:paraId="5A821820" w15:done="0"/>
  <w15:commentEx w15:paraId="1488D3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F47" w16cex:dateUtc="2021-08-25T15:51:00Z"/>
  <w16cex:commentExtensible w16cex:durableId="24D09F5E" w16cex:dateUtc="2021-08-25T15:52:00Z"/>
  <w16cex:commentExtensible w16cex:durableId="24D09F7F" w16cex:dateUtc="2021-08-25T15:52:00Z"/>
  <w16cex:commentExtensible w16cex:durableId="24D09F94" w16cex:dateUtc="2021-08-25T15:53:00Z"/>
  <w16cex:commentExtensible w16cex:durableId="24D0A6CD" w16cex:dateUtc="2021-08-25T16:23:00Z"/>
  <w16cex:commentExtensible w16cex:durableId="24D0A000" w16cex:dateUtc="2021-08-25T15:54:00Z"/>
  <w16cex:commentExtensible w16cex:durableId="24D0A039" w16cex:dateUtc="2021-08-25T15:55:00Z"/>
  <w16cex:commentExtensible w16cex:durableId="24D0A04F" w16cex:dateUtc="2021-08-25T15:56:00Z"/>
  <w16cex:commentExtensible w16cex:durableId="24D0A065" w16cex:dateUtc="2021-08-25T15:56:00Z"/>
  <w16cex:commentExtensible w16cex:durableId="24D72E15" w16cex:dateUtc="2021-08-30T15:14:00Z"/>
  <w16cex:commentExtensible w16cex:durableId="24D0A0DA" w16cex:dateUtc="2021-08-25T15:58:00Z"/>
  <w16cex:commentExtensible w16cex:durableId="24D0A30B" w16cex:dateUtc="2021-08-25T16:07:00Z"/>
  <w16cex:commentExtensible w16cex:durableId="24D0A332" w16cex:dateUtc="2021-08-25T16:08:00Z"/>
  <w16cex:commentExtensible w16cex:durableId="24D0A341" w16cex:dateUtc="2021-08-25T16:08:00Z"/>
  <w16cex:commentExtensible w16cex:durableId="24D0A7C5" w16cex:dateUtc="2021-08-25T16:28:00Z"/>
  <w16cex:commentExtensible w16cex:durableId="24D0A862" w16cex:dateUtc="2021-08-25T16:30:00Z"/>
  <w16cex:commentExtensible w16cex:durableId="24D77126" w16cex:dateUtc="2021-08-30T20:00:00Z"/>
  <w16cex:commentExtensible w16cex:durableId="24D5C1D5" w16cex:dateUtc="2021-08-29T13:20:00Z"/>
  <w16cex:commentExtensible w16cex:durableId="24D5C354" w16cex:dateUtc="2021-08-29T13:27:00Z"/>
  <w16cex:commentExtensible w16cex:durableId="24D0A3D1" w16cex:dateUtc="2021-08-25T16:11:00Z"/>
  <w16cex:commentExtensible w16cex:durableId="24D37775" w16cex:dateUtc="2021-08-25T16:09:00Z"/>
  <w16cex:commentExtensible w16cex:durableId="24D37868" w16cex:dateUtc="2021-08-25T20:59:00Z"/>
  <w16cex:commentExtensible w16cex:durableId="24D37867" w16cex:dateUtc="2021-08-25T16:10:00Z"/>
  <w16cex:commentExtensible w16cex:durableId="24D0A5D9" w16cex:dateUtc="2021-08-25T16:19:00Z"/>
  <w16cex:commentExtensible w16cex:durableId="24D0A5FB" w16cex:dateUtc="2021-08-25T16:20:00Z"/>
  <w16cex:commentExtensible w16cex:durableId="24D09FB3" w16cex:dateUtc="2021-08-25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5DB369" w16cid:durableId="24D09F47"/>
  <w16cid:commentId w16cid:paraId="46E6E5A8" w16cid:durableId="24D09F5E"/>
  <w16cid:commentId w16cid:paraId="28B14AB0" w16cid:durableId="24D09F7F"/>
  <w16cid:commentId w16cid:paraId="1CB3DF64" w16cid:durableId="24D09F94"/>
  <w16cid:commentId w16cid:paraId="750BB2BC" w16cid:durableId="24D0A6CD"/>
  <w16cid:commentId w16cid:paraId="4ABD6073" w16cid:durableId="24D0A000"/>
  <w16cid:commentId w16cid:paraId="6110ADE6" w16cid:durableId="24D0A039"/>
  <w16cid:commentId w16cid:paraId="6F860896" w16cid:durableId="24D0A04F"/>
  <w16cid:commentId w16cid:paraId="29716A9D" w16cid:durableId="24D0A065"/>
  <w16cid:commentId w16cid:paraId="65095A54" w16cid:durableId="24D72E15"/>
  <w16cid:commentId w16cid:paraId="3B38CBDE" w16cid:durableId="24D0A0DA"/>
  <w16cid:commentId w16cid:paraId="65E102C2" w16cid:durableId="24D0A30B"/>
  <w16cid:commentId w16cid:paraId="44C7B7D6" w16cid:durableId="24D0A332"/>
  <w16cid:commentId w16cid:paraId="72A1289D" w16cid:durableId="24D0A341"/>
  <w16cid:commentId w16cid:paraId="446A7F42" w16cid:durableId="24D0A7C5"/>
  <w16cid:commentId w16cid:paraId="1482FCFA" w16cid:durableId="24D0A862"/>
  <w16cid:commentId w16cid:paraId="5DD7C808" w16cid:durableId="24D77126"/>
  <w16cid:commentId w16cid:paraId="4F348F39" w16cid:durableId="24D5C1D5"/>
  <w16cid:commentId w16cid:paraId="46E32C6A" w16cid:durableId="24D5C354"/>
  <w16cid:commentId w16cid:paraId="4FF068C7" w16cid:durableId="24D0A3D1"/>
  <w16cid:commentId w16cid:paraId="0EE81FBE" w16cid:durableId="24D37775"/>
  <w16cid:commentId w16cid:paraId="4077FBC9" w16cid:durableId="24D37868"/>
  <w16cid:commentId w16cid:paraId="5603314C" w16cid:durableId="24D37867"/>
  <w16cid:commentId w16cid:paraId="475D594F" w16cid:durableId="24D0A5D9"/>
  <w16cid:commentId w16cid:paraId="5A821820" w16cid:durableId="24D0A5FB"/>
  <w16cid:commentId w16cid:paraId="1488D307" w16cid:durableId="24D09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4701C" w14:textId="77777777" w:rsidR="00862099" w:rsidRDefault="00862099" w:rsidP="008970F9">
      <w:r>
        <w:separator/>
      </w:r>
    </w:p>
  </w:endnote>
  <w:endnote w:type="continuationSeparator" w:id="0">
    <w:p w14:paraId="25DC5ACB" w14:textId="77777777" w:rsidR="00862099" w:rsidRDefault="00862099"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CB5E6" w14:textId="77777777" w:rsidR="00862099" w:rsidRDefault="00862099" w:rsidP="008970F9">
      <w:r>
        <w:separator/>
      </w:r>
    </w:p>
  </w:footnote>
  <w:footnote w:type="continuationSeparator" w:id="0">
    <w:p w14:paraId="2269C6D8" w14:textId="77777777" w:rsidR="00862099" w:rsidRDefault="00862099"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1"/>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4"/>
  </w:num>
  <w:num w:numId="9">
    <w:abstractNumId w:val="23"/>
  </w:num>
  <w:num w:numId="10">
    <w:abstractNumId w:val="21"/>
  </w:num>
  <w:num w:numId="11">
    <w:abstractNumId w:val="29"/>
  </w:num>
  <w:num w:numId="12">
    <w:abstractNumId w:val="35"/>
  </w:num>
  <w:num w:numId="13">
    <w:abstractNumId w:val="17"/>
  </w:num>
  <w:num w:numId="14">
    <w:abstractNumId w:val="28"/>
  </w:num>
  <w:num w:numId="15">
    <w:abstractNumId w:val="11"/>
  </w:num>
  <w:num w:numId="16">
    <w:abstractNumId w:val="33"/>
  </w:num>
  <w:num w:numId="17">
    <w:abstractNumId w:val="25"/>
  </w:num>
  <w:num w:numId="18">
    <w:abstractNumId w:val="16"/>
  </w:num>
  <w:num w:numId="19">
    <w:abstractNumId w:val="24"/>
  </w:num>
  <w:num w:numId="20">
    <w:abstractNumId w:val="22"/>
  </w:num>
  <w:num w:numId="21">
    <w:abstractNumId w:val="36"/>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2"/>
  </w:num>
  <w:num w:numId="35">
    <w:abstractNumId w:val="30"/>
  </w:num>
  <w:num w:numId="36">
    <w:abstractNumId w:val="20"/>
  </w:num>
  <w:num w:numId="37">
    <w:abstractNumId w:val="19"/>
  </w:num>
  <w:num w:numId="3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record-ids&gt;&lt;/item&gt;&lt;/Libraries&gt;"/>
  </w:docVars>
  <w:rsids>
    <w:rsidRoot w:val="00300016"/>
    <w:rsid w:val="000053A5"/>
    <w:rsid w:val="0001710E"/>
    <w:rsid w:val="00032EB8"/>
    <w:rsid w:val="00040678"/>
    <w:rsid w:val="00061924"/>
    <w:rsid w:val="00070EF7"/>
    <w:rsid w:val="00077B96"/>
    <w:rsid w:val="000A12C3"/>
    <w:rsid w:val="000A22D0"/>
    <w:rsid w:val="000B1511"/>
    <w:rsid w:val="000B3B17"/>
    <w:rsid w:val="000C26E8"/>
    <w:rsid w:val="000C618B"/>
    <w:rsid w:val="000E1244"/>
    <w:rsid w:val="000E1D53"/>
    <w:rsid w:val="000E5B9B"/>
    <w:rsid w:val="000F73F2"/>
    <w:rsid w:val="00104A9F"/>
    <w:rsid w:val="00125B3D"/>
    <w:rsid w:val="00137639"/>
    <w:rsid w:val="00141101"/>
    <w:rsid w:val="001413B5"/>
    <w:rsid w:val="00155443"/>
    <w:rsid w:val="00165D5D"/>
    <w:rsid w:val="0017613D"/>
    <w:rsid w:val="001777AB"/>
    <w:rsid w:val="00180715"/>
    <w:rsid w:val="00186576"/>
    <w:rsid w:val="00193099"/>
    <w:rsid w:val="001A6B40"/>
    <w:rsid w:val="001A6CC7"/>
    <w:rsid w:val="001B2A63"/>
    <w:rsid w:val="001B4277"/>
    <w:rsid w:val="001E1546"/>
    <w:rsid w:val="001F3F86"/>
    <w:rsid w:val="0020516F"/>
    <w:rsid w:val="002053D0"/>
    <w:rsid w:val="00213544"/>
    <w:rsid w:val="00213680"/>
    <w:rsid w:val="00224B0B"/>
    <w:rsid w:val="00227332"/>
    <w:rsid w:val="00241C92"/>
    <w:rsid w:val="002444BF"/>
    <w:rsid w:val="002512EA"/>
    <w:rsid w:val="00256B93"/>
    <w:rsid w:val="00293AA8"/>
    <w:rsid w:val="002A2CE8"/>
    <w:rsid w:val="002A483C"/>
    <w:rsid w:val="002A796D"/>
    <w:rsid w:val="002B4871"/>
    <w:rsid w:val="002B56E7"/>
    <w:rsid w:val="002C3805"/>
    <w:rsid w:val="002D3598"/>
    <w:rsid w:val="002D6B70"/>
    <w:rsid w:val="002E1A95"/>
    <w:rsid w:val="002E5603"/>
    <w:rsid w:val="002F2C0F"/>
    <w:rsid w:val="002F482C"/>
    <w:rsid w:val="00300016"/>
    <w:rsid w:val="00303938"/>
    <w:rsid w:val="00314EA9"/>
    <w:rsid w:val="00320ECA"/>
    <w:rsid w:val="003220EC"/>
    <w:rsid w:val="0032332C"/>
    <w:rsid w:val="00325AFA"/>
    <w:rsid w:val="003472C7"/>
    <w:rsid w:val="003561D2"/>
    <w:rsid w:val="00372AF9"/>
    <w:rsid w:val="00393852"/>
    <w:rsid w:val="003A285B"/>
    <w:rsid w:val="003A4376"/>
    <w:rsid w:val="003A5FE3"/>
    <w:rsid w:val="003D09C9"/>
    <w:rsid w:val="003D3D23"/>
    <w:rsid w:val="003D457E"/>
    <w:rsid w:val="003D636A"/>
    <w:rsid w:val="003E04CC"/>
    <w:rsid w:val="003E30C3"/>
    <w:rsid w:val="003E6761"/>
    <w:rsid w:val="003E7978"/>
    <w:rsid w:val="003F0BA7"/>
    <w:rsid w:val="003F69B9"/>
    <w:rsid w:val="004012E8"/>
    <w:rsid w:val="00402622"/>
    <w:rsid w:val="00470934"/>
    <w:rsid w:val="00472ED5"/>
    <w:rsid w:val="00483AAF"/>
    <w:rsid w:val="00490731"/>
    <w:rsid w:val="00494122"/>
    <w:rsid w:val="004A298E"/>
    <w:rsid w:val="004B38E3"/>
    <w:rsid w:val="004C4E82"/>
    <w:rsid w:val="004C73D0"/>
    <w:rsid w:val="004D45E0"/>
    <w:rsid w:val="004D4E98"/>
    <w:rsid w:val="004D5F6C"/>
    <w:rsid w:val="004D7260"/>
    <w:rsid w:val="004E4E86"/>
    <w:rsid w:val="004F360B"/>
    <w:rsid w:val="005129AA"/>
    <w:rsid w:val="00530746"/>
    <w:rsid w:val="00535FAF"/>
    <w:rsid w:val="005371C9"/>
    <w:rsid w:val="00542E0A"/>
    <w:rsid w:val="00544F7E"/>
    <w:rsid w:val="00545A99"/>
    <w:rsid w:val="00552A75"/>
    <w:rsid w:val="00556066"/>
    <w:rsid w:val="0055652E"/>
    <w:rsid w:val="00560DD7"/>
    <w:rsid w:val="00591C34"/>
    <w:rsid w:val="00593949"/>
    <w:rsid w:val="00595F3D"/>
    <w:rsid w:val="005A168E"/>
    <w:rsid w:val="005A6E71"/>
    <w:rsid w:val="005B5781"/>
    <w:rsid w:val="005B5A16"/>
    <w:rsid w:val="005B7DCE"/>
    <w:rsid w:val="005F5764"/>
    <w:rsid w:val="005F5FF1"/>
    <w:rsid w:val="00602440"/>
    <w:rsid w:val="00617544"/>
    <w:rsid w:val="00627160"/>
    <w:rsid w:val="006416FC"/>
    <w:rsid w:val="006423F7"/>
    <w:rsid w:val="00643B17"/>
    <w:rsid w:val="00661999"/>
    <w:rsid w:val="00664218"/>
    <w:rsid w:val="0068277B"/>
    <w:rsid w:val="006A0ED1"/>
    <w:rsid w:val="006B565B"/>
    <w:rsid w:val="006B66D5"/>
    <w:rsid w:val="006E2F30"/>
    <w:rsid w:val="006E3604"/>
    <w:rsid w:val="006F614D"/>
    <w:rsid w:val="00715115"/>
    <w:rsid w:val="007336C5"/>
    <w:rsid w:val="007359C0"/>
    <w:rsid w:val="00747167"/>
    <w:rsid w:val="00766244"/>
    <w:rsid w:val="00771DEE"/>
    <w:rsid w:val="00776DA7"/>
    <w:rsid w:val="0078352A"/>
    <w:rsid w:val="00793869"/>
    <w:rsid w:val="00794D81"/>
    <w:rsid w:val="007A5918"/>
    <w:rsid w:val="007B64CF"/>
    <w:rsid w:val="007C3302"/>
    <w:rsid w:val="007C394B"/>
    <w:rsid w:val="007D1044"/>
    <w:rsid w:val="007E49A6"/>
    <w:rsid w:val="00801A99"/>
    <w:rsid w:val="00804D07"/>
    <w:rsid w:val="008276E1"/>
    <w:rsid w:val="00837AB7"/>
    <w:rsid w:val="008526D2"/>
    <w:rsid w:val="00860F65"/>
    <w:rsid w:val="00862099"/>
    <w:rsid w:val="00866ED9"/>
    <w:rsid w:val="00894BF8"/>
    <w:rsid w:val="008970F9"/>
    <w:rsid w:val="008B421A"/>
    <w:rsid w:val="008B730B"/>
    <w:rsid w:val="008E59F7"/>
    <w:rsid w:val="008E7D39"/>
    <w:rsid w:val="0090114D"/>
    <w:rsid w:val="00903E0C"/>
    <w:rsid w:val="0091675A"/>
    <w:rsid w:val="0092459D"/>
    <w:rsid w:val="00937BF8"/>
    <w:rsid w:val="00940BE4"/>
    <w:rsid w:val="00947BD3"/>
    <w:rsid w:val="00953DA3"/>
    <w:rsid w:val="00963AD9"/>
    <w:rsid w:val="009653E9"/>
    <w:rsid w:val="00965A52"/>
    <w:rsid w:val="00967932"/>
    <w:rsid w:val="00967CD5"/>
    <w:rsid w:val="00971CD4"/>
    <w:rsid w:val="009836B1"/>
    <w:rsid w:val="009B6F70"/>
    <w:rsid w:val="009C22DE"/>
    <w:rsid w:val="009E134C"/>
    <w:rsid w:val="009F4FF6"/>
    <w:rsid w:val="00A254FB"/>
    <w:rsid w:val="00A26F09"/>
    <w:rsid w:val="00A301DB"/>
    <w:rsid w:val="00A32B4A"/>
    <w:rsid w:val="00A60E6C"/>
    <w:rsid w:val="00A66672"/>
    <w:rsid w:val="00A7592B"/>
    <w:rsid w:val="00A832EB"/>
    <w:rsid w:val="00A851A7"/>
    <w:rsid w:val="00A86D9D"/>
    <w:rsid w:val="00A92627"/>
    <w:rsid w:val="00A92980"/>
    <w:rsid w:val="00A94CE1"/>
    <w:rsid w:val="00A95B03"/>
    <w:rsid w:val="00AA567B"/>
    <w:rsid w:val="00AB6EC7"/>
    <w:rsid w:val="00AC5620"/>
    <w:rsid w:val="00AC7866"/>
    <w:rsid w:val="00AE6AD9"/>
    <w:rsid w:val="00AF1899"/>
    <w:rsid w:val="00AF5C5D"/>
    <w:rsid w:val="00AF7BF7"/>
    <w:rsid w:val="00B0389E"/>
    <w:rsid w:val="00B068FD"/>
    <w:rsid w:val="00B16DB5"/>
    <w:rsid w:val="00B22031"/>
    <w:rsid w:val="00B23833"/>
    <w:rsid w:val="00B53958"/>
    <w:rsid w:val="00B578CD"/>
    <w:rsid w:val="00B74B00"/>
    <w:rsid w:val="00B801B8"/>
    <w:rsid w:val="00B953E4"/>
    <w:rsid w:val="00BA43A5"/>
    <w:rsid w:val="00BA4C89"/>
    <w:rsid w:val="00BA69DD"/>
    <w:rsid w:val="00BB26F5"/>
    <w:rsid w:val="00BB7AC2"/>
    <w:rsid w:val="00BC12FC"/>
    <w:rsid w:val="00BC3CF8"/>
    <w:rsid w:val="00C00F51"/>
    <w:rsid w:val="00C34B3F"/>
    <w:rsid w:val="00C46E17"/>
    <w:rsid w:val="00C51D44"/>
    <w:rsid w:val="00C52E8B"/>
    <w:rsid w:val="00C60C06"/>
    <w:rsid w:val="00C617CC"/>
    <w:rsid w:val="00C67069"/>
    <w:rsid w:val="00C723AE"/>
    <w:rsid w:val="00C761E2"/>
    <w:rsid w:val="00C9390C"/>
    <w:rsid w:val="00CA3737"/>
    <w:rsid w:val="00CC3B73"/>
    <w:rsid w:val="00CD1BF1"/>
    <w:rsid w:val="00CD2367"/>
    <w:rsid w:val="00CE3253"/>
    <w:rsid w:val="00CE770A"/>
    <w:rsid w:val="00CF3BCF"/>
    <w:rsid w:val="00D10586"/>
    <w:rsid w:val="00D132ED"/>
    <w:rsid w:val="00D14E41"/>
    <w:rsid w:val="00D152B6"/>
    <w:rsid w:val="00D21B12"/>
    <w:rsid w:val="00D37C8A"/>
    <w:rsid w:val="00D414E6"/>
    <w:rsid w:val="00D43CF3"/>
    <w:rsid w:val="00D457E8"/>
    <w:rsid w:val="00D70EE0"/>
    <w:rsid w:val="00D872CE"/>
    <w:rsid w:val="00D916E2"/>
    <w:rsid w:val="00D977A7"/>
    <w:rsid w:val="00DA025E"/>
    <w:rsid w:val="00DA045F"/>
    <w:rsid w:val="00DA4FE6"/>
    <w:rsid w:val="00DC1E2F"/>
    <w:rsid w:val="00DD1DC2"/>
    <w:rsid w:val="00DD789D"/>
    <w:rsid w:val="00DE2C78"/>
    <w:rsid w:val="00DE5AE3"/>
    <w:rsid w:val="00DF005C"/>
    <w:rsid w:val="00DF1276"/>
    <w:rsid w:val="00DF49B5"/>
    <w:rsid w:val="00E072BF"/>
    <w:rsid w:val="00E175E7"/>
    <w:rsid w:val="00E22206"/>
    <w:rsid w:val="00E347A1"/>
    <w:rsid w:val="00E367C4"/>
    <w:rsid w:val="00E41E18"/>
    <w:rsid w:val="00E42721"/>
    <w:rsid w:val="00E43AA9"/>
    <w:rsid w:val="00E45DFE"/>
    <w:rsid w:val="00E51D80"/>
    <w:rsid w:val="00E62E43"/>
    <w:rsid w:val="00E63C76"/>
    <w:rsid w:val="00E73759"/>
    <w:rsid w:val="00E9093D"/>
    <w:rsid w:val="00E93C77"/>
    <w:rsid w:val="00EA4027"/>
    <w:rsid w:val="00EA62FC"/>
    <w:rsid w:val="00EA737E"/>
    <w:rsid w:val="00EC33F8"/>
    <w:rsid w:val="00EC639F"/>
    <w:rsid w:val="00EE7A09"/>
    <w:rsid w:val="00F0040A"/>
    <w:rsid w:val="00F10D68"/>
    <w:rsid w:val="00F138CF"/>
    <w:rsid w:val="00F31EC4"/>
    <w:rsid w:val="00F50782"/>
    <w:rsid w:val="00F82554"/>
    <w:rsid w:val="00F835BC"/>
    <w:rsid w:val="00FB2B6F"/>
    <w:rsid w:val="00FC24AD"/>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hyperlink" Target="https://doi.org/10.1007/BF02359305" TargetMode="Externa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doi.org/10.32614/RJ-2018-017" TargetMode="External"/><Relationship Id="rId68" Type="http://schemas.openxmlformats.org/officeDocument/2006/relationships/hyperlink" Target="https://www.ag.ndsu.edu/potatoextension/research" TargetMode="External"/><Relationship Id="rId84" Type="http://schemas.openxmlformats.org/officeDocument/2006/relationships/hyperlink" Target="https://doi.org/10.3389/fpls.2019.00300" TargetMode="External"/><Relationship Id="rId89" Type="http://schemas.openxmlformats.org/officeDocument/2006/relationships/hyperlink" Target="https://doi.org/10.1016/j.eja.2020.126076" TargetMode="External"/><Relationship Id="rId112" Type="http://schemas.openxmlformats.org/officeDocument/2006/relationships/hyperlink" Target="https://doi.org/10.3390/foods9030352" TargetMode="External"/><Relationship Id="rId16" Type="http://schemas.openxmlformats.org/officeDocument/2006/relationships/image" Target="media/image4.png"/><Relationship Id="rId107" Type="http://schemas.openxmlformats.org/officeDocument/2006/relationships/hyperlink" Target="https://doi.org/10.1007/BF02365158" TargetMode="Externa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hyperlink" Target="https://doi.org/10.1017/S0021859600028598" TargetMode="External"/><Relationship Id="rId58" Type="http://schemas.openxmlformats.org/officeDocument/2006/relationships/hyperlink" Target="https://doi.org/10.1007/s11540-016-9331-y" TargetMode="External"/><Relationship Id="rId74" Type="http://schemas.openxmlformats.org/officeDocument/2006/relationships/hyperlink" Target="https://doi.org/10.1016/j.eja.2020.126114" TargetMode="External"/><Relationship Id="rId79" Type="http://schemas.openxmlformats.org/officeDocument/2006/relationships/hyperlink" Target="https://doi.org/10.2134/agronj2004.1131" TargetMode="External"/><Relationship Id="rId102" Type="http://schemas.openxmlformats.org/officeDocument/2006/relationships/hyperlink" Target="https://www.ag.ndsu.edu/potatoextension/research/research_reports_114_4126022392.pdf" TargetMode="External"/><Relationship Id="rId123" Type="http://schemas.microsoft.com/office/2011/relationships/people" Target="people.xml"/><Relationship Id="rId5" Type="http://schemas.openxmlformats.org/officeDocument/2006/relationships/webSettings" Target="webSettings.xml"/><Relationship Id="rId90" Type="http://schemas.openxmlformats.org/officeDocument/2006/relationships/hyperlink" Target="https://doi.org/10.1093/oxfordjournals.aob.a086875" TargetMode="External"/><Relationship Id="rId95" Type="http://schemas.openxmlformats.org/officeDocument/2006/relationships/hyperlink" Target="https://seedcert.oregonstate.edu/sites/seedcert.oregonstate.edu/files/potato_varietyratingkey.pdf"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hyperlink" Target="https://doi.org/10.18637/jss.v076.i01" TargetMode="External"/><Relationship Id="rId69" Type="http://schemas.openxmlformats.org/officeDocument/2006/relationships/hyperlink" Target="https://ag.purdue.edu/btny/midwest-vegetable-guide/Pages/default.aspx" TargetMode="External"/><Relationship Id="rId113" Type="http://schemas.openxmlformats.org/officeDocument/2006/relationships/hyperlink" Target="https://doi.org/10.1071/fp17303" TargetMode="External"/><Relationship Id="rId118" Type="http://schemas.openxmlformats.org/officeDocument/2006/relationships/hyperlink" Target="https://weatherspark.com/compare/y/10443~27617~28950~51092/Comparison-of-the-Average-Weather-in-Becker-Saint-L%C3%A9onard-Balcarce-and-Gembloux" TargetMode="External"/><Relationship Id="rId80" Type="http://schemas.openxmlformats.org/officeDocument/2006/relationships/hyperlink" Target="https://doi.org/10.1016/j.eja.2006.10.001" TargetMode="External"/><Relationship Id="rId85" Type="http://schemas.openxmlformats.org/officeDocument/2006/relationships/hyperlink" Target="https://doi.org/10.2134/agronj1981.00021962007300050013x" TargetMode="Externa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hyperlink" Target="https://www.ag.ndsu.edu/potatoextension/research/2020ResearchBooks.pdf" TargetMode="External"/><Relationship Id="rId103" Type="http://schemas.openxmlformats.org/officeDocument/2006/relationships/hyperlink" Target="https://conservancy.umn.edu/handle/11299/121706" TargetMode="External"/><Relationship Id="rId108" Type="http://schemas.openxmlformats.org/officeDocument/2006/relationships/hyperlink" Target="https://doi.org/10.13031/2013.35914" TargetMode="External"/><Relationship Id="rId124" Type="http://schemas.openxmlformats.org/officeDocument/2006/relationships/theme" Target="theme/theme1.xml"/><Relationship Id="rId54" Type="http://schemas.openxmlformats.org/officeDocument/2006/relationships/hyperlink" Target="https://doi.org/10.1016/j.eja.2010.01.005" TargetMode="External"/><Relationship Id="rId70" Type="http://schemas.openxmlformats.org/officeDocument/2006/relationships/hyperlink" Target="https://doi.org/10.2134/agronj1998.00021962009000010003x" TargetMode="External"/><Relationship Id="rId75" Type="http://schemas.openxmlformats.org/officeDocument/2006/relationships/hyperlink" Target="https://doi.org/10.1093/oxfordjournals.aob.a088044" TargetMode="External"/><Relationship Id="rId91" Type="http://schemas.openxmlformats.org/officeDocument/2006/relationships/hyperlink" Target="https://doi.org/10.1098/rstb.1977.0140" TargetMode="External"/><Relationship Id="rId96" Type="http://schemas.openxmlformats.org/officeDocument/2006/relationships/hyperlink" Target="https://doi.org/10.1023/a:100478343105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https://www.ams.usda.gov/sites/default/files/media/Potatoes_for_Processing_Standard%5B1%5D.pdf" TargetMode="External"/><Relationship Id="rId119" Type="http://schemas.openxmlformats.org/officeDocument/2006/relationships/hyperlink" Target="https://extension.umn.edu/irrigation/irrigation-scheduling-checkbook-method" TargetMode="External"/><Relationship Id="rId44" Type="http://schemas.openxmlformats.org/officeDocument/2006/relationships/image" Target="media/image32.png"/><Relationship Id="rId60" Type="http://schemas.openxmlformats.org/officeDocument/2006/relationships/hyperlink" Target="https://doi.org/10.1016/j.fcr.2020.108041" TargetMode="External"/><Relationship Id="rId65" Type="http://schemas.openxmlformats.org/officeDocument/2006/relationships/hyperlink" Target="https://doi.org/10.1016/j.fcr.2014.08.005" TargetMode="External"/><Relationship Id="rId81" Type="http://schemas.openxmlformats.org/officeDocument/2006/relationships/hyperlink" Target="https://doi.org/10.1017/s0021859600046359" TargetMode="External"/><Relationship Id="rId86" Type="http://schemas.openxmlformats.org/officeDocument/2006/relationships/hyperlink" Target="https://doi.org/10.3390/plants9101309"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3390/agronomy11020255"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hyperlink" Target="https://doi.org/10.1007/BF02853657" TargetMode="External"/><Relationship Id="rId76" Type="http://schemas.openxmlformats.org/officeDocument/2006/relationships/hyperlink" Target="https://doi.org/10.1007/BF02198111" TargetMode="External"/><Relationship Id="rId97" Type="http://schemas.openxmlformats.org/officeDocument/2006/relationships/hyperlink" Target="http://mcmc-jags.sourceforge.net/" TargetMode="External"/><Relationship Id="rId104" Type="http://schemas.openxmlformats.org/officeDocument/2006/relationships/hyperlink" Target="https://extension.umn.edu/crop-specific-needs/potato-fertilization-irrigated-soils" TargetMode="External"/><Relationship Id="rId120" Type="http://schemas.openxmlformats.org/officeDocument/2006/relationships/hyperlink" Target="https://doi.org/10.1016/j.eja.2021.126315" TargetMode="External"/><Relationship Id="rId7" Type="http://schemas.openxmlformats.org/officeDocument/2006/relationships/endnotes" Target="endnotes.xml"/><Relationship Id="rId71" Type="http://schemas.openxmlformats.org/officeDocument/2006/relationships/hyperlink" Target="https://www.ag.ndsu.edu/publications/crops/fertilizing-potato-in-north-dakota" TargetMode="External"/><Relationship Id="rId92" Type="http://schemas.openxmlformats.org/officeDocument/2006/relationships/hyperlink" Target="https://doi.org/10.2134/agronj14.0402"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hyperlink" Target="https://inspection.canada.ca/plant-varieties/potatoes/potato-varieties/bintje/eng/1312587385655/1312587385656" TargetMode="External"/><Relationship Id="rId87" Type="http://schemas.openxmlformats.org/officeDocument/2006/relationships/hyperlink" Target="https://doi.org/10.1007/s13593-019-0570-6" TargetMode="External"/><Relationship Id="rId110" Type="http://schemas.openxmlformats.org/officeDocument/2006/relationships/hyperlink" Target="https://conservancy.umn.edu/handle/11299/190488" TargetMode="External"/><Relationship Id="rId115" Type="http://schemas.openxmlformats.org/officeDocument/2006/relationships/hyperlink" Target="https://soilseries.sc.egov.usda.gov/OSD_Docs/H/HUBBARD.html" TargetMode="External"/><Relationship Id="rId61" Type="http://schemas.openxmlformats.org/officeDocument/2006/relationships/hyperlink" Target="https://doi.org/10.1017/s0021859600062651" TargetMode="External"/><Relationship Id="rId82" Type="http://schemas.openxmlformats.org/officeDocument/2006/relationships/hyperlink" Target="https://doi.org/10.1002/csc2.20297"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s://doi.org/10.1007/BF02884344" TargetMode="External"/><Relationship Id="rId77" Type="http://schemas.openxmlformats.org/officeDocument/2006/relationships/hyperlink" Target="https://www.ag.ndsu.edu/potatoextension/research/2019RESEARCHREPORTS.pdf" TargetMode="External"/><Relationship Id="rId100" Type="http://schemas.openxmlformats.org/officeDocument/2006/relationships/hyperlink" Target="https://CRAN.R-project.org/package=stats" TargetMode="External"/><Relationship Id="rId105" Type="http://schemas.openxmlformats.org/officeDocument/2006/relationships/hyperlink" Target="https://doi.org/10.1016/j.fcr.2014.05.006"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hyperlink" Target="https://doi.org/10.1175/JCLI-D-16-0758.1" TargetMode="External"/><Relationship Id="rId93" Type="http://schemas.openxmlformats.org/officeDocument/2006/relationships/hyperlink" Target="https://doi.org/10.2134/agronj2017.02.0112" TargetMode="External"/><Relationship Id="rId98" Type="http://schemas.openxmlformats.org/officeDocument/2006/relationships/hyperlink" Target="https://CRAN.R-project.org/package=rjags" TargetMode="External"/><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oi.org/10.1016/j.eja.2020.126202" TargetMode="External"/><Relationship Id="rId116" Type="http://schemas.openxmlformats.org/officeDocument/2006/relationships/hyperlink" Target="https://CRAN.R-project.org/package=renv" TargetMode="Externa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hyperlink" Target="https://doi.org/10.18637/jss.v080.i01" TargetMode="External"/><Relationship Id="rId83" Type="http://schemas.openxmlformats.org/officeDocument/2006/relationships/hyperlink" Target="https://doi.org/10.1006/anbo.1994.1133" TargetMode="External"/><Relationship Id="rId88" Type="http://schemas.openxmlformats.org/officeDocument/2006/relationships/hyperlink" Target="https://doi.org/10.3390/rs13163322" TargetMode="External"/><Relationship Id="rId111" Type="http://schemas.openxmlformats.org/officeDocument/2006/relationships/hyperlink" Target="https://doi.org/10.2134/agronj2018.05.0350" TargetMode="Externa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hyperlink" Target="https://doi.org/10.1007/BF02874766" TargetMode="External"/><Relationship Id="rId106" Type="http://schemas.openxmlformats.org/officeDocument/2006/relationships/hyperlink" Target="https://doi.org/10.1037/met0000275"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hyperlink" Target="https://varieties.ahdb.org.uk/varieties/view/CHARLOTTE" TargetMode="External"/><Relationship Id="rId73" Type="http://schemas.openxmlformats.org/officeDocument/2006/relationships/hyperlink" Target="https://doi.org/10.4236/ajps.2015.619306" TargetMode="External"/><Relationship Id="rId78" Type="http://schemas.openxmlformats.org/officeDocument/2006/relationships/hyperlink" Target="https://www.ag.ndsu.edu/potatoextension/research/2020ResearchBooks.pdf" TargetMode="External"/><Relationship Id="rId94" Type="http://schemas.openxmlformats.org/officeDocument/2006/relationships/hyperlink" Target="https://doi.org/10.1016/j.compag.2019.105030" TargetMode="External"/><Relationship Id="rId99" Type="http://schemas.openxmlformats.org/officeDocument/2006/relationships/hyperlink" Target="https://www.R-project.org/" TargetMode="External"/><Relationship Id="rId101" Type="http://schemas.openxmlformats.org/officeDocument/2006/relationships/hyperlink" Target="https://conservancy.umn.edu/handle/11299/121705" TargetMode="External"/><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86</Pages>
  <Words>46979</Words>
  <Characters>267783</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202</cp:revision>
  <dcterms:created xsi:type="dcterms:W3CDTF">2021-08-25T15:47:00Z</dcterms:created>
  <dcterms:modified xsi:type="dcterms:W3CDTF">2021-08-31T18:35:00Z</dcterms:modified>
</cp:coreProperties>
</file>